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9D8F10" w14:textId="174740BD" w:rsidR="0012423C" w:rsidRPr="00A427BC" w:rsidRDefault="00212FE6" w:rsidP="00212FE6">
      <w:pPr>
        <w:pStyle w:val="Title"/>
        <w:rPr>
          <w:lang w:val="en-US"/>
        </w:rPr>
      </w:pPr>
      <w:r>
        <w:rPr>
          <w:lang w:val="en-US"/>
        </w:rPr>
        <w:t>Applying the principles of Data Feminism in agricultural research promotes more transformative outcomes</w:t>
      </w:r>
    </w:p>
    <w:p w14:paraId="6D6E084B" w14:textId="78A85B5D" w:rsidR="00B46472" w:rsidRPr="00A427BC" w:rsidRDefault="00B46472" w:rsidP="00B46472">
      <w:pPr>
        <w:rPr>
          <w:lang w:val="en-US"/>
        </w:rPr>
      </w:pPr>
      <w:r w:rsidRPr="00A427BC">
        <w:rPr>
          <w:lang w:val="en-US"/>
        </w:rPr>
        <w:t>Virginia Nichols</w:t>
      </w:r>
      <w:r w:rsidRPr="00A427BC">
        <w:rPr>
          <w:vertAlign w:val="superscript"/>
          <w:lang w:val="en-US"/>
        </w:rPr>
        <w:t>1</w:t>
      </w:r>
      <w:r w:rsidR="00E5368A" w:rsidRPr="00A427BC">
        <w:rPr>
          <w:vertAlign w:val="superscript"/>
          <w:lang w:val="en-US"/>
        </w:rPr>
        <w:t>*</w:t>
      </w:r>
      <w:r w:rsidRPr="00A427BC">
        <w:rPr>
          <w:lang w:val="en-US"/>
        </w:rPr>
        <w:t>, Angie Carter</w:t>
      </w:r>
      <w:r w:rsidRPr="00A427BC">
        <w:rPr>
          <w:vertAlign w:val="superscript"/>
          <w:lang w:val="en-US"/>
        </w:rPr>
        <w:t>2</w:t>
      </w:r>
      <w:r w:rsidRPr="00A427BC">
        <w:rPr>
          <w:lang w:val="en-US"/>
        </w:rPr>
        <w:t>, Stefan Gailans</w:t>
      </w:r>
      <w:r w:rsidRPr="00A427BC">
        <w:rPr>
          <w:vertAlign w:val="superscript"/>
          <w:lang w:val="en-US"/>
        </w:rPr>
        <w:t>3</w:t>
      </w:r>
      <w:r w:rsidRPr="00A427BC">
        <w:rPr>
          <w:lang w:val="en-US"/>
        </w:rPr>
        <w:t>, Andrea Basche</w:t>
      </w:r>
      <w:r w:rsidRPr="00A427BC">
        <w:rPr>
          <w:vertAlign w:val="superscript"/>
          <w:lang w:val="en-US"/>
        </w:rPr>
        <w:t>4</w:t>
      </w:r>
      <w:r w:rsidRPr="00A427BC">
        <w:rPr>
          <w:lang w:val="en-US"/>
        </w:rPr>
        <w:t>, David Weisberger</w:t>
      </w:r>
      <w:r w:rsidRPr="00A427BC">
        <w:rPr>
          <w:vertAlign w:val="superscript"/>
          <w:lang w:val="en-US"/>
        </w:rPr>
        <w:t>5</w:t>
      </w:r>
    </w:p>
    <w:p w14:paraId="4418CC4C" w14:textId="77777777" w:rsidR="00DA077E" w:rsidRPr="00A427BC" w:rsidRDefault="00DA077E" w:rsidP="00B46472">
      <w:pPr>
        <w:rPr>
          <w:lang w:val="en-US"/>
        </w:rPr>
      </w:pPr>
    </w:p>
    <w:p w14:paraId="5FD39271" w14:textId="3462145E" w:rsidR="00B46472" w:rsidRPr="00A427BC" w:rsidRDefault="00B46472" w:rsidP="00B46472">
      <w:pPr>
        <w:rPr>
          <w:lang w:val="en-US"/>
        </w:rPr>
      </w:pPr>
      <w:r w:rsidRPr="00A427BC">
        <w:rPr>
          <w:vertAlign w:val="superscript"/>
          <w:lang w:val="en-US"/>
        </w:rPr>
        <w:t>1</w:t>
      </w:r>
      <w:r w:rsidR="00DA077E" w:rsidRPr="00A427BC">
        <w:rPr>
          <w:lang w:val="en-US"/>
        </w:rPr>
        <w:t>Aarhus University, Denmark</w:t>
      </w:r>
    </w:p>
    <w:p w14:paraId="7BB9D8FB" w14:textId="446E4238" w:rsidR="00DA077E" w:rsidRPr="00A427BC" w:rsidRDefault="00DA077E" w:rsidP="00B46472">
      <w:pPr>
        <w:rPr>
          <w:lang w:val="en-US"/>
        </w:rPr>
      </w:pPr>
      <w:r w:rsidRPr="00A427BC">
        <w:rPr>
          <w:vertAlign w:val="superscript"/>
          <w:lang w:val="en-US"/>
        </w:rPr>
        <w:t>2</w:t>
      </w:r>
      <w:r w:rsidRPr="00A427BC">
        <w:rPr>
          <w:lang w:val="en-US"/>
        </w:rPr>
        <w:t>Michigan Technological University, Michigan USA</w:t>
      </w:r>
    </w:p>
    <w:p w14:paraId="39AD7852" w14:textId="479EDB9F" w:rsidR="00DA077E" w:rsidRPr="00A427BC" w:rsidRDefault="00DA077E" w:rsidP="00B46472">
      <w:pPr>
        <w:rPr>
          <w:lang w:val="en-US"/>
        </w:rPr>
      </w:pPr>
      <w:r w:rsidRPr="00A427BC">
        <w:rPr>
          <w:vertAlign w:val="superscript"/>
          <w:lang w:val="en-US"/>
        </w:rPr>
        <w:t>3</w:t>
      </w:r>
      <w:r w:rsidRPr="00A427BC">
        <w:rPr>
          <w:lang w:val="en-US"/>
        </w:rPr>
        <w:t>Practical Farmers of Iowa,</w:t>
      </w:r>
      <w:r w:rsidR="005167FB" w:rsidRPr="00A427BC">
        <w:rPr>
          <w:lang w:val="en-US"/>
        </w:rPr>
        <w:t xml:space="preserve"> </w:t>
      </w:r>
      <w:r w:rsidRPr="00A427BC">
        <w:rPr>
          <w:lang w:val="en-US"/>
        </w:rPr>
        <w:t>Iowa USA</w:t>
      </w:r>
    </w:p>
    <w:p w14:paraId="368D7C1E" w14:textId="46830C7D" w:rsidR="00DA077E" w:rsidRPr="00A427BC" w:rsidRDefault="00DA077E" w:rsidP="00B46472">
      <w:pPr>
        <w:rPr>
          <w:lang w:val="en-US"/>
        </w:rPr>
      </w:pPr>
      <w:r w:rsidRPr="00A427BC">
        <w:rPr>
          <w:vertAlign w:val="superscript"/>
          <w:lang w:val="en-US"/>
        </w:rPr>
        <w:t>4</w:t>
      </w:r>
      <w:r w:rsidRPr="00A427BC">
        <w:rPr>
          <w:lang w:val="en-US"/>
        </w:rPr>
        <w:t>University of Nebraska-Lincoln, Nebraska USA</w:t>
      </w:r>
    </w:p>
    <w:p w14:paraId="2A6023E2" w14:textId="7EC270CC" w:rsidR="00DA077E" w:rsidRPr="00A427BC" w:rsidRDefault="00DA077E" w:rsidP="00B46472">
      <w:pPr>
        <w:rPr>
          <w:lang w:val="en-US"/>
        </w:rPr>
      </w:pPr>
      <w:r w:rsidRPr="00A427BC">
        <w:rPr>
          <w:vertAlign w:val="superscript"/>
          <w:lang w:val="en-US"/>
        </w:rPr>
        <w:t>5</w:t>
      </w:r>
      <w:r w:rsidRPr="00A427BC">
        <w:rPr>
          <w:lang w:val="en-US"/>
        </w:rPr>
        <w:t>University of Rhode Island, Rhode Island USA</w:t>
      </w:r>
    </w:p>
    <w:p w14:paraId="3397CE44" w14:textId="49DDC02A" w:rsidR="00E5368A" w:rsidRPr="00A427BC" w:rsidRDefault="00E5368A" w:rsidP="00B46472">
      <w:pPr>
        <w:rPr>
          <w:lang w:val="en-US"/>
        </w:rPr>
      </w:pPr>
      <w:r w:rsidRPr="00A427BC">
        <w:rPr>
          <w:lang w:val="en-US"/>
        </w:rPr>
        <w:t>*gina.nichols@agro.au.dk</w:t>
      </w:r>
    </w:p>
    <w:p w14:paraId="12EAC8DB" w14:textId="2E74EDF5" w:rsidR="009C7EA9" w:rsidRPr="00A427BC" w:rsidRDefault="009C7EA9" w:rsidP="009C7EA9">
      <w:pPr>
        <w:pStyle w:val="Heading1"/>
        <w:rPr>
          <w:color w:val="auto"/>
          <w:lang w:val="en-US"/>
        </w:rPr>
      </w:pPr>
      <w:r w:rsidRPr="00A427BC">
        <w:rPr>
          <w:color w:val="auto"/>
          <w:lang w:val="en-US"/>
        </w:rPr>
        <w:t>Abstract</w:t>
      </w:r>
    </w:p>
    <w:p w14:paraId="7E487EAE" w14:textId="77777777" w:rsidR="000E7DB5" w:rsidRPr="00A427BC" w:rsidRDefault="000E7DB5" w:rsidP="009C7EA9">
      <w:pPr>
        <w:rPr>
          <w:lang w:val="en-US"/>
        </w:rPr>
      </w:pPr>
    </w:p>
    <w:p w14:paraId="27A0D1B7" w14:textId="7FC0F1C2" w:rsidR="00D86529" w:rsidRPr="00A427BC" w:rsidRDefault="007F10CD" w:rsidP="00D86529">
      <w:pPr>
        <w:rPr>
          <w:lang w:val="en-US"/>
        </w:rPr>
      </w:pPr>
      <w:r w:rsidRPr="00A427BC">
        <w:rPr>
          <w:shd w:val="clear" w:color="auto" w:fill="FFFFFF"/>
          <w:lang w:val="en-US"/>
        </w:rPr>
        <w:t xml:space="preserve">Agricultural research reflects complex institutional </w:t>
      </w:r>
      <w:r w:rsidR="00EE392E" w:rsidRPr="00A427BC">
        <w:rPr>
          <w:shd w:val="clear" w:color="auto" w:fill="FFFFFF"/>
          <w:lang w:val="en-US"/>
        </w:rPr>
        <w:t xml:space="preserve">and interpersonal relationships that </w:t>
      </w:r>
      <w:r w:rsidRPr="00A427BC">
        <w:rPr>
          <w:shd w:val="clear" w:color="auto" w:fill="FFFFFF"/>
          <w:lang w:val="en-US"/>
        </w:rPr>
        <w:t>have historically been, and continue to be, subject to power</w:t>
      </w:r>
      <w:r w:rsidR="0058694A" w:rsidRPr="00A427BC">
        <w:rPr>
          <w:shd w:val="clear" w:color="auto" w:fill="FFFFFF"/>
          <w:lang w:val="en-US"/>
        </w:rPr>
        <w:t xml:space="preserve"> imbalances. </w:t>
      </w:r>
      <w:r w:rsidR="00E339C6" w:rsidRPr="00A427BC">
        <w:rPr>
          <w:shd w:val="clear" w:color="auto" w:fill="FFFFFF"/>
          <w:lang w:val="en-US"/>
        </w:rPr>
        <w:t xml:space="preserve"> </w:t>
      </w:r>
      <w:r w:rsidR="00EE392E" w:rsidRPr="00A427BC">
        <w:rPr>
          <w:shd w:val="clear" w:color="auto" w:fill="FFFFFF"/>
          <w:lang w:val="en-US"/>
        </w:rPr>
        <w:t xml:space="preserve">Recently, </w:t>
      </w:r>
      <w:r w:rsidR="00E339C6" w:rsidRPr="00A427BC">
        <w:rPr>
          <w:shd w:val="clear" w:color="auto" w:fill="FFFFFF"/>
          <w:lang w:val="en-US"/>
        </w:rPr>
        <w:t xml:space="preserve">interdisciplinary scholars developed </w:t>
      </w:r>
      <w:r w:rsidR="00EE392E" w:rsidRPr="00A427BC">
        <w:rPr>
          <w:shd w:val="clear" w:color="auto" w:fill="FFFFFF"/>
          <w:lang w:val="en-US"/>
        </w:rPr>
        <w:t xml:space="preserve">the </w:t>
      </w:r>
      <w:r w:rsidR="008A4A87" w:rsidRPr="00A427BC">
        <w:rPr>
          <w:shd w:val="clear" w:color="auto" w:fill="FFFFFF"/>
          <w:lang w:val="en-US"/>
        </w:rPr>
        <w:t>D</w:t>
      </w:r>
      <w:r w:rsidRPr="00A427BC">
        <w:rPr>
          <w:shd w:val="clear" w:color="auto" w:fill="FFFFFF"/>
          <w:lang w:val="en-US"/>
        </w:rPr>
        <w:t xml:space="preserve">ata </w:t>
      </w:r>
      <w:r w:rsidR="008A4A87" w:rsidRPr="00A427BC">
        <w:rPr>
          <w:shd w:val="clear" w:color="auto" w:fill="FFFFFF"/>
          <w:lang w:val="en-US"/>
        </w:rPr>
        <w:t>F</w:t>
      </w:r>
      <w:r w:rsidRPr="00A427BC">
        <w:rPr>
          <w:shd w:val="clear" w:color="auto" w:fill="FFFFFF"/>
          <w:lang w:val="en-US"/>
        </w:rPr>
        <w:t xml:space="preserve">eminism </w:t>
      </w:r>
      <w:r w:rsidR="00EE392E" w:rsidRPr="00A427BC">
        <w:rPr>
          <w:shd w:val="clear" w:color="auto" w:fill="FFFFFF"/>
          <w:lang w:val="en-US"/>
        </w:rPr>
        <w:t xml:space="preserve">framework </w:t>
      </w:r>
      <w:r w:rsidRPr="00A427BC">
        <w:rPr>
          <w:shd w:val="clear" w:color="auto" w:fill="FFFFFF"/>
          <w:lang w:val="en-US"/>
        </w:rPr>
        <w:t xml:space="preserve">to aid scientists in understanding and addressing </w:t>
      </w:r>
      <w:r w:rsidR="00E339C6" w:rsidRPr="00A427BC">
        <w:rPr>
          <w:shd w:val="clear" w:color="auto" w:fill="FFFFFF"/>
          <w:lang w:val="en-US"/>
        </w:rPr>
        <w:t>power in research</w:t>
      </w:r>
      <w:r w:rsidRPr="00A427BC">
        <w:rPr>
          <w:shd w:val="clear" w:color="auto" w:fill="FFFFFF"/>
          <w:lang w:val="en-US"/>
        </w:rPr>
        <w:t>. </w:t>
      </w:r>
      <w:ins w:id="0" w:author="Virginia Anne Nichols" w:date="2025-05-12T07:19:00Z" w16du:dateUtc="2025-05-12T05:19:00Z">
        <w:r w:rsidR="00E67F11">
          <w:rPr>
            <w:shd w:val="clear" w:color="auto" w:fill="FFFFFF"/>
            <w:lang w:val="en-US"/>
          </w:rPr>
          <w:t>In this Perspective</w:t>
        </w:r>
      </w:ins>
      <w:del w:id="1" w:author="Virginia Anne Nichols" w:date="2025-05-12T07:19:00Z" w16du:dateUtc="2025-05-12T05:19:00Z">
        <w:r w:rsidR="00E339C6" w:rsidRPr="00A427BC" w:rsidDel="00E67F11">
          <w:rPr>
            <w:shd w:val="clear" w:color="auto" w:fill="FFFFFF"/>
            <w:lang w:val="en-US"/>
          </w:rPr>
          <w:delText>Here,</w:delText>
        </w:r>
      </w:del>
      <w:r w:rsidR="00E339C6" w:rsidRPr="00A427BC">
        <w:rPr>
          <w:shd w:val="clear" w:color="auto" w:fill="FFFFFF"/>
          <w:lang w:val="en-US"/>
        </w:rPr>
        <w:t xml:space="preserve"> </w:t>
      </w:r>
      <w:r w:rsidR="00B46472" w:rsidRPr="00A427BC">
        <w:rPr>
          <w:shd w:val="clear" w:color="auto" w:fill="FFFFFF"/>
          <w:lang w:val="en-US"/>
        </w:rPr>
        <w:t xml:space="preserve">we </w:t>
      </w:r>
      <w:r w:rsidR="00D86529" w:rsidRPr="00A427BC">
        <w:rPr>
          <w:shd w:val="clear" w:color="auto" w:fill="FFFFFF"/>
          <w:lang w:val="en-US"/>
        </w:rPr>
        <w:t xml:space="preserve">demonstrate </w:t>
      </w:r>
      <w:r w:rsidR="00426C62" w:rsidRPr="00A427BC">
        <w:rPr>
          <w:shd w:val="clear" w:color="auto" w:fill="FFFFFF"/>
          <w:lang w:val="en-US"/>
        </w:rPr>
        <w:t>the framework’s</w:t>
      </w:r>
      <w:r w:rsidR="00D86529" w:rsidRPr="00A427BC">
        <w:rPr>
          <w:shd w:val="clear" w:color="auto" w:fill="FFFFFF"/>
          <w:lang w:val="en-US"/>
        </w:rPr>
        <w:t xml:space="preserve"> utility in agricultur</w:t>
      </w:r>
      <w:r w:rsidR="00E339C6" w:rsidRPr="00A427BC">
        <w:rPr>
          <w:shd w:val="clear" w:color="auto" w:fill="FFFFFF"/>
          <w:lang w:val="en-US"/>
        </w:rPr>
        <w:t>al research</w:t>
      </w:r>
      <w:r w:rsidR="00D86529" w:rsidRPr="00A427BC">
        <w:rPr>
          <w:shd w:val="clear" w:color="auto" w:fill="FFFFFF"/>
          <w:lang w:val="en-US"/>
        </w:rPr>
        <w:t xml:space="preserve"> and </w:t>
      </w:r>
      <w:r w:rsidR="007F57C7" w:rsidRPr="00A427BC">
        <w:rPr>
          <w:shd w:val="clear" w:color="auto" w:fill="FFFFFF"/>
          <w:lang w:val="en-US"/>
        </w:rPr>
        <w:t xml:space="preserve">present evidence that </w:t>
      </w:r>
      <w:r w:rsidR="00F34E68" w:rsidRPr="00A427BC">
        <w:rPr>
          <w:shd w:val="clear" w:color="auto" w:fill="FFFFFF"/>
          <w:lang w:val="en-US"/>
        </w:rPr>
        <w:t xml:space="preserve">explicit </w:t>
      </w:r>
      <w:r w:rsidR="00D86529" w:rsidRPr="00A427BC">
        <w:rPr>
          <w:shd w:val="clear" w:color="auto" w:fill="FFFFFF"/>
          <w:lang w:val="en-US"/>
        </w:rPr>
        <w:t xml:space="preserve">attention to power </w:t>
      </w:r>
      <w:r w:rsidR="00551F22" w:rsidRPr="00A427BC">
        <w:rPr>
          <w:shd w:val="clear" w:color="auto" w:fill="FFFFFF"/>
          <w:lang w:val="en-US"/>
        </w:rPr>
        <w:t>and values</w:t>
      </w:r>
      <w:del w:id="2" w:author="Virginia Anne Nichols" w:date="2025-05-12T07:18:00Z" w16du:dateUtc="2025-05-12T05:18:00Z">
        <w:r w:rsidR="00551F22" w:rsidRPr="00A427BC" w:rsidDel="00E67F11">
          <w:rPr>
            <w:shd w:val="clear" w:color="auto" w:fill="FFFFFF"/>
            <w:lang w:val="en-US"/>
          </w:rPr>
          <w:delText xml:space="preserve"> </w:delText>
        </w:r>
        <w:r w:rsidR="00D86529" w:rsidRPr="00A427BC" w:rsidDel="00E67F11">
          <w:rPr>
            <w:shd w:val="clear" w:color="auto" w:fill="FFFFFF"/>
            <w:lang w:val="en-US"/>
          </w:rPr>
          <w:delText>concomitantly</w:delText>
        </w:r>
      </w:del>
      <w:r w:rsidR="00D86529" w:rsidRPr="00A427BC">
        <w:rPr>
          <w:shd w:val="clear" w:color="auto" w:fill="FFFFFF"/>
          <w:lang w:val="en-US"/>
        </w:rPr>
        <w:t xml:space="preserve"> fosters </w:t>
      </w:r>
      <w:r w:rsidR="00F34E68" w:rsidRPr="00A427BC">
        <w:rPr>
          <w:shd w:val="clear" w:color="auto" w:fill="FFFFFF"/>
          <w:lang w:val="en-US"/>
        </w:rPr>
        <w:t xml:space="preserve">research </w:t>
      </w:r>
      <w:r w:rsidR="00D86529" w:rsidRPr="00A427BC">
        <w:rPr>
          <w:shd w:val="clear" w:color="auto" w:fill="FFFFFF"/>
          <w:lang w:val="en-US"/>
        </w:rPr>
        <w:t>creativity and lead</w:t>
      </w:r>
      <w:r w:rsidR="00F50C8B" w:rsidRPr="00A427BC">
        <w:rPr>
          <w:shd w:val="clear" w:color="auto" w:fill="FFFFFF"/>
          <w:lang w:val="en-US"/>
        </w:rPr>
        <w:t xml:space="preserve">s </w:t>
      </w:r>
      <w:r w:rsidR="007F57C7" w:rsidRPr="00A427BC">
        <w:rPr>
          <w:shd w:val="clear" w:color="auto" w:fill="FFFFFF"/>
          <w:lang w:val="en-US"/>
        </w:rPr>
        <w:t xml:space="preserve">to </w:t>
      </w:r>
      <w:r w:rsidR="00F50C8B" w:rsidRPr="00A427BC">
        <w:rPr>
          <w:shd w:val="clear" w:color="auto" w:fill="FFFFFF"/>
          <w:lang w:val="en-US"/>
        </w:rPr>
        <w:t xml:space="preserve">positive </w:t>
      </w:r>
      <w:r w:rsidR="00F34E68" w:rsidRPr="00A427BC">
        <w:rPr>
          <w:shd w:val="clear" w:color="auto" w:fill="FFFFFF"/>
          <w:lang w:val="en-US"/>
        </w:rPr>
        <w:t xml:space="preserve">societal </w:t>
      </w:r>
      <w:r w:rsidR="007F57C7" w:rsidRPr="00A427BC">
        <w:rPr>
          <w:shd w:val="clear" w:color="auto" w:fill="FFFFFF"/>
          <w:lang w:val="en-US"/>
        </w:rPr>
        <w:t>outcomes</w:t>
      </w:r>
      <w:r w:rsidR="00D86529" w:rsidRPr="00A427BC">
        <w:rPr>
          <w:shd w:val="clear" w:color="auto" w:fill="FFFFFF"/>
          <w:lang w:val="en-US"/>
        </w:rPr>
        <w:t xml:space="preserve">. </w:t>
      </w:r>
    </w:p>
    <w:p w14:paraId="59F76605" w14:textId="667F2908" w:rsidR="008D2ECE" w:rsidRPr="00A427BC" w:rsidRDefault="008D2ECE" w:rsidP="002E2390">
      <w:pPr>
        <w:pStyle w:val="Heading1"/>
        <w:numPr>
          <w:ilvl w:val="0"/>
          <w:numId w:val="15"/>
        </w:numPr>
        <w:rPr>
          <w:color w:val="auto"/>
          <w:lang w:val="en-US"/>
        </w:rPr>
      </w:pPr>
      <w:r w:rsidRPr="00A427BC">
        <w:rPr>
          <w:color w:val="auto"/>
          <w:lang w:val="en-US"/>
        </w:rPr>
        <w:t>Introduction</w:t>
      </w:r>
    </w:p>
    <w:p w14:paraId="0E43A3F0" w14:textId="77777777" w:rsidR="00EE392E" w:rsidRPr="00A427BC" w:rsidRDefault="00EE392E" w:rsidP="00FC41A2">
      <w:pPr>
        <w:rPr>
          <w:shd w:val="clear" w:color="auto" w:fill="FFFFFF"/>
          <w:lang w:val="en-US"/>
        </w:rPr>
      </w:pPr>
    </w:p>
    <w:p w14:paraId="6547DBE0" w14:textId="59D5FB68" w:rsidR="00926CF0" w:rsidRPr="00A427BC" w:rsidRDefault="00D33AAF" w:rsidP="00926CF0">
      <w:pPr>
        <w:rPr>
          <w:lang w:val="en-US"/>
        </w:rPr>
      </w:pPr>
      <w:r w:rsidRPr="00A427BC">
        <w:rPr>
          <w:lang w:val="en-US"/>
        </w:rPr>
        <w:t>A</w:t>
      </w:r>
      <w:r w:rsidR="00864973" w:rsidRPr="00A427BC">
        <w:rPr>
          <w:lang w:val="en-US"/>
        </w:rPr>
        <w:t>griculture involves the cultivation of land to produce food</w:t>
      </w:r>
      <w:r w:rsidR="00F34E68" w:rsidRPr="00A427BC">
        <w:rPr>
          <w:lang w:val="en-US"/>
        </w:rPr>
        <w:t>, an arrangement</w:t>
      </w:r>
      <w:r w:rsidR="00426C62" w:rsidRPr="00A427BC">
        <w:rPr>
          <w:lang w:val="en-US"/>
        </w:rPr>
        <w:t xml:space="preserve"> inherently</w:t>
      </w:r>
      <w:r w:rsidR="00F34E68" w:rsidRPr="00A427BC">
        <w:rPr>
          <w:lang w:val="en-US"/>
        </w:rPr>
        <w:t xml:space="preserve"> </w:t>
      </w:r>
      <w:r w:rsidR="0044469E" w:rsidRPr="00A427BC">
        <w:rPr>
          <w:lang w:val="en-US"/>
        </w:rPr>
        <w:t>primed for power</w:t>
      </w:r>
      <w:r w:rsidR="00F34E68" w:rsidRPr="00A427BC">
        <w:rPr>
          <w:lang w:val="en-US"/>
        </w:rPr>
        <w:t xml:space="preserve"> disparities</w:t>
      </w:r>
      <w:r w:rsidR="0044469E" w:rsidRPr="00A427BC">
        <w:rPr>
          <w:lang w:val="en-US"/>
        </w:rPr>
        <w:t xml:space="preserve">. </w:t>
      </w:r>
      <w:r w:rsidR="00864973" w:rsidRPr="00A427BC">
        <w:rPr>
          <w:lang w:val="en-US"/>
        </w:rPr>
        <w:t xml:space="preserve">Indeed, over thousands of years and across civilizations, agriculture has </w:t>
      </w:r>
      <w:r w:rsidR="00426C62" w:rsidRPr="00A427BC">
        <w:rPr>
          <w:lang w:val="en-US"/>
        </w:rPr>
        <w:t xml:space="preserve">reflected, </w:t>
      </w:r>
      <w:r w:rsidR="00EC204E" w:rsidRPr="00A427BC">
        <w:rPr>
          <w:lang w:val="en-US"/>
        </w:rPr>
        <w:t xml:space="preserve">enabled, </w:t>
      </w:r>
      <w:r w:rsidR="00426C62" w:rsidRPr="00A427BC">
        <w:rPr>
          <w:lang w:val="en-US"/>
        </w:rPr>
        <w:t>and leveraged</w:t>
      </w:r>
      <w:r w:rsidR="00864973" w:rsidRPr="00A427BC">
        <w:rPr>
          <w:lang w:val="en-US"/>
        </w:rPr>
        <w:t xml:space="preserve"> power hierarchi</w:t>
      </w:r>
      <w:r w:rsidR="006D2EA8" w:rsidRPr="00A427BC">
        <w:rPr>
          <w:lang w:val="en-US"/>
        </w:rPr>
        <w:t>es</w:t>
      </w:r>
      <w:r w:rsidR="006D2EA8" w:rsidRPr="00A427BC">
        <w:rPr>
          <w:lang w:val="en-US"/>
        </w:rPr>
        <w:fldChar w:fldCharType="begin"/>
      </w:r>
      <w:r w:rsidR="0013498C" w:rsidRPr="00A427B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sidRPr="00A427BC">
        <w:rPr>
          <w:lang w:val="en-US"/>
        </w:rPr>
        <w:fldChar w:fldCharType="separate"/>
      </w:r>
      <w:r w:rsidR="00677699" w:rsidRPr="00A427BC">
        <w:rPr>
          <w:vertAlign w:val="superscript"/>
          <w:lang w:val="en-US"/>
        </w:rPr>
        <w:t>1,2</w:t>
      </w:r>
      <w:r w:rsidR="006D2EA8" w:rsidRPr="00A427BC">
        <w:rPr>
          <w:lang w:val="en-US"/>
        </w:rPr>
        <w:fldChar w:fldCharType="end"/>
      </w:r>
      <w:r w:rsidR="00864973" w:rsidRPr="00A427BC">
        <w:rPr>
          <w:lang w:val="en-US"/>
        </w:rPr>
        <w:t xml:space="preserve">. It follows that </w:t>
      </w:r>
      <w:r w:rsidR="00C55944" w:rsidRPr="00A427BC">
        <w:rPr>
          <w:lang w:val="en-US"/>
        </w:rPr>
        <w:t xml:space="preserve">the interpersonal and institutional </w:t>
      </w:r>
      <w:r w:rsidR="00864973" w:rsidRPr="00A427BC">
        <w:rPr>
          <w:lang w:val="en-US"/>
        </w:rPr>
        <w:t xml:space="preserve">relationships </w:t>
      </w:r>
      <w:r w:rsidR="00C55944" w:rsidRPr="00A427BC">
        <w:rPr>
          <w:lang w:val="en-US"/>
        </w:rPr>
        <w:t xml:space="preserve">upon which </w:t>
      </w:r>
      <w:r w:rsidR="00426C62" w:rsidRPr="00A427BC">
        <w:rPr>
          <w:lang w:val="en-US"/>
        </w:rPr>
        <w:t xml:space="preserve">modern </w:t>
      </w:r>
      <w:r w:rsidR="00864973" w:rsidRPr="00A427BC">
        <w:rPr>
          <w:lang w:val="en-US"/>
        </w:rPr>
        <w:t xml:space="preserve">agricultural research </w:t>
      </w:r>
      <w:r w:rsidR="00C55944" w:rsidRPr="00A427BC">
        <w:rPr>
          <w:lang w:val="en-US"/>
        </w:rPr>
        <w:t xml:space="preserve">is built </w:t>
      </w:r>
      <w:proofErr w:type="gramStart"/>
      <w:r w:rsidR="00CA66D9" w:rsidRPr="00A427BC">
        <w:rPr>
          <w:lang w:val="en-US"/>
        </w:rPr>
        <w:t>continues</w:t>
      </w:r>
      <w:proofErr w:type="gramEnd"/>
      <w:r w:rsidR="00CA66D9" w:rsidRPr="00A427BC">
        <w:rPr>
          <w:lang w:val="en-US"/>
        </w:rPr>
        <w:t xml:space="preserve"> to </w:t>
      </w:r>
      <w:r w:rsidR="00864973" w:rsidRPr="00A427BC">
        <w:rPr>
          <w:lang w:val="en-US"/>
        </w:rPr>
        <w:t xml:space="preserve">mirror those </w:t>
      </w:r>
      <w:r w:rsidR="00C55944" w:rsidRPr="00A427BC">
        <w:rPr>
          <w:lang w:val="en-US"/>
        </w:rPr>
        <w:t>artifacts, with profound ethical and social consequences. This is not unique to agricultural research</w:t>
      </w:r>
      <w:r w:rsidR="00EC204E" w:rsidRPr="00A427BC">
        <w:rPr>
          <w:lang w:val="en-US"/>
        </w:rPr>
        <w:t xml:space="preserve">; global </w:t>
      </w:r>
      <w:r w:rsidR="00C55944" w:rsidRPr="00A427BC">
        <w:rPr>
          <w:lang w:val="en-US"/>
        </w:rPr>
        <w:t xml:space="preserve">recognition </w:t>
      </w:r>
      <w:r w:rsidR="00EC204E" w:rsidRPr="00A427BC">
        <w:rPr>
          <w:lang w:val="en-US"/>
        </w:rPr>
        <w:t xml:space="preserve">of the need to </w:t>
      </w:r>
      <w:r w:rsidR="00C55944" w:rsidRPr="00A427BC">
        <w:rPr>
          <w:lang w:val="en-US"/>
        </w:rPr>
        <w:t>intentional</w:t>
      </w:r>
      <w:r w:rsidR="00EC204E" w:rsidRPr="00A427BC">
        <w:rPr>
          <w:lang w:val="en-US"/>
        </w:rPr>
        <w:t>ly</w:t>
      </w:r>
      <w:r w:rsidR="00C55944" w:rsidRPr="00A427BC">
        <w:rPr>
          <w:lang w:val="en-US"/>
        </w:rPr>
        <w:t xml:space="preserve"> examin</w:t>
      </w:r>
      <w:r w:rsidR="00EC204E" w:rsidRPr="00A427BC">
        <w:rPr>
          <w:lang w:val="en-US"/>
        </w:rPr>
        <w:t>e how power interacts with science</w:t>
      </w:r>
      <w:r w:rsidR="00C55944" w:rsidRPr="00A427BC">
        <w:rPr>
          <w:lang w:val="en-US"/>
        </w:rPr>
        <w:t xml:space="preserve"> has spurred the creation of new academic fields</w:t>
      </w:r>
      <w:r w:rsidR="001227C2" w:rsidRPr="00A427BC">
        <w:rPr>
          <w:lang w:val="en-US"/>
        </w:rPr>
        <w:t xml:space="preserve">, particularly relating to </w:t>
      </w:r>
      <w:r w:rsidR="00EB3457" w:rsidRPr="00A427BC">
        <w:rPr>
          <w:lang w:val="en-US"/>
        </w:rPr>
        <w:t>data generation and use</w:t>
      </w:r>
      <w:r w:rsidR="006D2EA8" w:rsidRPr="00A427BC">
        <w:rPr>
          <w:lang w:val="en-US"/>
        </w:rPr>
        <w:fldChar w:fldCharType="begin"/>
      </w:r>
      <w:r w:rsidR="006D6832">
        <w:rPr>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u12bhc3X/iJnk4ZhL","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u12bhc3X/p60315SN","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u12bhc3X/0lOdVD1e","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A427BC">
        <w:rPr>
          <w:lang w:val="en-US"/>
        </w:rPr>
        <w:fldChar w:fldCharType="separate"/>
      </w:r>
      <w:r w:rsidR="00677699" w:rsidRPr="00A427BC">
        <w:rPr>
          <w:vertAlign w:val="superscript"/>
          <w:lang w:val="en-US"/>
        </w:rPr>
        <w:t>3–6</w:t>
      </w:r>
      <w:r w:rsidR="006D2EA8" w:rsidRPr="00A427BC">
        <w:rPr>
          <w:lang w:val="en-US"/>
        </w:rPr>
        <w:fldChar w:fldCharType="end"/>
      </w:r>
      <w:r w:rsidR="00EC204E" w:rsidRPr="00A427BC">
        <w:rPr>
          <w:lang w:val="en-US"/>
        </w:rPr>
        <w:t xml:space="preserve">. While </w:t>
      </w:r>
      <w:r w:rsidR="00C55944" w:rsidRPr="00A427BC">
        <w:rPr>
          <w:lang w:val="en-US"/>
        </w:rPr>
        <w:t>social scientists have long recognized the</w:t>
      </w:r>
      <w:r w:rsidR="0014002B" w:rsidRPr="00A427BC">
        <w:rPr>
          <w:lang w:val="en-US"/>
        </w:rPr>
        <w:t xml:space="preserve">se </w:t>
      </w:r>
      <w:r w:rsidR="00EC204E" w:rsidRPr="00A427BC">
        <w:rPr>
          <w:lang w:val="en-US"/>
        </w:rPr>
        <w:t>interactions</w:t>
      </w:r>
      <w:r w:rsidR="00D253C3" w:rsidRPr="00A427BC">
        <w:rPr>
          <w:lang w:val="en-US"/>
        </w:rPr>
        <w:fldChar w:fldCharType="begin"/>
      </w:r>
      <w:r w:rsidR="006D6832">
        <w:rPr>
          <w:lang w:val="en-US"/>
        </w:rPr>
        <w:instrText xml:space="preserve"> ADDIN ZOTERO_ITEM CSL_CITATION {"citationID":"SX0L1dzS","properties":{"formattedCitation":"\\super 7\\nosupersub{}","plainCitation":"7","noteIndex":0},"citationItems":[{"id":"u12bhc3X/L372dqkk","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sidRPr="00A427BC">
        <w:rPr>
          <w:lang w:val="en-US"/>
        </w:rPr>
        <w:fldChar w:fldCharType="separate"/>
      </w:r>
      <w:r w:rsidR="00677699" w:rsidRPr="00A427BC">
        <w:rPr>
          <w:vertAlign w:val="superscript"/>
          <w:lang w:val="en-US"/>
        </w:rPr>
        <w:t>7</w:t>
      </w:r>
      <w:r w:rsidR="00D253C3" w:rsidRPr="00A427BC">
        <w:rPr>
          <w:lang w:val="en-US"/>
        </w:rPr>
        <w:fldChar w:fldCharType="end"/>
      </w:r>
      <w:r w:rsidR="0014002B" w:rsidRPr="00A427BC">
        <w:rPr>
          <w:lang w:val="en-US"/>
        </w:rPr>
        <w:t xml:space="preserve">, </w:t>
      </w:r>
      <w:r w:rsidR="00E339C6" w:rsidRPr="00A427BC">
        <w:rPr>
          <w:lang w:val="en-US"/>
        </w:rPr>
        <w:t>biophysical</w:t>
      </w:r>
      <w:r w:rsidR="0014002B" w:rsidRPr="00A427BC">
        <w:rPr>
          <w:lang w:val="en-US"/>
        </w:rPr>
        <w:t xml:space="preserve"> </w:t>
      </w:r>
      <w:r w:rsidR="00C55944" w:rsidRPr="00A427BC">
        <w:rPr>
          <w:lang w:val="en-US"/>
        </w:rPr>
        <w:t>scientists are increasingly</w:t>
      </w:r>
      <w:r w:rsidR="003079CB" w:rsidRPr="00A427BC">
        <w:rPr>
          <w:lang w:val="en-US"/>
        </w:rPr>
        <w:t xml:space="preserve"> being asked to consider the context of their work. </w:t>
      </w:r>
      <w:r w:rsidR="00EC204E" w:rsidRPr="00A427BC">
        <w:rPr>
          <w:lang w:val="en-US"/>
        </w:rPr>
        <w:t>There have been c</w:t>
      </w:r>
      <w:r w:rsidR="00520667" w:rsidRPr="00A427BC">
        <w:rPr>
          <w:lang w:val="en-US"/>
        </w:rPr>
        <w:t>alls for</w:t>
      </w:r>
      <w:r w:rsidR="00EC204E" w:rsidRPr="00A427BC">
        <w:rPr>
          <w:lang w:val="en-US"/>
        </w:rPr>
        <w:t xml:space="preserve"> and </w:t>
      </w:r>
      <w:r w:rsidR="00520667" w:rsidRPr="00A427BC">
        <w:rPr>
          <w:lang w:val="en-US"/>
        </w:rPr>
        <w:t>a</w:t>
      </w:r>
      <w:r w:rsidR="001D6797" w:rsidRPr="00A427BC">
        <w:rPr>
          <w:lang w:val="en-US"/>
        </w:rPr>
        <w:t xml:space="preserve">ttempts to codify reflexivity in the fields of </w:t>
      </w:r>
      <w:r w:rsidR="00520667" w:rsidRPr="00A427BC">
        <w:rPr>
          <w:lang w:val="en-US"/>
        </w:rPr>
        <w:t xml:space="preserve">food studies and </w:t>
      </w:r>
      <w:r w:rsidR="001D6797" w:rsidRPr="00A427BC">
        <w:rPr>
          <w:lang w:val="en-US"/>
        </w:rPr>
        <w:t>agroecology</w:t>
      </w:r>
      <w:r w:rsidR="00D51DD6" w:rsidRPr="00A427BC">
        <w:rPr>
          <w:lang w:val="en-US"/>
        </w:rPr>
        <w:fldChar w:fldCharType="begin"/>
      </w:r>
      <w:r w:rsidR="006D6832">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u12bhc3X/hBPGNHwr","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u12bhc3X/EOZYxLVR","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sidRPr="00A427BC">
        <w:rPr>
          <w:lang w:val="en-US"/>
        </w:rPr>
        <w:fldChar w:fldCharType="separate"/>
      </w:r>
      <w:r w:rsidR="00692048" w:rsidRPr="00A427BC">
        <w:rPr>
          <w:vertAlign w:val="superscript"/>
          <w:lang w:val="en-US"/>
        </w:rPr>
        <w:t>8–10</w:t>
      </w:r>
      <w:r w:rsidR="00D51DD6" w:rsidRPr="00A427BC">
        <w:rPr>
          <w:lang w:val="en-US"/>
        </w:rPr>
        <w:fldChar w:fldCharType="end"/>
      </w:r>
      <w:r w:rsidR="00520667" w:rsidRPr="00A427BC">
        <w:rPr>
          <w:lang w:val="en-US"/>
        </w:rPr>
        <w:t>,</w:t>
      </w:r>
      <w:r w:rsidR="00FD24F9" w:rsidRPr="00A427BC">
        <w:rPr>
          <w:lang w:val="en-US"/>
        </w:rPr>
        <w:t xml:space="preserve"> </w:t>
      </w:r>
      <w:r w:rsidR="008F0E55" w:rsidRPr="00A427BC">
        <w:rPr>
          <w:lang w:val="en-US"/>
        </w:rPr>
        <w:t xml:space="preserve">reflecting both fields’ inclusion of </w:t>
      </w:r>
      <w:r w:rsidR="00D90B14" w:rsidRPr="00A427BC">
        <w:rPr>
          <w:lang w:val="en-US"/>
        </w:rPr>
        <w:t xml:space="preserve">the human experience in their </w:t>
      </w:r>
      <w:r w:rsidR="00F10AC4" w:rsidRPr="00A427BC">
        <w:rPr>
          <w:lang w:val="en-US"/>
        </w:rPr>
        <w:t>scope</w:t>
      </w:r>
      <w:r w:rsidR="00692048" w:rsidRPr="00A427BC">
        <w:rPr>
          <w:lang w:val="en-US"/>
        </w:rPr>
        <w:fldChar w:fldCharType="begin"/>
      </w:r>
      <w:r w:rsidR="00A66F26" w:rsidRPr="00A427BC">
        <w:rPr>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sidRPr="00A427BC">
        <w:rPr>
          <w:lang w:val="en-US"/>
        </w:rPr>
        <w:fldChar w:fldCharType="separate"/>
      </w:r>
      <w:r w:rsidR="00A66F26" w:rsidRPr="00A427BC">
        <w:rPr>
          <w:vertAlign w:val="superscript"/>
          <w:lang w:val="en-US"/>
        </w:rPr>
        <w:t>11,12</w:t>
      </w:r>
      <w:r w:rsidR="00692048" w:rsidRPr="00A427BC">
        <w:rPr>
          <w:lang w:val="en-US"/>
        </w:rPr>
        <w:fldChar w:fldCharType="end"/>
      </w:r>
      <w:r w:rsidR="00F10AC4" w:rsidRPr="00A427BC">
        <w:rPr>
          <w:lang w:val="en-US"/>
        </w:rPr>
        <w:t xml:space="preserve">. </w:t>
      </w:r>
      <w:r w:rsidR="00E339C6" w:rsidRPr="00A427BC">
        <w:rPr>
          <w:lang w:val="en-US"/>
        </w:rPr>
        <w:t xml:space="preserve"> However, carving out space for reflexivity remains a formidable task for those in </w:t>
      </w:r>
      <w:r w:rsidR="00C46EB1" w:rsidRPr="00A427BC">
        <w:rPr>
          <w:lang w:val="en-US"/>
        </w:rPr>
        <w:t xml:space="preserve">the </w:t>
      </w:r>
      <w:r w:rsidR="00E339C6" w:rsidRPr="00A427BC">
        <w:rPr>
          <w:lang w:val="en-US"/>
        </w:rPr>
        <w:t>technical fields falling under the umbrella of agricultural science</w:t>
      </w:r>
      <w:r w:rsidR="00C46EB1" w:rsidRPr="00A427BC">
        <w:rPr>
          <w:lang w:val="en-US"/>
        </w:rPr>
        <w:t xml:space="preserve">. </w:t>
      </w:r>
      <w:r w:rsidR="00F56FBD" w:rsidRPr="00A427BC">
        <w:rPr>
          <w:lang w:val="en-US"/>
        </w:rPr>
        <w:t>T</w:t>
      </w:r>
      <w:r w:rsidR="00926CF0" w:rsidRPr="00A427BC">
        <w:rPr>
          <w:lang w:val="en-US"/>
        </w:rPr>
        <w:t xml:space="preserve">he recently developed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 framework</w:t>
      </w:r>
      <w:r w:rsidR="00D51DD6" w:rsidRPr="00A427BC">
        <w:rPr>
          <w:lang w:val="en-US"/>
        </w:rPr>
        <w:fldChar w:fldCharType="begin"/>
      </w:r>
      <w:r w:rsidR="006D6832">
        <w:rPr>
          <w:lang w:val="en-US"/>
        </w:rPr>
        <w:instrText xml:space="preserve"> ADDIN ZOTERO_ITEM CSL_CITATION {"citationID":"qexWiYuL","properties":{"formattedCitation":"\\super 13\\nosupersub{}","plainCitation":"13","noteIndex":0},"citationItems":[{"id":"u12bhc3X/2PPcotGO","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A427BC">
        <w:rPr>
          <w:lang w:val="en-US"/>
        </w:rPr>
        <w:fldChar w:fldCharType="separate"/>
      </w:r>
      <w:r w:rsidR="00A66F26" w:rsidRPr="00A427BC">
        <w:rPr>
          <w:vertAlign w:val="superscript"/>
          <w:lang w:val="en-US"/>
        </w:rPr>
        <w:t>13</w:t>
      </w:r>
      <w:r w:rsidR="00D51DD6" w:rsidRPr="00A427BC">
        <w:rPr>
          <w:lang w:val="en-US"/>
        </w:rPr>
        <w:fldChar w:fldCharType="end"/>
      </w:r>
      <w:r w:rsidR="008A4A87" w:rsidRPr="00A427BC">
        <w:rPr>
          <w:lang w:val="en-US"/>
        </w:rPr>
        <w:t xml:space="preserve"> </w:t>
      </w:r>
      <w:r w:rsidR="00926CF0" w:rsidRPr="00A427BC">
        <w:rPr>
          <w:lang w:val="en-US"/>
        </w:rPr>
        <w:t>is particularly well-suited to support agricultural researchers in</w:t>
      </w:r>
      <w:r w:rsidR="00C94FC4" w:rsidRPr="00A427BC">
        <w:rPr>
          <w:lang w:val="en-US"/>
        </w:rPr>
        <w:t xml:space="preserve"> </w:t>
      </w:r>
      <w:r w:rsidR="00243455" w:rsidRPr="00A427BC">
        <w:rPr>
          <w:lang w:val="en-US"/>
        </w:rPr>
        <w:t>interrogating their research context</w:t>
      </w:r>
      <w:r w:rsidR="00926CF0" w:rsidRPr="00A427BC">
        <w:rPr>
          <w:lang w:val="en-US"/>
        </w:rPr>
        <w:t>. The framework</w:t>
      </w:r>
      <w:r w:rsidR="008A4A87" w:rsidRPr="00A427BC">
        <w:rPr>
          <w:lang w:val="en-US"/>
        </w:rPr>
        <w:t xml:space="preserve"> is</w:t>
      </w:r>
      <w:r w:rsidR="00926CF0" w:rsidRPr="00A427BC">
        <w:rPr>
          <w:lang w:val="en-US"/>
        </w:rPr>
        <w:t xml:space="preserve"> rooted in empirical stud</w:t>
      </w:r>
      <w:r w:rsidR="008A4A87" w:rsidRPr="00A427BC">
        <w:rPr>
          <w:lang w:val="en-US"/>
        </w:rPr>
        <w:t>ies</w:t>
      </w:r>
      <w:r w:rsidR="00926CF0" w:rsidRPr="00A427BC">
        <w:rPr>
          <w:lang w:val="en-US"/>
        </w:rPr>
        <w:t xml:space="preserve"> of power</w:t>
      </w:r>
      <w:r w:rsidR="00551F22" w:rsidRPr="00A427BC">
        <w:rPr>
          <w:lang w:val="en-US"/>
        </w:rPr>
        <w:t xml:space="preserve"> (the reader is directed to D’Ignazio and Klein 2020 for discussion of these studies)</w:t>
      </w:r>
      <w:r w:rsidR="00926CF0" w:rsidRPr="00A427BC">
        <w:rPr>
          <w:lang w:val="en-US"/>
        </w:rPr>
        <w:t xml:space="preserve"> and </w:t>
      </w:r>
      <w:r w:rsidR="00551F22" w:rsidRPr="00A427BC">
        <w:rPr>
          <w:lang w:val="en-US"/>
        </w:rPr>
        <w:t xml:space="preserve">while the term Data Feminism may invoke an assumption of gender focus, Data Feminism </w:t>
      </w:r>
      <w:r w:rsidR="00926CF0" w:rsidRPr="00A427BC">
        <w:rPr>
          <w:lang w:val="en-US"/>
        </w:rPr>
        <w:t>emphasizes intersectionality, or the</w:t>
      </w:r>
      <w:r w:rsidR="00F56FBD" w:rsidRPr="00A427BC">
        <w:rPr>
          <w:lang w:val="en-US"/>
        </w:rPr>
        <w:t xml:space="preserve"> need to </w:t>
      </w:r>
      <w:r w:rsidR="00926CF0" w:rsidRPr="00A427BC">
        <w:rPr>
          <w:lang w:val="en-US"/>
        </w:rPr>
        <w:t xml:space="preserve">study </w:t>
      </w:r>
      <w:r w:rsidR="00F56FBD" w:rsidRPr="00A427BC">
        <w:rPr>
          <w:lang w:val="en-US"/>
        </w:rPr>
        <w:t xml:space="preserve">multiple </w:t>
      </w:r>
      <w:r w:rsidR="00926CF0" w:rsidRPr="00A427BC">
        <w:rPr>
          <w:lang w:val="en-US"/>
        </w:rPr>
        <w:t>dimensions of power</w:t>
      </w:r>
      <w:r w:rsidR="00D51DD6" w:rsidRPr="00A427BC">
        <w:rPr>
          <w:lang w:val="en-US"/>
        </w:rPr>
        <w:fldChar w:fldCharType="begin"/>
      </w:r>
      <w:r w:rsidR="006D6832">
        <w:rPr>
          <w:lang w:val="en-US"/>
        </w:rPr>
        <w:instrText xml:space="preserve"> ADDIN ZOTERO_ITEM CSL_CITATION {"citationID":"BZABTTwk","properties":{"formattedCitation":"\\super 14\\nosupersub{}","plainCitation":"14","noteIndex":0},"citationItems":[{"id":"u12bhc3X/pd8TF6gr","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A427BC">
        <w:rPr>
          <w:lang w:val="en-US"/>
        </w:rPr>
        <w:fldChar w:fldCharType="separate"/>
      </w:r>
      <w:r w:rsidR="00A66F26" w:rsidRPr="00A427BC">
        <w:rPr>
          <w:vertAlign w:val="superscript"/>
          <w:lang w:val="en-US"/>
        </w:rPr>
        <w:t>14</w:t>
      </w:r>
      <w:r w:rsidR="00D51DD6" w:rsidRPr="00A427BC">
        <w:rPr>
          <w:lang w:val="en-US"/>
        </w:rPr>
        <w:fldChar w:fldCharType="end"/>
      </w:r>
      <w:r w:rsidR="00926CF0" w:rsidRPr="00A427BC">
        <w:rPr>
          <w:lang w:val="en-US"/>
        </w:rPr>
        <w:t xml:space="preserve">. </w:t>
      </w:r>
      <w:r w:rsidR="00F56FBD" w:rsidRPr="00A427BC">
        <w:rPr>
          <w:lang w:val="en-US"/>
        </w:rPr>
        <w:t xml:space="preserve">Because it </w:t>
      </w:r>
      <w:r w:rsidR="006A3F10" w:rsidRPr="00A427BC">
        <w:rPr>
          <w:lang w:val="en-US"/>
        </w:rPr>
        <w:t xml:space="preserve">is </w:t>
      </w:r>
      <w:r w:rsidR="00926CF0" w:rsidRPr="00A427BC">
        <w:rPr>
          <w:lang w:val="en-US"/>
        </w:rPr>
        <w:t xml:space="preserve">action-oriented and domain-agnostic, D’Ignazio and Klein’s (2020) work has been highly cited </w:t>
      </w:r>
      <w:r w:rsidR="008A4A87" w:rsidRPr="00A427BC">
        <w:rPr>
          <w:lang w:val="en-US"/>
        </w:rPr>
        <w:t>in</w:t>
      </w:r>
      <w:r w:rsidR="00926CF0" w:rsidRPr="00A427BC">
        <w:rPr>
          <w:lang w:val="en-US"/>
        </w:rPr>
        <w:t xml:space="preserve"> numerous disciplinary contexts. To our knowledge, it has had limited interpretation in the context of agriculture, though a recent study evaluated the National Agricultural Statistics Service (NASS) </w:t>
      </w:r>
      <w:r w:rsidR="00926CF0" w:rsidRPr="00A427BC">
        <w:rPr>
          <w:lang w:val="en-US"/>
        </w:rPr>
        <w:lastRenderedPageBreak/>
        <w:t xml:space="preserve">agency of the United States Department of Agriculture (USDA) on their data reporting practices through the lens of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w:t>
      </w:r>
      <w:r w:rsidR="00D51DD6" w:rsidRPr="00A427BC">
        <w:rPr>
          <w:lang w:val="en-US"/>
        </w:rPr>
        <w:fldChar w:fldCharType="begin"/>
      </w:r>
      <w:r w:rsidR="006D6832">
        <w:rPr>
          <w:lang w:val="en-US"/>
        </w:rPr>
        <w:instrText xml:space="preserve"> ADDIN ZOTERO_ITEM CSL_CITATION {"citationID":"rZcR7QPT","properties":{"formattedCitation":"\\super 15\\nosupersub{}","plainCitation":"15","noteIndex":0},"citationItems":[{"id":"u12bhc3X/bstweXcR","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sidRPr="00A427BC">
        <w:rPr>
          <w:lang w:val="en-US"/>
        </w:rPr>
        <w:fldChar w:fldCharType="separate"/>
      </w:r>
      <w:r w:rsidR="00A66F26" w:rsidRPr="00A427BC">
        <w:rPr>
          <w:vertAlign w:val="superscript"/>
          <w:lang w:val="en-US"/>
        </w:rPr>
        <w:t>15</w:t>
      </w:r>
      <w:r w:rsidR="00D51DD6" w:rsidRPr="00A427BC">
        <w:rPr>
          <w:lang w:val="en-US"/>
        </w:rPr>
        <w:fldChar w:fldCharType="end"/>
      </w:r>
      <w:r w:rsidR="00926CF0" w:rsidRPr="00A427BC">
        <w:rPr>
          <w:lang w:val="en-US"/>
        </w:rPr>
        <w:t xml:space="preserve">. </w:t>
      </w:r>
    </w:p>
    <w:p w14:paraId="65F9240A" w14:textId="10CB1D0F" w:rsidR="00926CF0" w:rsidRPr="00A427BC" w:rsidRDefault="00926CF0" w:rsidP="00926CF0">
      <w:pPr>
        <w:rPr>
          <w:lang w:val="en-US"/>
        </w:rPr>
      </w:pPr>
    </w:p>
    <w:p w14:paraId="55FDDA41" w14:textId="6933D2A5" w:rsidR="001D6797" w:rsidRPr="00A427BC" w:rsidRDefault="00EC204E" w:rsidP="001D6797">
      <w:pPr>
        <w:rPr>
          <w:shd w:val="clear" w:color="auto" w:fill="FFFFFF"/>
          <w:lang w:val="en-US"/>
        </w:rPr>
      </w:pPr>
      <w:r w:rsidRPr="00A427BC">
        <w:rPr>
          <w:lang w:val="en-US"/>
        </w:rPr>
        <w:t xml:space="preserve">We posit that </w:t>
      </w:r>
      <w:r w:rsidR="00926CF0" w:rsidRPr="00A427BC">
        <w:rPr>
          <w:lang w:val="en-US"/>
        </w:rPr>
        <w:t xml:space="preserve">explicit application of the </w:t>
      </w:r>
      <w:r w:rsidR="003F03F5" w:rsidRPr="00A427BC">
        <w:rPr>
          <w:lang w:val="en-US"/>
        </w:rPr>
        <w:t>D</w:t>
      </w:r>
      <w:r w:rsidR="00926CF0" w:rsidRPr="00A427BC">
        <w:rPr>
          <w:lang w:val="en-US"/>
        </w:rPr>
        <w:t xml:space="preserve">ata </w:t>
      </w:r>
      <w:r w:rsidR="003F03F5" w:rsidRPr="00A427BC">
        <w:rPr>
          <w:lang w:val="en-US"/>
        </w:rPr>
        <w:t>F</w:t>
      </w:r>
      <w:r w:rsidR="00926CF0" w:rsidRPr="00A427BC">
        <w:rPr>
          <w:lang w:val="en-US"/>
        </w:rPr>
        <w:t xml:space="preserve">eminism framework </w:t>
      </w:r>
      <w:del w:id="3" w:author="Virginia Anne Nichols" w:date="2025-05-12T07:21:00Z" w16du:dateUtc="2025-05-12T05:21:00Z">
        <w:r w:rsidRPr="00A427BC" w:rsidDel="00E67F11">
          <w:rPr>
            <w:lang w:val="en-US"/>
          </w:rPr>
          <w:delText xml:space="preserve">would </w:delText>
        </w:r>
      </w:del>
      <w:r w:rsidR="001D6797" w:rsidRPr="00A427BC">
        <w:rPr>
          <w:lang w:val="en-US"/>
        </w:rPr>
        <w:t>positively contribute</w:t>
      </w:r>
      <w:ins w:id="4" w:author="Virginia Anne Nichols" w:date="2025-05-12T07:21:00Z" w16du:dateUtc="2025-05-12T05:21:00Z">
        <w:r w:rsidR="00E67F11">
          <w:rPr>
            <w:lang w:val="en-US"/>
          </w:rPr>
          <w:t>s</w:t>
        </w:r>
      </w:ins>
      <w:r w:rsidR="001D6797" w:rsidRPr="00A427BC">
        <w:rPr>
          <w:lang w:val="en-US"/>
        </w:rPr>
        <w:t xml:space="preserve"> to </w:t>
      </w:r>
      <w:r w:rsidR="001D6797" w:rsidRPr="00A427BC">
        <w:rPr>
          <w:shd w:val="clear" w:color="auto" w:fill="FFFFFF"/>
          <w:lang w:val="en-US"/>
        </w:rPr>
        <w:t xml:space="preserve">research creativity, stakeholder participation, and agricultural sustainability </w:t>
      </w:r>
      <w:r w:rsidR="0044469E" w:rsidRPr="00A427BC">
        <w:rPr>
          <w:shd w:val="clear" w:color="auto" w:fill="FFFFFF"/>
          <w:lang w:val="en-US"/>
        </w:rPr>
        <w:t>overall</w:t>
      </w:r>
      <w:r w:rsidR="001D6797" w:rsidRPr="00A427BC">
        <w:rPr>
          <w:shd w:val="clear" w:color="auto" w:fill="FFFFFF"/>
          <w:lang w:val="en-US"/>
        </w:rPr>
        <w:t>. </w:t>
      </w:r>
      <w:r w:rsidRPr="00A427BC">
        <w:rPr>
          <w:shd w:val="clear" w:color="auto" w:fill="FFFFFF"/>
          <w:lang w:val="en-US"/>
        </w:rPr>
        <w:t>To support this</w:t>
      </w:r>
      <w:r w:rsidR="00D33AAF" w:rsidRPr="00A427BC">
        <w:rPr>
          <w:shd w:val="clear" w:color="auto" w:fill="FFFFFF"/>
          <w:lang w:val="en-US"/>
        </w:rPr>
        <w:t xml:space="preserve"> thesis</w:t>
      </w:r>
      <w:r w:rsidRPr="00A427BC">
        <w:rPr>
          <w:shd w:val="clear" w:color="auto" w:fill="FFFFFF"/>
          <w:lang w:val="en-US"/>
        </w:rPr>
        <w:t>, w</w:t>
      </w:r>
      <w:r w:rsidR="001D6797" w:rsidRPr="00A427BC">
        <w:rPr>
          <w:shd w:val="clear" w:color="auto" w:fill="FFFFFF"/>
          <w:lang w:val="en-US"/>
        </w:rPr>
        <w:t xml:space="preserve">e discuss the application of </w:t>
      </w:r>
      <w:r w:rsidR="00F161F0" w:rsidRPr="00A427BC">
        <w:rPr>
          <w:shd w:val="clear" w:color="auto" w:fill="FFFFFF"/>
          <w:lang w:val="en-US"/>
        </w:rPr>
        <w:t xml:space="preserve">three </w:t>
      </w:r>
      <w:r w:rsidR="005327F4" w:rsidRPr="00A427BC">
        <w:rPr>
          <w:shd w:val="clear" w:color="auto" w:fill="FFFFFF"/>
          <w:lang w:val="en-US"/>
        </w:rPr>
        <w:t xml:space="preserve">select </w:t>
      </w:r>
      <w:r w:rsidR="00D33AAF" w:rsidRPr="00A427BC">
        <w:rPr>
          <w:shd w:val="clear" w:color="auto" w:fill="FFFFFF"/>
          <w:lang w:val="en-US"/>
        </w:rPr>
        <w:t>D</w:t>
      </w:r>
      <w:r w:rsidR="001D6797" w:rsidRPr="00A427BC">
        <w:rPr>
          <w:shd w:val="clear" w:color="auto" w:fill="FFFFFF"/>
          <w:lang w:val="en-US"/>
        </w:rPr>
        <w:t xml:space="preserve">ata </w:t>
      </w:r>
      <w:r w:rsidR="00D33AAF" w:rsidRPr="00A427BC">
        <w:rPr>
          <w:shd w:val="clear" w:color="auto" w:fill="FFFFFF"/>
          <w:lang w:val="en-US"/>
        </w:rPr>
        <w:t>F</w:t>
      </w:r>
      <w:r w:rsidR="001D6797" w:rsidRPr="00A427BC">
        <w:rPr>
          <w:shd w:val="clear" w:color="auto" w:fill="FFFFFF"/>
          <w:lang w:val="en-US"/>
        </w:rPr>
        <w:t>eminism theme</w:t>
      </w:r>
      <w:r w:rsidR="0009558F" w:rsidRPr="00A427BC">
        <w:rPr>
          <w:shd w:val="clear" w:color="auto" w:fill="FFFFFF"/>
          <w:lang w:val="en-US"/>
        </w:rPr>
        <w:t>s (power</w:t>
      </w:r>
      <w:r w:rsidR="00C46EB1" w:rsidRPr="00A427BC">
        <w:rPr>
          <w:shd w:val="clear" w:color="auto" w:fill="FFFFFF"/>
          <w:lang w:val="en-US"/>
        </w:rPr>
        <w:t xml:space="preserve"> awareness</w:t>
      </w:r>
      <w:r w:rsidR="0009558F" w:rsidRPr="00A427BC">
        <w:rPr>
          <w:shd w:val="clear" w:color="auto" w:fill="FFFFFF"/>
          <w:lang w:val="en-US"/>
        </w:rPr>
        <w:t>, reciprocity, and framing)</w:t>
      </w:r>
      <w:r w:rsidR="001D6797" w:rsidRPr="00A427BC">
        <w:rPr>
          <w:shd w:val="clear" w:color="auto" w:fill="FFFFFF"/>
          <w:lang w:val="en-US"/>
        </w:rPr>
        <w:t xml:space="preserve"> </w:t>
      </w:r>
      <w:r w:rsidR="0009558F" w:rsidRPr="00A427BC">
        <w:rPr>
          <w:shd w:val="clear" w:color="auto" w:fill="FFFFFF"/>
          <w:lang w:val="en-US"/>
        </w:rPr>
        <w:t xml:space="preserve">in </w:t>
      </w:r>
      <w:r w:rsidRPr="00A427BC">
        <w:rPr>
          <w:shd w:val="clear" w:color="auto" w:fill="FFFFFF"/>
          <w:lang w:val="en-US"/>
        </w:rPr>
        <w:t>the research process</w:t>
      </w:r>
      <w:r w:rsidR="00D33AAF" w:rsidRPr="00A427BC">
        <w:rPr>
          <w:shd w:val="clear" w:color="auto" w:fill="FFFFFF"/>
          <w:lang w:val="en-US"/>
        </w:rPr>
        <w:t>,</w:t>
      </w:r>
      <w:r w:rsidRPr="00A427BC">
        <w:rPr>
          <w:shd w:val="clear" w:color="auto" w:fill="FFFFFF"/>
          <w:lang w:val="en-US"/>
        </w:rPr>
        <w:t xml:space="preserve"> with accompanying</w:t>
      </w:r>
      <w:r w:rsidR="001E03F4" w:rsidRPr="00A427BC">
        <w:rPr>
          <w:shd w:val="clear" w:color="auto" w:fill="FFFFFF"/>
          <w:lang w:val="en-US"/>
        </w:rPr>
        <w:t xml:space="preserve"> reflections, </w:t>
      </w:r>
      <w:r w:rsidR="0009558F" w:rsidRPr="00A427BC">
        <w:rPr>
          <w:shd w:val="clear" w:color="auto" w:fill="FFFFFF"/>
          <w:lang w:val="en-US"/>
        </w:rPr>
        <w:t>activities</w:t>
      </w:r>
      <w:r w:rsidR="006A3F10" w:rsidRPr="00A427BC">
        <w:rPr>
          <w:shd w:val="clear" w:color="auto" w:fill="FFFFFF"/>
          <w:lang w:val="en-US"/>
        </w:rPr>
        <w:t xml:space="preserve"> </w:t>
      </w:r>
      <w:r w:rsidR="00D33AAF" w:rsidRPr="00A427BC">
        <w:rPr>
          <w:shd w:val="clear" w:color="auto" w:fill="FFFFFF"/>
          <w:lang w:val="en-US"/>
        </w:rPr>
        <w:t>and</w:t>
      </w:r>
      <w:r w:rsidRPr="00A427BC">
        <w:rPr>
          <w:shd w:val="clear" w:color="auto" w:fill="FFFFFF"/>
          <w:lang w:val="en-US"/>
        </w:rPr>
        <w:t xml:space="preserve"> </w:t>
      </w:r>
      <w:r w:rsidR="005327F4" w:rsidRPr="00A427BC">
        <w:rPr>
          <w:shd w:val="clear" w:color="auto" w:fill="FFFFFF"/>
          <w:lang w:val="en-US"/>
        </w:rPr>
        <w:t>outcomes</w:t>
      </w:r>
      <w:r w:rsidRPr="00A427BC">
        <w:rPr>
          <w:shd w:val="clear" w:color="auto" w:fill="FFFFFF"/>
          <w:lang w:val="en-US"/>
        </w:rPr>
        <w:t xml:space="preserve"> </w:t>
      </w:r>
      <w:r w:rsidR="001D6797" w:rsidRPr="00A427BC">
        <w:rPr>
          <w:shd w:val="clear" w:color="auto" w:fill="FFFFFF"/>
          <w:lang w:val="en-US"/>
        </w:rPr>
        <w:t>(Table 1).</w:t>
      </w:r>
      <w:r w:rsidR="00D45E93" w:rsidRPr="00A427BC">
        <w:rPr>
          <w:shd w:val="clear" w:color="auto" w:fill="FFFFFF"/>
          <w:lang w:val="en-US"/>
        </w:rPr>
        <w:t xml:space="preserve"> We chose these </w:t>
      </w:r>
      <w:r w:rsidR="00A244D7" w:rsidRPr="00A427BC">
        <w:rPr>
          <w:shd w:val="clear" w:color="auto" w:fill="FFFFFF"/>
          <w:lang w:val="en-US"/>
        </w:rPr>
        <w:t xml:space="preserve">three </w:t>
      </w:r>
      <w:r w:rsidR="00D45E93" w:rsidRPr="00A427BC">
        <w:rPr>
          <w:shd w:val="clear" w:color="auto" w:fill="FFFFFF"/>
          <w:lang w:val="en-US"/>
        </w:rPr>
        <w:t>themes due to the</w:t>
      </w:r>
      <w:r w:rsidR="00383CA4" w:rsidRPr="00A427BC">
        <w:rPr>
          <w:shd w:val="clear" w:color="auto" w:fill="FFFFFF"/>
          <w:lang w:val="en-US"/>
        </w:rPr>
        <w:t xml:space="preserve">ir </w:t>
      </w:r>
      <w:r w:rsidR="00FC3258" w:rsidRPr="00A427BC">
        <w:rPr>
          <w:shd w:val="clear" w:color="auto" w:fill="FFFFFF"/>
          <w:lang w:val="en-US"/>
        </w:rPr>
        <w:t xml:space="preserve">broad implications and </w:t>
      </w:r>
      <w:r w:rsidR="009A2AE3" w:rsidRPr="00A427BC">
        <w:rPr>
          <w:shd w:val="clear" w:color="auto" w:fill="FFFFFF"/>
          <w:lang w:val="en-US"/>
        </w:rPr>
        <w:t>ability to be addressed in the typical agricultural research context</w:t>
      </w:r>
      <w:r w:rsidR="00D12DC8" w:rsidRPr="00A427BC">
        <w:rPr>
          <w:shd w:val="clear" w:color="auto" w:fill="FFFFFF"/>
          <w:lang w:val="en-US"/>
        </w:rPr>
        <w:t xml:space="preserve">. </w:t>
      </w:r>
    </w:p>
    <w:p w14:paraId="7046269B" w14:textId="1133A95B" w:rsidR="008834DD" w:rsidRPr="00A427BC" w:rsidRDefault="008834DD" w:rsidP="008834DD">
      <w:pPr>
        <w:pStyle w:val="Heading3"/>
        <w:rPr>
          <w:rStyle w:val="Emphasis"/>
          <w:color w:val="auto"/>
          <w:lang w:val="en-US"/>
        </w:rPr>
      </w:pPr>
      <w:r w:rsidRPr="00A427BC">
        <w:rPr>
          <w:rStyle w:val="Emphasis"/>
          <w:color w:val="auto"/>
          <w:lang w:val="en-US"/>
        </w:rPr>
        <w:t>Table 1. Summary of paper structure</w:t>
      </w:r>
    </w:p>
    <w:p w14:paraId="5F44304D" w14:textId="77777777" w:rsidR="001D6797" w:rsidRPr="00A427BC" w:rsidRDefault="001D6797" w:rsidP="001D6797">
      <w:pPr>
        <w:rPr>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A427BC" w:rsidRPr="00A427BC" w14:paraId="092B05BE" w14:textId="77777777" w:rsidTr="00DC1226">
        <w:tc>
          <w:tcPr>
            <w:tcW w:w="988" w:type="dxa"/>
          </w:tcPr>
          <w:p w14:paraId="379A3323" w14:textId="35C9E232" w:rsidR="00503079" w:rsidRPr="00A427BC" w:rsidRDefault="00C61B53" w:rsidP="00BF015D">
            <w:pPr>
              <w:jc w:val="center"/>
              <w:rPr>
                <w:b/>
                <w:bCs/>
                <w:shd w:val="clear" w:color="auto" w:fill="FFFFFF"/>
                <w:lang w:val="en-US"/>
              </w:rPr>
            </w:pPr>
            <w:r w:rsidRPr="00A427BC">
              <w:rPr>
                <w:b/>
                <w:bCs/>
                <w:shd w:val="clear" w:color="auto" w:fill="FFFFFF"/>
                <w:lang w:val="en-US"/>
              </w:rPr>
              <w:t>Theme</w:t>
            </w:r>
          </w:p>
        </w:tc>
        <w:tc>
          <w:tcPr>
            <w:tcW w:w="2409" w:type="dxa"/>
            <w:vAlign w:val="center"/>
          </w:tcPr>
          <w:p w14:paraId="54A5C0AE" w14:textId="49575D11" w:rsidR="00503079" w:rsidRPr="00A427BC" w:rsidRDefault="00503079" w:rsidP="00BF015D">
            <w:pPr>
              <w:jc w:val="center"/>
              <w:rPr>
                <w:b/>
                <w:bCs/>
                <w:shd w:val="clear" w:color="auto" w:fill="FFFFFF"/>
                <w:lang w:val="en-US"/>
              </w:rPr>
            </w:pPr>
            <w:r w:rsidRPr="00A427BC">
              <w:rPr>
                <w:b/>
                <w:bCs/>
                <w:shd w:val="clear" w:color="auto" w:fill="FFFFFF"/>
                <w:lang w:val="en-US"/>
              </w:rPr>
              <w:t>Research phase(s) for application</w:t>
            </w:r>
          </w:p>
        </w:tc>
        <w:tc>
          <w:tcPr>
            <w:tcW w:w="2552" w:type="dxa"/>
            <w:vAlign w:val="center"/>
          </w:tcPr>
          <w:p w14:paraId="46BBAF5A" w14:textId="0AC78EAA" w:rsidR="00503079" w:rsidRPr="00A427BC" w:rsidRDefault="00503079" w:rsidP="00BF015D">
            <w:pPr>
              <w:jc w:val="center"/>
              <w:rPr>
                <w:b/>
                <w:bCs/>
                <w:shd w:val="clear" w:color="auto" w:fill="FFFFFF"/>
              </w:rPr>
            </w:pPr>
            <w:r w:rsidRPr="00A427BC">
              <w:rPr>
                <w:b/>
                <w:bCs/>
                <w:shd w:val="clear" w:color="auto" w:fill="FFFFFF"/>
              </w:rPr>
              <w:t xml:space="preserve">Data Feminism-derived </w:t>
            </w:r>
            <w:r w:rsidR="00C61B53" w:rsidRPr="00A427BC">
              <w:rPr>
                <w:b/>
                <w:bCs/>
                <w:shd w:val="clear" w:color="auto" w:fill="FFFFFF"/>
              </w:rPr>
              <w:t>reflection</w:t>
            </w:r>
          </w:p>
        </w:tc>
        <w:tc>
          <w:tcPr>
            <w:tcW w:w="3067" w:type="dxa"/>
            <w:vAlign w:val="center"/>
          </w:tcPr>
          <w:p w14:paraId="2942F7D9" w14:textId="14CE67CD" w:rsidR="00503079" w:rsidRPr="00A427BC" w:rsidRDefault="0047798B" w:rsidP="00BF015D">
            <w:pPr>
              <w:jc w:val="center"/>
              <w:rPr>
                <w:b/>
                <w:bCs/>
                <w:shd w:val="clear" w:color="auto" w:fill="FFFFFF"/>
              </w:rPr>
            </w:pPr>
            <w:r w:rsidRPr="00A427BC">
              <w:rPr>
                <w:b/>
                <w:bCs/>
                <w:shd w:val="clear" w:color="auto" w:fill="FFFFFF"/>
              </w:rPr>
              <w:t>Reflection-motivated</w:t>
            </w:r>
            <w:r w:rsidR="00503079" w:rsidRPr="00A427BC">
              <w:rPr>
                <w:b/>
                <w:bCs/>
                <w:shd w:val="clear" w:color="auto" w:fill="FFFFFF"/>
              </w:rPr>
              <w:t xml:space="preserve"> activities</w:t>
            </w:r>
          </w:p>
        </w:tc>
      </w:tr>
      <w:tr w:rsidR="00A427BC" w:rsidRPr="00E67F11" w14:paraId="3C38AFF8" w14:textId="77777777" w:rsidTr="007F3335">
        <w:tc>
          <w:tcPr>
            <w:tcW w:w="988" w:type="dxa"/>
            <w:vAlign w:val="center"/>
          </w:tcPr>
          <w:p w14:paraId="3D2D9242" w14:textId="6C4A642D" w:rsidR="00503079" w:rsidRPr="00A427BC" w:rsidRDefault="00E60638" w:rsidP="007F3335">
            <w:pPr>
              <w:jc w:val="center"/>
              <w:rPr>
                <w:shd w:val="clear" w:color="auto" w:fill="FFFFFF"/>
                <w:lang w:val="en-US"/>
              </w:rPr>
            </w:pPr>
            <w:r w:rsidRPr="00A427BC">
              <w:rPr>
                <w:shd w:val="clear" w:color="auto" w:fill="FFFFFF"/>
                <w:lang w:val="en-US"/>
              </w:rPr>
              <w:t xml:space="preserve">Awareness of </w:t>
            </w:r>
            <w:r w:rsidR="00C61B53" w:rsidRPr="00A427BC">
              <w:rPr>
                <w:shd w:val="clear" w:color="auto" w:fill="FFFFFF"/>
                <w:lang w:val="en-US"/>
              </w:rPr>
              <w:t>Power</w:t>
            </w:r>
          </w:p>
        </w:tc>
        <w:tc>
          <w:tcPr>
            <w:tcW w:w="2409" w:type="dxa"/>
            <w:vAlign w:val="center"/>
          </w:tcPr>
          <w:p w14:paraId="1BBE3DD1" w14:textId="069C81D6" w:rsidR="00503079" w:rsidRPr="00A427BC" w:rsidRDefault="00503079" w:rsidP="00BF015D">
            <w:pPr>
              <w:jc w:val="center"/>
              <w:rPr>
                <w:shd w:val="clear" w:color="auto" w:fill="FFFFFF"/>
                <w:lang w:val="en-US"/>
              </w:rPr>
            </w:pPr>
            <w:r w:rsidRPr="00A427BC">
              <w:rPr>
                <w:shd w:val="clear" w:color="auto" w:fill="FFFFFF"/>
                <w:lang w:val="en-US"/>
              </w:rPr>
              <w:t>Hypothesis generation and study design</w:t>
            </w:r>
          </w:p>
        </w:tc>
        <w:tc>
          <w:tcPr>
            <w:tcW w:w="2552" w:type="dxa"/>
            <w:vAlign w:val="center"/>
          </w:tcPr>
          <w:p w14:paraId="48C9AA01" w14:textId="3BC2CC23" w:rsidR="00503079" w:rsidRPr="00A427BC" w:rsidRDefault="00503079" w:rsidP="00BF015D">
            <w:pPr>
              <w:jc w:val="center"/>
              <w:rPr>
                <w:shd w:val="clear" w:color="auto" w:fill="FFFFFF"/>
                <w:lang w:val="en-US"/>
              </w:rPr>
            </w:pPr>
            <w:r w:rsidRPr="00A427BC">
              <w:rPr>
                <w:shd w:val="clear" w:color="auto" w:fill="FFFFFF"/>
                <w:lang w:val="en-US"/>
              </w:rPr>
              <w:t>Research for the public good should seek to equalize power</w:t>
            </w:r>
          </w:p>
        </w:tc>
        <w:tc>
          <w:tcPr>
            <w:tcW w:w="3067" w:type="dxa"/>
            <w:vAlign w:val="center"/>
          </w:tcPr>
          <w:p w14:paraId="7B8BC605" w14:textId="0512B8D2" w:rsidR="00503079" w:rsidRPr="00A427BC" w:rsidRDefault="00503079" w:rsidP="00BF015D">
            <w:pPr>
              <w:jc w:val="center"/>
              <w:rPr>
                <w:shd w:val="clear" w:color="auto" w:fill="FFFFFF"/>
                <w:lang w:val="en-US"/>
              </w:rPr>
            </w:pPr>
            <w:r w:rsidRPr="00A427BC">
              <w:rPr>
                <w:shd w:val="clear" w:color="auto" w:fill="FFFFFF"/>
                <w:lang w:val="en-US"/>
              </w:rPr>
              <w:t xml:space="preserve">Serving the margins, </w:t>
            </w:r>
            <w:r w:rsidR="00EE5623" w:rsidRPr="00A427BC">
              <w:rPr>
                <w:shd w:val="clear" w:color="auto" w:fill="FFFFFF"/>
                <w:lang w:val="en-US"/>
              </w:rPr>
              <w:t>leveraging science, expanding the concept of scien</w:t>
            </w:r>
            <w:r w:rsidR="00551F22" w:rsidRPr="00A427BC">
              <w:rPr>
                <w:shd w:val="clear" w:color="auto" w:fill="FFFFFF"/>
                <w:lang w:val="en-US"/>
              </w:rPr>
              <w:t>tific measurements</w:t>
            </w:r>
          </w:p>
        </w:tc>
      </w:tr>
      <w:tr w:rsidR="00A427BC" w:rsidRPr="00E67F11" w14:paraId="03609395" w14:textId="77777777" w:rsidTr="007F3335">
        <w:tc>
          <w:tcPr>
            <w:tcW w:w="988" w:type="dxa"/>
            <w:vAlign w:val="center"/>
          </w:tcPr>
          <w:p w14:paraId="0E0714E6" w14:textId="02E59F3D" w:rsidR="00503079" w:rsidRPr="00A427BC" w:rsidRDefault="00C61B53" w:rsidP="007F3335">
            <w:pPr>
              <w:jc w:val="center"/>
              <w:rPr>
                <w:shd w:val="clear" w:color="auto" w:fill="FFFFFF"/>
              </w:rPr>
            </w:pPr>
            <w:r w:rsidRPr="00A427BC">
              <w:rPr>
                <w:shd w:val="clear" w:color="auto" w:fill="FFFFFF"/>
              </w:rPr>
              <w:t>Reciprocity</w:t>
            </w:r>
          </w:p>
        </w:tc>
        <w:tc>
          <w:tcPr>
            <w:tcW w:w="2409" w:type="dxa"/>
            <w:vAlign w:val="center"/>
          </w:tcPr>
          <w:p w14:paraId="2F8710D0" w14:textId="44766B81" w:rsidR="00503079" w:rsidRPr="00A427BC" w:rsidRDefault="00503079" w:rsidP="00BF015D">
            <w:pPr>
              <w:jc w:val="center"/>
              <w:rPr>
                <w:shd w:val="clear" w:color="auto" w:fill="FFFFFF"/>
                <w:lang w:val="en-US"/>
              </w:rPr>
            </w:pPr>
            <w:r w:rsidRPr="00A427BC">
              <w:rPr>
                <w:shd w:val="clear" w:color="auto" w:fill="FFFFFF"/>
              </w:rPr>
              <w:t>Conducting and implementing research</w:t>
            </w:r>
          </w:p>
        </w:tc>
        <w:tc>
          <w:tcPr>
            <w:tcW w:w="2552" w:type="dxa"/>
            <w:vAlign w:val="center"/>
          </w:tcPr>
          <w:p w14:paraId="18B380D5" w14:textId="46AE1601" w:rsidR="00503079" w:rsidRPr="00A427BC" w:rsidRDefault="00503079" w:rsidP="00BF015D">
            <w:pPr>
              <w:jc w:val="center"/>
              <w:rPr>
                <w:shd w:val="clear" w:color="auto" w:fill="FFFFFF"/>
                <w:lang w:val="en-US"/>
              </w:rPr>
            </w:pPr>
            <w:proofErr w:type="gramStart"/>
            <w:r w:rsidRPr="00A427BC">
              <w:rPr>
                <w:shd w:val="clear" w:color="auto" w:fill="FFFFFF"/>
                <w:lang w:val="en-US"/>
              </w:rPr>
              <w:t>Farmer-researcher</w:t>
            </w:r>
            <w:proofErr w:type="gramEnd"/>
            <w:r w:rsidRPr="00A427BC">
              <w:rPr>
                <w:shd w:val="clear" w:color="auto" w:fill="FFFFFF"/>
                <w:lang w:val="en-US"/>
              </w:rPr>
              <w:t xml:space="preserve"> relations should be reciprocal</w:t>
            </w:r>
          </w:p>
        </w:tc>
        <w:tc>
          <w:tcPr>
            <w:tcW w:w="3067" w:type="dxa"/>
            <w:vAlign w:val="center"/>
          </w:tcPr>
          <w:p w14:paraId="396218DC" w14:textId="6BCACF3D" w:rsidR="00503079" w:rsidRPr="00A427BC" w:rsidRDefault="00551F22" w:rsidP="00BF015D">
            <w:pPr>
              <w:jc w:val="center"/>
              <w:rPr>
                <w:shd w:val="clear" w:color="auto" w:fill="FFFFFF"/>
                <w:lang w:val="en-US"/>
              </w:rPr>
            </w:pPr>
            <w:r w:rsidRPr="00A427BC">
              <w:rPr>
                <w:shd w:val="clear" w:color="auto" w:fill="FFFFFF"/>
                <w:lang w:val="en-US"/>
              </w:rPr>
              <w:t>Multi-dimensional c</w:t>
            </w:r>
            <w:r w:rsidR="00503079" w:rsidRPr="00A427BC">
              <w:rPr>
                <w:shd w:val="clear" w:color="auto" w:fill="FFFFFF"/>
                <w:lang w:val="en-US"/>
              </w:rPr>
              <w:t>ompensation, metrics for success</w:t>
            </w:r>
          </w:p>
        </w:tc>
      </w:tr>
      <w:tr w:rsidR="00A427BC" w:rsidRPr="00E67F11" w14:paraId="7FC0713B" w14:textId="77777777" w:rsidTr="007F3335">
        <w:tc>
          <w:tcPr>
            <w:tcW w:w="988" w:type="dxa"/>
            <w:vAlign w:val="center"/>
          </w:tcPr>
          <w:p w14:paraId="576AAE13" w14:textId="0BF05319" w:rsidR="00503079" w:rsidRPr="00A427BC" w:rsidRDefault="00C61B53" w:rsidP="007F3335">
            <w:pPr>
              <w:jc w:val="center"/>
              <w:rPr>
                <w:shd w:val="clear" w:color="auto" w:fill="FFFFFF"/>
              </w:rPr>
            </w:pPr>
            <w:r w:rsidRPr="00A427BC">
              <w:rPr>
                <w:shd w:val="clear" w:color="auto" w:fill="FFFFFF"/>
              </w:rPr>
              <w:t>Framing</w:t>
            </w:r>
          </w:p>
        </w:tc>
        <w:tc>
          <w:tcPr>
            <w:tcW w:w="2409" w:type="dxa"/>
            <w:vAlign w:val="center"/>
          </w:tcPr>
          <w:p w14:paraId="59712ABE" w14:textId="7953C6D8" w:rsidR="00503079" w:rsidRPr="00A427BC" w:rsidRDefault="00503079" w:rsidP="00BF015D">
            <w:pPr>
              <w:jc w:val="center"/>
              <w:rPr>
                <w:shd w:val="clear" w:color="auto" w:fill="FFFFFF"/>
                <w:lang w:val="en-US"/>
              </w:rPr>
            </w:pPr>
            <w:r w:rsidRPr="00A427BC">
              <w:rPr>
                <w:shd w:val="clear" w:color="auto" w:fill="FFFFFF"/>
              </w:rPr>
              <w:t>Analysis and di</w:t>
            </w:r>
            <w:r w:rsidR="00481C7D" w:rsidRPr="00A427BC">
              <w:rPr>
                <w:shd w:val="clear" w:color="auto" w:fill="FFFFFF"/>
              </w:rPr>
              <w:t>stribution</w:t>
            </w:r>
          </w:p>
        </w:tc>
        <w:tc>
          <w:tcPr>
            <w:tcW w:w="2552" w:type="dxa"/>
            <w:vAlign w:val="center"/>
          </w:tcPr>
          <w:p w14:paraId="47DADDA8" w14:textId="27E61ABF" w:rsidR="00503079" w:rsidRPr="00A427BC" w:rsidRDefault="00503079" w:rsidP="00BF015D">
            <w:pPr>
              <w:jc w:val="center"/>
              <w:rPr>
                <w:shd w:val="clear" w:color="auto" w:fill="FFFFFF"/>
                <w:lang w:val="en-US"/>
              </w:rPr>
            </w:pPr>
            <w:r w:rsidRPr="00A427BC">
              <w:rPr>
                <w:shd w:val="clear" w:color="auto" w:fill="FFFFFF"/>
                <w:lang w:val="en-US"/>
              </w:rPr>
              <w:t xml:space="preserve">All research is </w:t>
            </w:r>
            <w:proofErr w:type="gramStart"/>
            <w:r w:rsidRPr="00A427BC">
              <w:rPr>
                <w:shd w:val="clear" w:color="auto" w:fill="FFFFFF"/>
                <w:lang w:val="en-US"/>
              </w:rPr>
              <w:t>values</w:t>
            </w:r>
            <w:proofErr w:type="gramEnd"/>
            <w:r w:rsidRPr="00A427BC">
              <w:rPr>
                <w:shd w:val="clear" w:color="auto" w:fill="FFFFFF"/>
                <w:lang w:val="en-US"/>
              </w:rPr>
              <w:t>-informed</w:t>
            </w:r>
          </w:p>
        </w:tc>
        <w:tc>
          <w:tcPr>
            <w:tcW w:w="3067" w:type="dxa"/>
            <w:vAlign w:val="center"/>
          </w:tcPr>
          <w:p w14:paraId="32764EF9" w14:textId="35FB4598" w:rsidR="00503079" w:rsidRPr="00A427BC" w:rsidRDefault="00503079" w:rsidP="00BF015D">
            <w:pPr>
              <w:jc w:val="center"/>
              <w:rPr>
                <w:shd w:val="clear" w:color="auto" w:fill="FFFFFF"/>
                <w:lang w:val="en-US"/>
              </w:rPr>
            </w:pPr>
            <w:r w:rsidRPr="00A427BC">
              <w:rPr>
                <w:shd w:val="clear" w:color="auto" w:fill="FFFFFF"/>
                <w:lang w:val="en-US"/>
              </w:rPr>
              <w:t xml:space="preserve">Acknowledging </w:t>
            </w:r>
            <w:r w:rsidR="00764860" w:rsidRPr="00A427BC">
              <w:rPr>
                <w:shd w:val="clear" w:color="auto" w:fill="FFFFFF"/>
                <w:lang w:val="en-US"/>
              </w:rPr>
              <w:t>the presence of values in research</w:t>
            </w:r>
            <w:r w:rsidRPr="00A427BC">
              <w:rPr>
                <w:shd w:val="clear" w:color="auto" w:fill="FFFFFF"/>
                <w:lang w:val="en-US"/>
              </w:rPr>
              <w:t>, supporting diverse framings</w:t>
            </w:r>
          </w:p>
        </w:tc>
      </w:tr>
    </w:tbl>
    <w:p w14:paraId="11F45CA2" w14:textId="77777777" w:rsidR="001D6797" w:rsidRPr="00A427BC" w:rsidRDefault="001D6797" w:rsidP="001D6797">
      <w:pPr>
        <w:rPr>
          <w:lang w:val="en-US"/>
        </w:rPr>
      </w:pPr>
    </w:p>
    <w:p w14:paraId="04E66756" w14:textId="52C2C305" w:rsidR="005F7F3F" w:rsidRPr="00A427BC" w:rsidRDefault="00EC204E" w:rsidP="005F7F3F">
      <w:pPr>
        <w:rPr>
          <w:lang w:val="en-US"/>
        </w:rPr>
      </w:pPr>
      <w:r w:rsidRPr="00A427BC">
        <w:rPr>
          <w:lang w:val="en-US"/>
        </w:rPr>
        <w:t>T</w:t>
      </w:r>
      <w:r w:rsidR="00D33AAF" w:rsidRPr="00A427BC">
        <w:rPr>
          <w:lang w:val="en-US"/>
        </w:rPr>
        <w:t>he</w:t>
      </w:r>
      <w:r w:rsidRPr="00A427BC">
        <w:rPr>
          <w:lang w:val="en-US"/>
        </w:rPr>
        <w:t xml:space="preserve"> goal of this paper is to</w:t>
      </w:r>
      <w:r w:rsidR="004918CE" w:rsidRPr="00A427BC">
        <w:rPr>
          <w:lang w:val="en-US"/>
        </w:rPr>
        <w:t xml:space="preserve"> </w:t>
      </w:r>
      <w:r w:rsidR="00AF58A9" w:rsidRPr="00A427BC">
        <w:rPr>
          <w:lang w:val="en-US"/>
        </w:rPr>
        <w:t xml:space="preserve">interpret </w:t>
      </w:r>
      <w:ins w:id="5" w:author="Virginia Anne Nichols" w:date="2025-05-12T07:22:00Z" w16du:dateUtc="2025-05-12T05:22:00Z">
        <w:r w:rsidR="00E67F11">
          <w:rPr>
            <w:lang w:val="en-US"/>
          </w:rPr>
          <w:t xml:space="preserve">these </w:t>
        </w:r>
      </w:ins>
      <w:r w:rsidR="00AF58A9" w:rsidRPr="00A427BC">
        <w:rPr>
          <w:lang w:val="en-US"/>
        </w:rPr>
        <w:t xml:space="preserve">select themes from </w:t>
      </w:r>
      <w:r w:rsidR="004918CE" w:rsidRPr="00A427BC">
        <w:rPr>
          <w:lang w:val="en-US"/>
        </w:rPr>
        <w:t>the Data Feminism framework in an agricultural setting</w:t>
      </w:r>
      <w:r w:rsidR="00AF58A9" w:rsidRPr="00A427BC">
        <w:rPr>
          <w:lang w:val="en-US"/>
        </w:rPr>
        <w:t xml:space="preserve"> </w:t>
      </w:r>
      <w:r w:rsidR="004918CE" w:rsidRPr="00A427BC">
        <w:rPr>
          <w:lang w:val="en-US"/>
        </w:rPr>
        <w:t>and serve as a</w:t>
      </w:r>
      <w:r w:rsidR="00AF58A9" w:rsidRPr="00A427BC">
        <w:rPr>
          <w:lang w:val="en-US"/>
        </w:rPr>
        <w:t>n encouraging</w:t>
      </w:r>
      <w:r w:rsidR="004918CE" w:rsidRPr="00A427BC">
        <w:rPr>
          <w:lang w:val="en-US"/>
        </w:rPr>
        <w:t xml:space="preserve"> resource for more intentional work in this area. </w:t>
      </w:r>
      <w:r w:rsidR="005E13CB" w:rsidRPr="00A427BC">
        <w:rPr>
          <w:lang w:val="en-US"/>
        </w:rPr>
        <w:t>Our perspectives are strongly framed by our collective</w:t>
      </w:r>
      <w:r w:rsidR="002A52C1" w:rsidRPr="00A427BC">
        <w:rPr>
          <w:lang w:val="en-US"/>
        </w:rPr>
        <w:t xml:space="preserve"> personal,</w:t>
      </w:r>
      <w:r w:rsidR="005E13CB" w:rsidRPr="00A427BC">
        <w:rPr>
          <w:lang w:val="en-US"/>
        </w:rPr>
        <w:t xml:space="preserve"> </w:t>
      </w:r>
      <w:r w:rsidR="00070DA5" w:rsidRPr="00A427BC">
        <w:rPr>
          <w:lang w:val="en-US"/>
        </w:rPr>
        <w:t>academic</w:t>
      </w:r>
      <w:r w:rsidR="002A52C1" w:rsidRPr="00A427BC">
        <w:rPr>
          <w:lang w:val="en-US"/>
        </w:rPr>
        <w:t xml:space="preserve"> and professional</w:t>
      </w:r>
      <w:r w:rsidR="00070DA5" w:rsidRPr="00A427BC">
        <w:rPr>
          <w:lang w:val="en-US"/>
        </w:rPr>
        <w:t xml:space="preserve"> </w:t>
      </w:r>
      <w:r w:rsidR="005E13CB" w:rsidRPr="00A427BC">
        <w:rPr>
          <w:lang w:val="en-US"/>
        </w:rPr>
        <w:t xml:space="preserve">experiences in the </w:t>
      </w:r>
      <w:r w:rsidR="00070DA5" w:rsidRPr="00A427BC">
        <w:rPr>
          <w:lang w:val="en-US"/>
        </w:rPr>
        <w:t xml:space="preserve">industrialized </w:t>
      </w:r>
      <w:r w:rsidR="005E13CB" w:rsidRPr="00A427BC">
        <w:rPr>
          <w:lang w:val="en-US"/>
        </w:rPr>
        <w:t xml:space="preserve">agricultural systems of the United States (US), and specifically of those in the maize-producing areas of the Midwest. However, while the specifics of a given system vary, </w:t>
      </w:r>
      <w:r w:rsidR="00D33AAF" w:rsidRPr="00A427BC">
        <w:rPr>
          <w:lang w:val="en-US"/>
        </w:rPr>
        <w:t xml:space="preserve">we believe </w:t>
      </w:r>
      <w:r w:rsidR="005E13CB" w:rsidRPr="00A427BC">
        <w:rPr>
          <w:lang w:val="en-US"/>
        </w:rPr>
        <w:t>the topics are universal.</w:t>
      </w:r>
      <w:r w:rsidR="005F7F3F" w:rsidRPr="00A427BC">
        <w:rPr>
          <w:lang w:val="en-US"/>
        </w:rPr>
        <w:t xml:space="preserve"> This is not meant to be a comprehensive review of power issues in agriculture, nor a thorough documentation of efforts to address those issues. Rather, our hope is that this </w:t>
      </w:r>
      <w:ins w:id="6" w:author="Virginia Anne Nichols" w:date="2025-05-12T07:23:00Z" w16du:dateUtc="2025-05-12T05:23:00Z">
        <w:r w:rsidR="00E67F11">
          <w:rPr>
            <w:lang w:val="en-US"/>
          </w:rPr>
          <w:t>P</w:t>
        </w:r>
      </w:ins>
      <w:del w:id="7" w:author="Virginia Anne Nichols" w:date="2025-05-12T07:23:00Z" w16du:dateUtc="2025-05-12T05:23:00Z">
        <w:r w:rsidR="00F41BA4" w:rsidRPr="00A427BC" w:rsidDel="00E67F11">
          <w:rPr>
            <w:lang w:val="en-US"/>
          </w:rPr>
          <w:delText>p</w:delText>
        </w:r>
      </w:del>
      <w:r w:rsidR="005F7F3F" w:rsidRPr="00A427BC">
        <w:rPr>
          <w:lang w:val="en-US"/>
        </w:rPr>
        <w:t xml:space="preserve">erspective </w:t>
      </w:r>
      <w:r w:rsidR="00093B2C" w:rsidRPr="00A427BC">
        <w:rPr>
          <w:lang w:val="en-US"/>
        </w:rPr>
        <w:t>empowers</w:t>
      </w:r>
      <w:r w:rsidR="005F7F3F" w:rsidRPr="00A427BC">
        <w:rPr>
          <w:lang w:val="en-US"/>
        </w:rPr>
        <w:t xml:space="preserve"> technically trained agricultural scientists</w:t>
      </w:r>
      <w:r w:rsidR="002A52C1" w:rsidRPr="00A427BC">
        <w:rPr>
          <w:lang w:val="en-US"/>
        </w:rPr>
        <w:t xml:space="preserve"> to reflect</w:t>
      </w:r>
      <w:r w:rsidR="0057732D" w:rsidRPr="00A427BC">
        <w:rPr>
          <w:lang w:val="en-US"/>
        </w:rPr>
        <w:t xml:space="preserve"> on their </w:t>
      </w:r>
      <w:r w:rsidR="005F7F3F" w:rsidRPr="00A427BC">
        <w:rPr>
          <w:lang w:val="en-US"/>
        </w:rPr>
        <w:t>work</w:t>
      </w:r>
      <w:r w:rsidR="0057732D" w:rsidRPr="00A427BC">
        <w:rPr>
          <w:lang w:val="en-US"/>
        </w:rPr>
        <w:t>’s</w:t>
      </w:r>
      <w:r w:rsidR="005F7F3F" w:rsidRPr="00A427BC">
        <w:rPr>
          <w:lang w:val="en-US"/>
        </w:rPr>
        <w:t xml:space="preserve"> broader societal implications</w:t>
      </w:r>
      <w:r w:rsidR="0057732D" w:rsidRPr="00A427BC">
        <w:rPr>
          <w:lang w:val="en-US"/>
        </w:rPr>
        <w:t xml:space="preserve">. </w:t>
      </w:r>
      <w:r w:rsidR="00F42C3C" w:rsidRPr="00A427BC">
        <w:rPr>
          <w:lang w:val="en-US"/>
        </w:rPr>
        <w:t xml:space="preserve">In this </w:t>
      </w:r>
      <w:ins w:id="8" w:author="Virginia Anne Nichols" w:date="2025-05-12T07:23:00Z" w16du:dateUtc="2025-05-12T05:23:00Z">
        <w:r w:rsidR="00E67F11">
          <w:rPr>
            <w:lang w:val="en-US"/>
          </w:rPr>
          <w:t>Perspective</w:t>
        </w:r>
      </w:ins>
      <w:del w:id="9" w:author="Virginia Anne Nichols" w:date="2025-05-12T07:23:00Z" w16du:dateUtc="2025-05-12T05:23:00Z">
        <w:r w:rsidR="00F42C3C" w:rsidRPr="00A427BC" w:rsidDel="00E67F11">
          <w:rPr>
            <w:lang w:val="en-US"/>
          </w:rPr>
          <w:delText>piece</w:delText>
        </w:r>
      </w:del>
      <w:r w:rsidR="00F42C3C" w:rsidRPr="00A427BC">
        <w:rPr>
          <w:lang w:val="en-US"/>
        </w:rPr>
        <w:t xml:space="preserve"> we use the term ‘imbalance’ to collectively refer to both power inequities (which result from contextual situations) and inequalities (resulting from laws). </w:t>
      </w:r>
    </w:p>
    <w:p w14:paraId="10500F18" w14:textId="412E8C2C" w:rsidR="00B15954" w:rsidRPr="00A427BC" w:rsidRDefault="00E60638" w:rsidP="002E2390">
      <w:pPr>
        <w:pStyle w:val="Heading1"/>
        <w:numPr>
          <w:ilvl w:val="0"/>
          <w:numId w:val="15"/>
        </w:numPr>
        <w:rPr>
          <w:color w:val="auto"/>
          <w:lang w:val="en-US"/>
        </w:rPr>
      </w:pPr>
      <w:r w:rsidRPr="00A427BC">
        <w:rPr>
          <w:color w:val="auto"/>
          <w:lang w:val="en-US"/>
        </w:rPr>
        <w:t>Awareness of Power</w:t>
      </w:r>
    </w:p>
    <w:p w14:paraId="50F09C51" w14:textId="77777777" w:rsidR="00520667" w:rsidRPr="00A427BC" w:rsidRDefault="00520667" w:rsidP="005E13CB">
      <w:pPr>
        <w:rPr>
          <w:i/>
          <w:iCs/>
          <w:shd w:val="clear" w:color="auto" w:fill="FFFFFF"/>
          <w:lang w:val="en-US"/>
        </w:rPr>
      </w:pPr>
    </w:p>
    <w:p w14:paraId="3026E5E0" w14:textId="4CE595C2" w:rsidR="00FA191B" w:rsidRPr="00A427BC" w:rsidRDefault="00830C57" w:rsidP="00FA191B">
      <w:pPr>
        <w:rPr>
          <w:lang w:val="en-US"/>
        </w:rPr>
      </w:pPr>
      <w:r w:rsidRPr="00A427BC">
        <w:rPr>
          <w:lang w:val="en-US"/>
        </w:rPr>
        <w:t>Obtaining one’s will</w:t>
      </w:r>
      <w:r w:rsidR="00014184" w:rsidRPr="00A427BC">
        <w:rPr>
          <w:lang w:val="en-US"/>
        </w:rPr>
        <w:t xml:space="preserve"> despite</w:t>
      </w:r>
      <w:r w:rsidR="00F56FBD" w:rsidRPr="00A427BC">
        <w:rPr>
          <w:lang w:val="en-US"/>
        </w:rPr>
        <w:t xml:space="preserve"> resistance from others</w:t>
      </w:r>
      <w:r w:rsidR="00014184" w:rsidRPr="00A427BC">
        <w:rPr>
          <w:lang w:val="en-US"/>
        </w:rPr>
        <w:t xml:space="preserve"> is an expression of </w:t>
      </w:r>
      <w:r w:rsidR="00F56FBD" w:rsidRPr="00A427BC">
        <w:rPr>
          <w:lang w:val="en-US"/>
        </w:rPr>
        <w:t>power</w:t>
      </w:r>
      <w:r w:rsidR="00F56FBD" w:rsidRPr="00A427BC">
        <w:rPr>
          <w:lang w:val="en-US"/>
        </w:rPr>
        <w:fldChar w:fldCharType="begin"/>
      </w:r>
      <w:r w:rsidR="006D6832">
        <w:rPr>
          <w:lang w:val="en-US"/>
        </w:rPr>
        <w:instrText xml:space="preserve"> ADDIN ZOTERO_ITEM CSL_CITATION {"citationID":"EMhM43Cl","properties":{"formattedCitation":"\\super 16\\nosupersub{}","plainCitation":"16","noteIndex":0},"citationItems":[{"id":"u12bhc3X/LPIlWn5K","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sidRPr="00A427BC">
        <w:rPr>
          <w:lang w:val="en-US"/>
        </w:rPr>
        <w:fldChar w:fldCharType="separate"/>
      </w:r>
      <w:r w:rsidR="00A66F26" w:rsidRPr="00A427BC">
        <w:rPr>
          <w:vertAlign w:val="superscript"/>
          <w:lang w:val="en-US"/>
        </w:rPr>
        <w:t>16</w:t>
      </w:r>
      <w:r w:rsidR="00F56FBD" w:rsidRPr="00A427BC">
        <w:rPr>
          <w:lang w:val="en-US"/>
        </w:rPr>
        <w:fldChar w:fldCharType="end"/>
      </w:r>
      <w:r w:rsidR="00F56FBD" w:rsidRPr="00A427BC">
        <w:rPr>
          <w:lang w:val="en-US"/>
        </w:rPr>
        <w:t xml:space="preserve">. </w:t>
      </w:r>
      <w:r w:rsidR="00D33AAF" w:rsidRPr="00A427BC">
        <w:rPr>
          <w:shd w:val="clear" w:color="auto" w:fill="FFFFFF"/>
          <w:lang w:val="en-US"/>
        </w:rPr>
        <w:t>Central to Data Feminism is the fact that p</w:t>
      </w:r>
      <w:r w:rsidR="00B51666" w:rsidRPr="00A427BC">
        <w:rPr>
          <w:shd w:val="clear" w:color="auto" w:fill="FFFFFF"/>
          <w:lang w:val="en-US"/>
        </w:rPr>
        <w:t>ower is unevenly distributed and experienced in this world</w:t>
      </w:r>
      <w:r w:rsidR="004918CE" w:rsidRPr="00A427BC">
        <w:rPr>
          <w:shd w:val="clear" w:color="auto" w:fill="FFFFFF"/>
          <w:lang w:val="en-US"/>
        </w:rPr>
        <w:t xml:space="preserve"> and </w:t>
      </w:r>
      <w:r w:rsidR="002A52C1" w:rsidRPr="00A427BC">
        <w:rPr>
          <w:shd w:val="clear" w:color="auto" w:fill="FFFFFF"/>
          <w:lang w:val="en-US"/>
        </w:rPr>
        <w:t xml:space="preserve">equitable </w:t>
      </w:r>
      <w:r w:rsidR="00F46535" w:rsidRPr="00A427BC">
        <w:rPr>
          <w:shd w:val="clear" w:color="auto" w:fill="FFFFFF"/>
          <w:lang w:val="en-US"/>
        </w:rPr>
        <w:t>re</w:t>
      </w:r>
      <w:r w:rsidR="00F34E68" w:rsidRPr="00A427BC">
        <w:rPr>
          <w:shd w:val="clear" w:color="auto" w:fill="FFFFFF"/>
          <w:lang w:val="en-US"/>
        </w:rPr>
        <w:t>distribution</w:t>
      </w:r>
      <w:r w:rsidR="00F46535" w:rsidRPr="00A427BC">
        <w:rPr>
          <w:shd w:val="clear" w:color="auto" w:fill="FFFFFF"/>
          <w:lang w:val="en-US"/>
        </w:rPr>
        <w:t xml:space="preserve"> requires </w:t>
      </w:r>
      <w:r w:rsidR="004918CE" w:rsidRPr="00A427BC">
        <w:rPr>
          <w:shd w:val="clear" w:color="auto" w:fill="FFFFFF"/>
          <w:lang w:val="en-US"/>
        </w:rPr>
        <w:t>intentional examination and intervention</w:t>
      </w:r>
      <w:r w:rsidR="00B51666" w:rsidRPr="00A427BC">
        <w:rPr>
          <w:shd w:val="clear" w:color="auto" w:fill="FFFFFF"/>
          <w:lang w:val="en-US"/>
        </w:rPr>
        <w:t>.</w:t>
      </w:r>
      <w:r w:rsidR="00B51666" w:rsidRPr="00A427BC">
        <w:rPr>
          <w:i/>
          <w:iCs/>
          <w:shd w:val="clear" w:color="auto" w:fill="FFFFFF"/>
          <w:lang w:val="en-US"/>
        </w:rPr>
        <w:t xml:space="preserve"> </w:t>
      </w:r>
      <w:r w:rsidR="008834DD" w:rsidRPr="00A427BC">
        <w:rPr>
          <w:shd w:val="clear" w:color="auto" w:fill="FFFFFF"/>
          <w:lang w:val="en-US"/>
        </w:rPr>
        <w:t xml:space="preserve">This </w:t>
      </w:r>
      <w:r w:rsidR="004918CE" w:rsidRPr="00A427BC">
        <w:rPr>
          <w:shd w:val="clear" w:color="auto" w:fill="FFFFFF"/>
          <w:lang w:val="en-US"/>
        </w:rPr>
        <w:t>foundation</w:t>
      </w:r>
      <w:r w:rsidR="008A4A87" w:rsidRPr="00A427BC">
        <w:rPr>
          <w:shd w:val="clear" w:color="auto" w:fill="FFFFFF"/>
          <w:lang w:val="en-US"/>
        </w:rPr>
        <w:t xml:space="preserve"> </w:t>
      </w:r>
      <w:r w:rsidR="008834DD" w:rsidRPr="00A427BC">
        <w:rPr>
          <w:shd w:val="clear" w:color="auto" w:fill="FFFFFF"/>
          <w:lang w:val="en-US"/>
        </w:rPr>
        <w:t xml:space="preserve">is particularly </w:t>
      </w:r>
      <w:r w:rsidR="004918CE" w:rsidRPr="00A427BC">
        <w:rPr>
          <w:shd w:val="clear" w:color="auto" w:fill="FFFFFF"/>
          <w:lang w:val="en-US"/>
        </w:rPr>
        <w:t>relevant</w:t>
      </w:r>
      <w:r w:rsidR="008A4A87" w:rsidRPr="00A427BC">
        <w:rPr>
          <w:shd w:val="clear" w:color="auto" w:fill="FFFFFF"/>
          <w:lang w:val="en-US"/>
        </w:rPr>
        <w:t xml:space="preserve"> </w:t>
      </w:r>
      <w:r w:rsidR="008834DD" w:rsidRPr="00A427BC">
        <w:rPr>
          <w:shd w:val="clear" w:color="auto" w:fill="FFFFFF"/>
          <w:lang w:val="en-US"/>
        </w:rPr>
        <w:t xml:space="preserve">in agriculture; </w:t>
      </w:r>
      <w:r w:rsidR="004918CE" w:rsidRPr="00A427BC">
        <w:rPr>
          <w:shd w:val="clear" w:color="auto" w:fill="FFFFFF"/>
          <w:lang w:val="en-US"/>
        </w:rPr>
        <w:t xml:space="preserve">overarching features </w:t>
      </w:r>
      <w:r w:rsidR="00BF0DD2" w:rsidRPr="00A427BC">
        <w:rPr>
          <w:shd w:val="clear" w:color="auto" w:fill="FFFFFF"/>
          <w:lang w:val="en-US"/>
        </w:rPr>
        <w:t xml:space="preserve">of agriculture (both historical and contemporary) </w:t>
      </w:r>
      <w:r w:rsidR="004918CE" w:rsidRPr="00A427BC">
        <w:rPr>
          <w:shd w:val="clear" w:color="auto" w:fill="FFFFFF"/>
          <w:lang w:val="en-US"/>
        </w:rPr>
        <w:t xml:space="preserve">such as </w:t>
      </w:r>
      <w:r w:rsidR="00B51666" w:rsidRPr="00A427BC">
        <w:rPr>
          <w:shd w:val="clear" w:color="auto" w:fill="FFFFFF"/>
          <w:lang w:val="en-US"/>
        </w:rPr>
        <w:t>l</w:t>
      </w:r>
      <w:r w:rsidR="00B51666" w:rsidRPr="00A427BC">
        <w:rPr>
          <w:lang w:val="en-US"/>
        </w:rPr>
        <w:t>abor exploitation</w:t>
      </w:r>
      <w:r w:rsidR="00C42FD0" w:rsidRPr="00A427BC">
        <w:rPr>
          <w:lang w:val="en-US"/>
        </w:rPr>
        <w:fldChar w:fldCharType="begin"/>
      </w:r>
      <w:r w:rsidR="006D6832">
        <w:rPr>
          <w:lang w:val="en-US"/>
        </w:rPr>
        <w:instrText xml:space="preserve"> ADDIN ZOTERO_ITEM CSL_CITATION {"citationID":"ISSQNw5N","properties":{"formattedCitation":"\\super 17\\nosupersub{}","plainCitation":"17","noteIndex":0},"citationItems":[{"id":"u12bhc3X/qKHQVbFd","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sidRPr="00A427BC">
        <w:rPr>
          <w:lang w:val="en-US"/>
        </w:rPr>
        <w:fldChar w:fldCharType="separate"/>
      </w:r>
      <w:r w:rsidR="00A66F26" w:rsidRPr="00A427BC">
        <w:rPr>
          <w:vertAlign w:val="superscript"/>
          <w:lang w:val="en-US"/>
        </w:rPr>
        <w:t>17</w:t>
      </w:r>
      <w:r w:rsidR="00C42FD0" w:rsidRPr="00A427BC">
        <w:rPr>
          <w:lang w:val="en-US"/>
        </w:rPr>
        <w:fldChar w:fldCharType="end"/>
      </w:r>
      <w:r w:rsidR="004918CE" w:rsidRPr="00A427BC">
        <w:rPr>
          <w:lang w:val="en-US"/>
        </w:rPr>
        <w:t xml:space="preserve">, </w:t>
      </w:r>
      <w:r w:rsidR="00B51666" w:rsidRPr="00A427BC">
        <w:rPr>
          <w:lang w:val="en-US"/>
        </w:rPr>
        <w:t>Native land dispossession</w:t>
      </w:r>
      <w:r w:rsidR="0072260F" w:rsidRPr="00A427BC">
        <w:rPr>
          <w:lang w:val="en-US"/>
        </w:rPr>
        <w:fldChar w:fldCharType="begin"/>
      </w:r>
      <w:r w:rsidR="006D6832">
        <w:rPr>
          <w:lang w:val="en-US"/>
        </w:rPr>
        <w:instrText xml:space="preserve"> ADDIN ZOTERO_ITEM CSL_CITATION {"citationID":"Xu48sDJp","properties":{"formattedCitation":"\\super 18,19\\nosupersub{}","plainCitation":"18,19","noteIndex":0},"citationItems":[{"id":"u12bhc3X/dnZvcsob","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u12bhc3X/2TU3bl4j","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sidRPr="00A427BC">
        <w:rPr>
          <w:lang w:val="en-US"/>
        </w:rPr>
        <w:fldChar w:fldCharType="separate"/>
      </w:r>
      <w:r w:rsidR="00A66F26" w:rsidRPr="00A427BC">
        <w:rPr>
          <w:vertAlign w:val="superscript"/>
        </w:rPr>
        <w:t>18,19</w:t>
      </w:r>
      <w:r w:rsidR="0072260F" w:rsidRPr="00A427BC">
        <w:rPr>
          <w:lang w:val="en-US"/>
        </w:rPr>
        <w:fldChar w:fldCharType="end"/>
      </w:r>
      <w:r w:rsidR="004918CE" w:rsidRPr="00A427BC">
        <w:rPr>
          <w:lang w:val="en-US"/>
        </w:rPr>
        <w:t xml:space="preserve">, and </w:t>
      </w:r>
      <w:r w:rsidR="00F46535" w:rsidRPr="00A427BC">
        <w:rPr>
          <w:lang w:val="en-US"/>
        </w:rPr>
        <w:t xml:space="preserve">selective </w:t>
      </w:r>
      <w:r w:rsidR="004918CE" w:rsidRPr="00A427BC">
        <w:rPr>
          <w:lang w:val="en-US"/>
        </w:rPr>
        <w:t>land ownership</w:t>
      </w:r>
      <w:r w:rsidR="00F46535" w:rsidRPr="00A427BC">
        <w:rPr>
          <w:lang w:val="en-US"/>
        </w:rPr>
        <w:t xml:space="preserve"> rights</w:t>
      </w:r>
      <w:r w:rsidR="0072260F" w:rsidRPr="00A427BC">
        <w:rPr>
          <w:lang w:val="en-US"/>
        </w:rPr>
        <w:fldChar w:fldCharType="begin"/>
      </w:r>
      <w:r w:rsidR="006D6832">
        <w:rPr>
          <w:lang w:val="en-US"/>
        </w:rPr>
        <w:instrText xml:space="preserve"> ADDIN ZOTERO_ITEM CSL_CITATION {"citationID":"i1QHVaAh","properties":{"formattedCitation":"\\super 20\\uc0\\u8211{}22\\nosupersub{}","plainCitation":"20–22","noteIndex":0},"citationItems":[{"id":"u12bhc3X/ZPOxquHF","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u12bhc3X/eiFnuDfZ","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u12bhc3X/6k77mTcR","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A427BC">
        <w:rPr>
          <w:lang w:val="en-US"/>
        </w:rPr>
        <w:fldChar w:fldCharType="separate"/>
      </w:r>
      <w:r w:rsidR="00A66F26" w:rsidRPr="00A427BC">
        <w:rPr>
          <w:vertAlign w:val="superscript"/>
          <w:lang w:val="en-US"/>
        </w:rPr>
        <w:t>20–22</w:t>
      </w:r>
      <w:r w:rsidR="0072260F" w:rsidRPr="00A427BC">
        <w:rPr>
          <w:lang w:val="en-US"/>
        </w:rPr>
        <w:fldChar w:fldCharType="end"/>
      </w:r>
      <w:r w:rsidR="00B51666" w:rsidRPr="00A427BC">
        <w:rPr>
          <w:lang w:val="en-US"/>
        </w:rPr>
        <w:t xml:space="preserve"> </w:t>
      </w:r>
      <w:r w:rsidR="0058694A" w:rsidRPr="00A427BC">
        <w:rPr>
          <w:lang w:val="en-US"/>
        </w:rPr>
        <w:t>intentionally embed</w:t>
      </w:r>
      <w:r w:rsidR="008834DD" w:rsidRPr="00A427BC">
        <w:rPr>
          <w:lang w:val="en-US"/>
        </w:rPr>
        <w:t xml:space="preserve"> power </w:t>
      </w:r>
      <w:r w:rsidR="008A4A87" w:rsidRPr="00A427BC">
        <w:rPr>
          <w:lang w:val="en-US"/>
        </w:rPr>
        <w:t>inequ</w:t>
      </w:r>
      <w:r w:rsidR="0058694A" w:rsidRPr="00A427BC">
        <w:rPr>
          <w:lang w:val="en-US"/>
        </w:rPr>
        <w:t>al</w:t>
      </w:r>
      <w:r w:rsidR="008A4A87" w:rsidRPr="00A427BC">
        <w:rPr>
          <w:lang w:val="en-US"/>
        </w:rPr>
        <w:t>ities</w:t>
      </w:r>
      <w:r w:rsidR="008834DD" w:rsidRPr="00A427BC">
        <w:rPr>
          <w:lang w:val="en-US"/>
        </w:rPr>
        <w:t xml:space="preserve"> </w:t>
      </w:r>
      <w:r w:rsidR="00F46535" w:rsidRPr="00A427BC">
        <w:rPr>
          <w:lang w:val="en-US"/>
        </w:rPr>
        <w:t>in agricultural systems</w:t>
      </w:r>
      <w:r w:rsidR="008834DD" w:rsidRPr="00A427BC">
        <w:rPr>
          <w:lang w:val="en-US"/>
        </w:rPr>
        <w:t xml:space="preserve">. </w:t>
      </w:r>
      <w:r w:rsidR="00B51666" w:rsidRPr="00A427BC">
        <w:rPr>
          <w:lang w:val="en-US"/>
        </w:rPr>
        <w:t>Research seeking to support public good</w:t>
      </w:r>
      <w:r w:rsidR="00776860" w:rsidRPr="00A427BC">
        <w:rPr>
          <w:lang w:val="en-US"/>
        </w:rPr>
        <w:t xml:space="preserve"> therefore</w:t>
      </w:r>
      <w:r w:rsidR="00B51666" w:rsidRPr="00A427BC">
        <w:rPr>
          <w:lang w:val="en-US"/>
        </w:rPr>
        <w:t xml:space="preserve"> requires an understanding of how research </w:t>
      </w:r>
      <w:r w:rsidR="00F46535" w:rsidRPr="00A427BC">
        <w:rPr>
          <w:lang w:val="en-US"/>
        </w:rPr>
        <w:t xml:space="preserve">passively endorses </w:t>
      </w:r>
      <w:r w:rsidR="00B51666" w:rsidRPr="00A427BC">
        <w:rPr>
          <w:lang w:val="en-US"/>
        </w:rPr>
        <w:t xml:space="preserve">or challenges power artifacts. However, </w:t>
      </w:r>
      <w:r w:rsidR="003F03F5" w:rsidRPr="00A427BC">
        <w:rPr>
          <w:lang w:val="en-US"/>
        </w:rPr>
        <w:t xml:space="preserve">because </w:t>
      </w:r>
      <w:r w:rsidR="004918CE" w:rsidRPr="00A427BC">
        <w:rPr>
          <w:lang w:val="en-US"/>
        </w:rPr>
        <w:t xml:space="preserve">power is a </w:t>
      </w:r>
      <w:r w:rsidR="008834DD" w:rsidRPr="00A427BC">
        <w:rPr>
          <w:lang w:val="en-US"/>
        </w:rPr>
        <w:t>complex topic</w:t>
      </w:r>
      <w:r w:rsidR="005F7F3F" w:rsidRPr="00A427BC">
        <w:rPr>
          <w:lang w:val="en-US"/>
        </w:rPr>
        <w:t xml:space="preserve"> with dedicated scholars</w:t>
      </w:r>
      <w:r w:rsidR="008834DD" w:rsidRPr="00A427BC">
        <w:rPr>
          <w:lang w:val="en-US"/>
        </w:rPr>
        <w:t xml:space="preserve">, </w:t>
      </w:r>
      <w:r w:rsidR="00F46535" w:rsidRPr="00A427BC">
        <w:rPr>
          <w:lang w:val="en-US"/>
        </w:rPr>
        <w:t xml:space="preserve">this pursuit may feel daunting to the average </w:t>
      </w:r>
      <w:r w:rsidR="00FE3A42" w:rsidRPr="00A427BC">
        <w:rPr>
          <w:lang w:val="en-US"/>
        </w:rPr>
        <w:t xml:space="preserve">agricultural </w:t>
      </w:r>
      <w:r w:rsidR="00F46535" w:rsidRPr="00A427BC">
        <w:rPr>
          <w:lang w:val="en-US"/>
        </w:rPr>
        <w:t>scientist</w:t>
      </w:r>
      <w:r w:rsidR="00B51666" w:rsidRPr="00A427BC">
        <w:rPr>
          <w:lang w:val="en-US"/>
        </w:rPr>
        <w:t>.</w:t>
      </w:r>
      <w:r w:rsidR="00F46535" w:rsidRPr="00A427BC">
        <w:rPr>
          <w:lang w:val="en-US"/>
        </w:rPr>
        <w:t xml:space="preserve"> </w:t>
      </w:r>
      <w:r w:rsidR="00B51666" w:rsidRPr="00A427BC">
        <w:rPr>
          <w:lang w:val="en-US"/>
        </w:rPr>
        <w:t xml:space="preserve">To aid non-experts in contextualizing their work, </w:t>
      </w:r>
      <w:r w:rsidR="008A4A87" w:rsidRPr="00A427BC">
        <w:rPr>
          <w:lang w:val="en-US"/>
        </w:rPr>
        <w:t>D</w:t>
      </w:r>
      <w:r w:rsidR="00B51666" w:rsidRPr="00A427BC">
        <w:rPr>
          <w:lang w:val="en-US"/>
        </w:rPr>
        <w:t xml:space="preserve">ata </w:t>
      </w:r>
      <w:r w:rsidR="008A4A87" w:rsidRPr="00A427BC">
        <w:rPr>
          <w:lang w:val="en-US"/>
        </w:rPr>
        <w:t>F</w:t>
      </w:r>
      <w:r w:rsidR="00B51666" w:rsidRPr="00A427BC">
        <w:rPr>
          <w:lang w:val="en-US"/>
        </w:rPr>
        <w:t>eminism applies Collins’ (1990) matrix of domination</w:t>
      </w:r>
      <w:r w:rsidR="005622C2" w:rsidRPr="00A427BC">
        <w:rPr>
          <w:lang w:val="en-US"/>
        </w:rPr>
        <w:fldChar w:fldCharType="begin"/>
      </w:r>
      <w:r w:rsidR="006D6832">
        <w:rPr>
          <w:lang w:val="en-US"/>
        </w:rPr>
        <w:instrText xml:space="preserve"> ADDIN ZOTERO_ITEM CSL_CITATION {"citationID":"8AoD7s1P","properties":{"formattedCitation":"\\super 23\\nosupersub{}","plainCitation":"23","noteIndex":0},"citationItems":[{"id":"u12bhc3X/SeRWqmui","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sidRPr="00A427BC">
        <w:rPr>
          <w:lang w:val="en-US"/>
        </w:rPr>
        <w:fldChar w:fldCharType="separate"/>
      </w:r>
      <w:r w:rsidR="00A66F26" w:rsidRPr="00A427BC">
        <w:rPr>
          <w:vertAlign w:val="superscript"/>
          <w:lang w:val="en-US"/>
        </w:rPr>
        <w:t>23</w:t>
      </w:r>
      <w:r w:rsidR="005622C2" w:rsidRPr="00A427BC">
        <w:rPr>
          <w:lang w:val="en-US"/>
        </w:rPr>
        <w:fldChar w:fldCharType="end"/>
      </w:r>
      <w:r w:rsidR="00B51666" w:rsidRPr="00A427BC">
        <w:rPr>
          <w:lang w:val="en-US"/>
        </w:rPr>
        <w:t xml:space="preserve"> to elucidate where and how </w:t>
      </w:r>
      <w:r w:rsidR="00F42C3C" w:rsidRPr="00A427BC">
        <w:rPr>
          <w:lang w:val="en-US"/>
        </w:rPr>
        <w:t xml:space="preserve">both </w:t>
      </w:r>
      <w:r w:rsidR="00B51666" w:rsidRPr="00A427BC">
        <w:rPr>
          <w:lang w:val="en-US"/>
        </w:rPr>
        <w:t xml:space="preserve">power </w:t>
      </w:r>
      <w:r w:rsidR="00B51666" w:rsidRPr="00A427BC">
        <w:rPr>
          <w:lang w:val="en-US"/>
        </w:rPr>
        <w:lastRenderedPageBreak/>
        <w:t>inequities</w:t>
      </w:r>
      <w:r w:rsidR="00F42C3C" w:rsidRPr="00A427BC">
        <w:rPr>
          <w:lang w:val="en-US"/>
        </w:rPr>
        <w:t xml:space="preserve"> (contextual) and inequalities (structural)</w:t>
      </w:r>
      <w:r w:rsidR="002F68BE" w:rsidRPr="00A427BC">
        <w:rPr>
          <w:lang w:val="en-US"/>
        </w:rPr>
        <w:t xml:space="preserve"> </w:t>
      </w:r>
      <w:r w:rsidR="00B51666" w:rsidRPr="00A427BC">
        <w:rPr>
          <w:lang w:val="en-US"/>
        </w:rPr>
        <w:t xml:space="preserve">may manifest, and therefore clarify </w:t>
      </w:r>
      <w:r w:rsidR="002C0F72" w:rsidRPr="00A427BC">
        <w:rPr>
          <w:lang w:val="en-US"/>
        </w:rPr>
        <w:t xml:space="preserve">both their existence and </w:t>
      </w:r>
      <w:r w:rsidR="00B51666" w:rsidRPr="00A427BC">
        <w:rPr>
          <w:lang w:val="en-US"/>
        </w:rPr>
        <w:t xml:space="preserve">how they may be challenged. To demonstrate </w:t>
      </w:r>
      <w:r w:rsidR="00F46535" w:rsidRPr="00A427BC">
        <w:rPr>
          <w:lang w:val="en-US"/>
        </w:rPr>
        <w:t>its application</w:t>
      </w:r>
      <w:r w:rsidR="00B51666" w:rsidRPr="00A427BC">
        <w:rPr>
          <w:lang w:val="en-US"/>
        </w:rPr>
        <w:t xml:space="preserve">, </w:t>
      </w:r>
      <w:r w:rsidR="00343A9F" w:rsidRPr="00A427BC">
        <w:rPr>
          <w:lang w:val="en-US"/>
        </w:rPr>
        <w:t xml:space="preserve">here we present </w:t>
      </w:r>
      <w:r w:rsidR="005A665D" w:rsidRPr="00A427BC">
        <w:rPr>
          <w:lang w:val="en-US"/>
        </w:rPr>
        <w:t>a</w:t>
      </w:r>
      <w:r w:rsidR="005C4F43" w:rsidRPr="00A427BC">
        <w:rPr>
          <w:lang w:val="en-US"/>
        </w:rPr>
        <w:t xml:space="preserve"> demonstrative (e.g., non-comprehensive) </w:t>
      </w:r>
      <w:r w:rsidR="005A665D" w:rsidRPr="00A427BC">
        <w:rPr>
          <w:lang w:val="en-US"/>
        </w:rPr>
        <w:t xml:space="preserve">adaptation of the matrix </w:t>
      </w:r>
      <w:r w:rsidR="001B71CF" w:rsidRPr="00A427BC">
        <w:rPr>
          <w:lang w:val="en-US"/>
        </w:rPr>
        <w:t>applied</w:t>
      </w:r>
      <w:r w:rsidR="00B36200" w:rsidRPr="00A427BC">
        <w:rPr>
          <w:lang w:val="en-US"/>
        </w:rPr>
        <w:t xml:space="preserve"> to </w:t>
      </w:r>
      <w:r w:rsidR="00F36F60" w:rsidRPr="00A427BC">
        <w:rPr>
          <w:lang w:val="en-US"/>
        </w:rPr>
        <w:t>a woman farmer</w:t>
      </w:r>
      <w:r w:rsidR="00EE2872" w:rsidRPr="00A427BC">
        <w:rPr>
          <w:lang w:val="en-US"/>
        </w:rPr>
        <w:t>/farm landowner</w:t>
      </w:r>
      <w:r w:rsidR="00B94D29" w:rsidRPr="00A427BC">
        <w:rPr>
          <w:lang w:val="en-US"/>
        </w:rPr>
        <w:t xml:space="preserve"> in the US</w:t>
      </w:r>
      <w:r w:rsidR="001B71CF" w:rsidRPr="00A427BC">
        <w:rPr>
          <w:lang w:val="en-US"/>
        </w:rPr>
        <w:t xml:space="preserve"> </w:t>
      </w:r>
      <w:r w:rsidR="00D62C82" w:rsidRPr="00A427BC">
        <w:rPr>
          <w:lang w:val="en-US"/>
        </w:rPr>
        <w:t>(Table 2)</w:t>
      </w:r>
      <w:r w:rsidR="00F36F60" w:rsidRPr="00A427BC">
        <w:rPr>
          <w:lang w:val="en-US"/>
        </w:rPr>
        <w:t>.</w:t>
      </w:r>
      <w:r w:rsidR="00FA191B" w:rsidRPr="00A427BC">
        <w:rPr>
          <w:lang w:val="en-US"/>
        </w:rPr>
        <w:t xml:space="preserve"> </w:t>
      </w:r>
      <w:r w:rsidR="00DE4AD9" w:rsidRPr="00A427BC">
        <w:rPr>
          <w:lang w:val="en-US"/>
        </w:rPr>
        <w:t>The reader is directed to Sachs 1983 for a more thorough documentation of the history of women, power, and US agriculture.</w:t>
      </w:r>
    </w:p>
    <w:p w14:paraId="744A6BD9" w14:textId="5C15C1CE" w:rsidR="00BE00FE" w:rsidRPr="00A427BC" w:rsidRDefault="00200CAF" w:rsidP="00B43A00">
      <w:pPr>
        <w:rPr>
          <w:lang w:val="en-US"/>
        </w:rPr>
      </w:pPr>
      <w:r w:rsidRPr="00A427BC">
        <w:rPr>
          <w:lang w:val="en-US"/>
        </w:rPr>
        <w:t xml:space="preserve"> </w:t>
      </w:r>
    </w:p>
    <w:p w14:paraId="104F8D7E" w14:textId="063CBA4F" w:rsidR="00CA0D55" w:rsidRPr="00A427BC" w:rsidRDefault="00CA0D55" w:rsidP="00455FB9">
      <w:pPr>
        <w:pStyle w:val="Heading3"/>
        <w:rPr>
          <w:rStyle w:val="Emphasis"/>
          <w:i w:val="0"/>
          <w:iCs w:val="0"/>
          <w:color w:val="auto"/>
          <w:lang w:val="en-US"/>
        </w:rPr>
      </w:pPr>
      <w:r w:rsidRPr="00A427BC">
        <w:rPr>
          <w:rStyle w:val="Emphasis"/>
          <w:i w:val="0"/>
          <w:iCs w:val="0"/>
          <w:color w:val="auto"/>
          <w:lang w:val="en-US"/>
        </w:rPr>
        <w:t>Table 2. Domains through which power may be experienced as a woman farmer</w:t>
      </w:r>
      <w:r w:rsidR="00EE2872" w:rsidRPr="00A427BC">
        <w:rPr>
          <w:rStyle w:val="Emphasis"/>
          <w:i w:val="0"/>
          <w:iCs w:val="0"/>
          <w:color w:val="auto"/>
          <w:lang w:val="en-US"/>
        </w:rPr>
        <w:t>/landowner</w:t>
      </w:r>
      <w:r w:rsidRPr="00A427BC">
        <w:rPr>
          <w:rStyle w:val="Emphasis"/>
          <w:i w:val="0"/>
          <w:iCs w:val="0"/>
          <w:color w:val="auto"/>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A427BC" w:rsidRPr="00A427BC"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A427BC" w:rsidRDefault="00CA0D55" w:rsidP="00CA0D55">
            <w:pPr>
              <w:rPr>
                <w:b/>
                <w:bCs/>
              </w:rPr>
            </w:pPr>
            <w:r w:rsidRPr="00A427BC">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A427BC" w:rsidRDefault="00CA0D55" w:rsidP="00CA0D55">
            <w:pPr>
              <w:rPr>
                <w:b/>
                <w:bCs/>
                <w:lang w:val="en-US"/>
              </w:rPr>
            </w:pPr>
            <w:r w:rsidRPr="00A427BC">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A427BC" w:rsidRDefault="00CA0D55" w:rsidP="00CA0D55">
            <w:pPr>
              <w:rPr>
                <w:b/>
                <w:bCs/>
                <w:lang w:val="en-US"/>
              </w:rPr>
            </w:pPr>
            <w:r w:rsidRPr="00A427BC">
              <w:rPr>
                <w:b/>
                <w:bCs/>
                <w:lang w:val="en-US"/>
              </w:rPr>
              <w:t>Example power disparity</w:t>
            </w:r>
          </w:p>
        </w:tc>
      </w:tr>
      <w:tr w:rsidR="00A427BC" w:rsidRPr="00A427BC"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A427BC" w:rsidRDefault="00CA0D55" w:rsidP="00CA0D55">
            <w:pPr>
              <w:rPr>
                <w:b/>
                <w:bCs/>
                <w:lang w:val="en-US"/>
              </w:rPr>
            </w:pPr>
            <w:r w:rsidRPr="00A427BC">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35794BAF" w:rsidR="00CA0D55" w:rsidRPr="00A427BC" w:rsidRDefault="00CA0D55" w:rsidP="00CA0D55">
            <w:pPr>
              <w:rPr>
                <w:lang w:val="en-US"/>
              </w:rPr>
            </w:pPr>
            <w:r w:rsidRPr="00A427BC">
              <w:rPr>
                <w:lang w:val="en-US"/>
              </w:rPr>
              <w:t>Laws and policies that distribute power</w:t>
            </w:r>
            <w:r w:rsidR="002F68BE" w:rsidRPr="00A427BC">
              <w:rPr>
                <w:lang w:val="en-US"/>
              </w:rPr>
              <w:t xml:space="preserve"> in inequitable ways</w:t>
            </w:r>
          </w:p>
        </w:tc>
        <w:tc>
          <w:tcPr>
            <w:tcW w:w="5193" w:type="dxa"/>
            <w:tcBorders>
              <w:top w:val="single" w:sz="4" w:space="0" w:color="auto"/>
              <w:left w:val="single" w:sz="4" w:space="0" w:color="auto"/>
              <w:bottom w:val="single" w:sz="4" w:space="0" w:color="auto"/>
              <w:right w:val="single" w:sz="4" w:space="0" w:color="auto"/>
            </w:tcBorders>
            <w:hideMark/>
          </w:tcPr>
          <w:p w14:paraId="70A27094" w14:textId="32297517" w:rsidR="00AD6FB8" w:rsidRPr="00A427BC" w:rsidRDefault="00D77373" w:rsidP="00EE2872">
            <w:pPr>
              <w:rPr>
                <w:lang w:val="en-US"/>
              </w:rPr>
            </w:pPr>
            <w:r w:rsidRPr="00A427BC">
              <w:rPr>
                <w:lang w:val="en-US"/>
              </w:rPr>
              <w:t>The US Government distributed land</w:t>
            </w:r>
            <w:r w:rsidR="00EE2872" w:rsidRPr="00A427BC">
              <w:rPr>
                <w:lang w:val="en-US"/>
              </w:rPr>
              <w:t xml:space="preserve"> with a gender (and racial) bias under p</w:t>
            </w:r>
            <w:r w:rsidRPr="00A427BC">
              <w:rPr>
                <w:lang w:val="en-US"/>
              </w:rPr>
              <w:t>atrilineal inheritance, thus privileging</w:t>
            </w:r>
            <w:r w:rsidR="00CA0D55" w:rsidRPr="00A427BC">
              <w:rPr>
                <w:lang w:val="en-US"/>
              </w:rPr>
              <w:t xml:space="preserve"> </w:t>
            </w:r>
            <w:r w:rsidRPr="00A427BC">
              <w:rPr>
                <w:lang w:val="en-US"/>
              </w:rPr>
              <w:t xml:space="preserve">male </w:t>
            </w:r>
            <w:r w:rsidR="00CA0D55" w:rsidRPr="00A427BC">
              <w:rPr>
                <w:lang w:val="en-US"/>
              </w:rPr>
              <w:t>white settlers</w:t>
            </w:r>
            <w:r w:rsidR="00EE2872" w:rsidRPr="00A427BC">
              <w:rPr>
                <w:lang w:val="en-US"/>
              </w:rPr>
              <w:fldChar w:fldCharType="begin"/>
            </w:r>
            <w:r w:rsidR="00EE2872" w:rsidRPr="00A427BC">
              <w:rPr>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A427BC">
              <w:rPr>
                <w:lang w:val="en-US"/>
              </w:rPr>
              <w:fldChar w:fldCharType="separate"/>
            </w:r>
            <w:r w:rsidR="00EE2872" w:rsidRPr="00A427BC">
              <w:rPr>
                <w:vertAlign w:val="superscript"/>
                <w:lang w:val="en-US"/>
              </w:rPr>
              <w:t>24</w:t>
            </w:r>
            <w:r w:rsidR="00EE2872" w:rsidRPr="00A427BC">
              <w:rPr>
                <w:lang w:val="en-US"/>
              </w:rPr>
              <w:fldChar w:fldCharType="end"/>
            </w:r>
            <w:r w:rsidR="00DE4AD9" w:rsidRPr="00A427BC">
              <w:rPr>
                <w:lang w:val="en-US"/>
              </w:rPr>
              <w:t xml:space="preserve">. </w:t>
            </w:r>
            <w:r w:rsidR="00AD6FB8" w:rsidRPr="00A427BC">
              <w:rPr>
                <w:lang w:val="en-US"/>
              </w:rPr>
              <w:t>Subsequent laws granted limited rights to white women married to white men</w:t>
            </w:r>
            <w:r w:rsidR="00EE5936" w:rsidRPr="00A427BC">
              <w:rPr>
                <w:lang w:val="en-US"/>
              </w:rPr>
              <w:fldChar w:fldCharType="begin"/>
            </w:r>
            <w:r w:rsidR="00EE5936" w:rsidRPr="00A427BC">
              <w:rPr>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A427BC">
              <w:rPr>
                <w:lang w:val="en-US"/>
              </w:rPr>
              <w:fldChar w:fldCharType="separate"/>
            </w:r>
            <w:r w:rsidR="00EE5936" w:rsidRPr="00A427BC">
              <w:rPr>
                <w:vertAlign w:val="superscript"/>
                <w:lang w:val="en-US"/>
              </w:rPr>
              <w:t>25</w:t>
            </w:r>
            <w:r w:rsidR="00EE5936" w:rsidRPr="00A427BC">
              <w:rPr>
                <w:lang w:val="en-US"/>
              </w:rPr>
              <w:fldChar w:fldCharType="end"/>
            </w:r>
            <w:r w:rsidR="00AD6FB8" w:rsidRPr="00A427BC">
              <w:rPr>
                <w:lang w:val="en-US"/>
              </w:rPr>
              <w:t>, yet t</w:t>
            </w:r>
            <w:r w:rsidR="00492421" w:rsidRPr="00A427BC">
              <w:rPr>
                <w:lang w:val="en-US"/>
              </w:rPr>
              <w:t>hrough</w:t>
            </w:r>
            <w:r w:rsidR="00AD6FB8" w:rsidRPr="00A427BC">
              <w:rPr>
                <w:lang w:val="en-US"/>
              </w:rPr>
              <w:t xml:space="preserve"> the mid-20</w:t>
            </w:r>
            <w:r w:rsidR="00AD6FB8" w:rsidRPr="00A427BC">
              <w:rPr>
                <w:vertAlign w:val="superscript"/>
                <w:lang w:val="en-US"/>
              </w:rPr>
              <w:t>th</w:t>
            </w:r>
            <w:r w:rsidR="00AD6FB8" w:rsidRPr="00A427BC">
              <w:rPr>
                <w:lang w:val="en-US"/>
              </w:rPr>
              <w:t xml:space="preserve"> century numerous laws prevented women from independently owning and operating farms and accessing credit</w:t>
            </w:r>
            <w:r w:rsidR="00AD6FB8" w:rsidRPr="00A427BC">
              <w:fldChar w:fldCharType="begin"/>
            </w:r>
            <w:r w:rsidR="00AD6FB8" w:rsidRPr="00A427BC">
              <w:rPr>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A427BC">
              <w:fldChar w:fldCharType="separate"/>
            </w:r>
            <w:r w:rsidR="00AD6FB8" w:rsidRPr="00A427BC">
              <w:rPr>
                <w:vertAlign w:val="superscript"/>
                <w:lang w:val="en-US"/>
              </w:rPr>
              <w:t>24</w:t>
            </w:r>
            <w:r w:rsidR="00AD6FB8" w:rsidRPr="00A427BC">
              <w:fldChar w:fldCharType="end"/>
            </w:r>
            <w:r w:rsidR="00AD6FB8" w:rsidRPr="00A427BC">
              <w:rPr>
                <w:lang w:val="en-US"/>
              </w:rPr>
              <w:t>. As recently as 1974 women were not permitted to</w:t>
            </w:r>
            <w:r w:rsidR="00481C7D" w:rsidRPr="00A427BC">
              <w:rPr>
                <w:lang w:val="en-US"/>
              </w:rPr>
              <w:t xml:space="preserve"> apply for</w:t>
            </w:r>
            <w:r w:rsidR="00AD6FB8" w:rsidRPr="00A427BC">
              <w:rPr>
                <w:lang w:val="en-US"/>
              </w:rPr>
              <w:t xml:space="preserve"> a credit card </w:t>
            </w:r>
            <w:r w:rsidR="00F42C3C" w:rsidRPr="00A427BC">
              <w:rPr>
                <w:lang w:val="en-US"/>
              </w:rPr>
              <w:t>without a male co-applicant</w:t>
            </w:r>
            <w:r w:rsidR="00AD6FB8" w:rsidRPr="00A427BC">
              <w:rPr>
                <w:lang w:val="en-US"/>
              </w:rPr>
              <w:fldChar w:fldCharType="begin"/>
            </w:r>
            <w:r w:rsidR="00EE5936" w:rsidRPr="00A427BC">
              <w:rPr>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A427BC">
              <w:rPr>
                <w:lang w:val="en-US"/>
              </w:rPr>
              <w:fldChar w:fldCharType="separate"/>
            </w:r>
            <w:r w:rsidR="00EE5936" w:rsidRPr="00A427BC">
              <w:rPr>
                <w:vertAlign w:val="superscript"/>
                <w:lang w:val="en-US"/>
              </w:rPr>
              <w:t>26</w:t>
            </w:r>
            <w:r w:rsidR="00AD6FB8" w:rsidRPr="00A427BC">
              <w:rPr>
                <w:lang w:val="en-US"/>
              </w:rPr>
              <w:fldChar w:fldCharType="end"/>
            </w:r>
            <w:r w:rsidR="00AD6FB8" w:rsidRPr="00A427BC">
              <w:rPr>
                <w:lang w:val="en-US"/>
              </w:rPr>
              <w:t xml:space="preserve">. </w:t>
            </w:r>
            <w:r w:rsidR="00DE0AE3" w:rsidRPr="00A427BC">
              <w:rPr>
                <w:lang w:val="en-US"/>
              </w:rPr>
              <w:t xml:space="preserve">Laws such as these also </w:t>
            </w:r>
            <w:r w:rsidR="00AD6FB8" w:rsidRPr="00A427BC">
              <w:rPr>
                <w:lang w:val="en-US"/>
              </w:rPr>
              <w:t>shap</w:t>
            </w:r>
            <w:r w:rsidR="00DE0AE3" w:rsidRPr="00A427BC">
              <w:rPr>
                <w:lang w:val="en-US"/>
              </w:rPr>
              <w:t>ed hegemonic and interpersonal inequities in power that continue today</w:t>
            </w:r>
            <w:r w:rsidR="00DE0AE3" w:rsidRPr="00A427BC">
              <w:rPr>
                <w:lang w:val="en-US"/>
              </w:rPr>
              <w:fldChar w:fldCharType="begin"/>
            </w:r>
            <w:r w:rsidR="006D6832">
              <w:rPr>
                <w:lang w:val="en-US"/>
              </w:rPr>
              <w:instrText xml:space="preserve"> ADDIN ZOTERO_ITEM CSL_CITATION {"citationID":"FePF5SHr","properties":{"formattedCitation":"\\super 27\\nosupersub{}","plainCitation":"27","noteIndex":0},"citationItems":[{"id":"u12bhc3X/StZPr5xY","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A427BC">
              <w:rPr>
                <w:lang w:val="en-US"/>
              </w:rPr>
              <w:fldChar w:fldCharType="separate"/>
            </w:r>
            <w:r w:rsidR="00EE5936" w:rsidRPr="00A427BC">
              <w:rPr>
                <w:vertAlign w:val="superscript"/>
              </w:rPr>
              <w:t>27</w:t>
            </w:r>
            <w:r w:rsidR="00DE0AE3" w:rsidRPr="00A427BC">
              <w:rPr>
                <w:lang w:val="en-US"/>
              </w:rPr>
              <w:fldChar w:fldCharType="end"/>
            </w:r>
            <w:r w:rsidR="00DE0AE3" w:rsidRPr="00A427BC">
              <w:rPr>
                <w:lang w:val="en-US"/>
              </w:rPr>
              <w:t xml:space="preserve">. </w:t>
            </w:r>
          </w:p>
          <w:p w14:paraId="3F13CE93" w14:textId="77777777" w:rsidR="00AD6FB8" w:rsidRPr="00A427BC" w:rsidRDefault="00AD6FB8" w:rsidP="00EE2872">
            <w:pPr>
              <w:rPr>
                <w:lang w:val="en-US"/>
              </w:rPr>
            </w:pPr>
          </w:p>
          <w:p w14:paraId="195E8648" w14:textId="77777777" w:rsidR="00AD6FB8" w:rsidRPr="00A427BC" w:rsidRDefault="00AD6FB8" w:rsidP="00EE2872">
            <w:pPr>
              <w:rPr>
                <w:lang w:val="en-US"/>
              </w:rPr>
            </w:pPr>
          </w:p>
          <w:p w14:paraId="05FC8B85" w14:textId="3D06E324" w:rsidR="00CA0D55" w:rsidRPr="00A427BC" w:rsidRDefault="00DE4AD9" w:rsidP="00EE2872">
            <w:pPr>
              <w:rPr>
                <w:lang w:val="en-US"/>
              </w:rPr>
            </w:pPr>
            <w:r w:rsidRPr="00A427BC">
              <w:rPr>
                <w:lang w:val="en-US"/>
              </w:rPr>
              <w:t xml:space="preserve"> </w:t>
            </w:r>
          </w:p>
        </w:tc>
      </w:tr>
      <w:tr w:rsidR="00A427BC" w:rsidRPr="00E67F11"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A427BC" w:rsidRDefault="00CA0D55" w:rsidP="00CA0D55">
            <w:pPr>
              <w:rPr>
                <w:lang w:val="en-US"/>
              </w:rPr>
            </w:pPr>
            <w:r w:rsidRPr="00A427BC">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A427BC" w:rsidRDefault="00CA0D55" w:rsidP="00CA0D55">
            <w:pPr>
              <w:rPr>
                <w:lang w:val="en-US"/>
              </w:rPr>
            </w:pPr>
            <w:r w:rsidRPr="00A427BC">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52228B83" w:rsidR="007922B7" w:rsidRPr="00A427BC" w:rsidRDefault="00CA0D55" w:rsidP="007922B7">
            <w:pPr>
              <w:rPr>
                <w:lang w:val="en-US"/>
              </w:rPr>
            </w:pPr>
            <w:r w:rsidRPr="00A427BC">
              <w:rPr>
                <w:lang w:val="en-US"/>
              </w:rPr>
              <w:t>The USDA has discriminated based on gender when granting credit</w:t>
            </w:r>
            <w:r w:rsidRPr="00A427BC">
              <w:rPr>
                <w:lang w:val="en-US"/>
              </w:rPr>
              <w:fldChar w:fldCharType="begin"/>
            </w:r>
            <w:r w:rsidR="006D6832">
              <w:rPr>
                <w:lang w:val="en-US"/>
              </w:rPr>
              <w:instrText xml:space="preserve"> ADDIN ZOTERO_ITEM CSL_CITATION {"citationID":"up0UtM97","properties":{"formattedCitation":"\\super 28\\nosupersub{}","plainCitation":"28","noteIndex":0},"citationItems":[{"id":"u12bhc3X/oyBhgQaG","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A427BC">
              <w:rPr>
                <w:lang w:val="en-US"/>
              </w:rPr>
              <w:fldChar w:fldCharType="separate"/>
            </w:r>
            <w:r w:rsidR="00EE5936" w:rsidRPr="00A427BC">
              <w:rPr>
                <w:vertAlign w:val="superscript"/>
                <w:lang w:val="en-US"/>
              </w:rPr>
              <w:t>28</w:t>
            </w:r>
            <w:r w:rsidRPr="00A427BC">
              <w:rPr>
                <w:lang w:val="en-US"/>
              </w:rPr>
              <w:fldChar w:fldCharType="end"/>
            </w:r>
            <w:r w:rsidR="00F76776" w:rsidRPr="00A427BC">
              <w:rPr>
                <w:lang w:val="en-US"/>
              </w:rPr>
              <w:t xml:space="preserve">. Effects of such discrimination (e.g., wealth accumulation, type of agricultural production) continue; </w:t>
            </w:r>
            <w:r w:rsidR="007922B7" w:rsidRPr="00A427BC">
              <w:rPr>
                <w:lang w:val="en-US"/>
              </w:rPr>
              <w:t>after controlling for farm size and type</w:t>
            </w:r>
            <w:r w:rsidR="00F76776" w:rsidRPr="00A427BC">
              <w:rPr>
                <w:lang w:val="en-US"/>
              </w:rPr>
              <w:t>,</w:t>
            </w:r>
            <w:r w:rsidR="007922B7" w:rsidRPr="00A427BC">
              <w:rPr>
                <w:lang w:val="en-US"/>
              </w:rPr>
              <w:t xml:space="preserve"> </w:t>
            </w:r>
            <w:r w:rsidR="00405547" w:rsidRPr="00A427BC">
              <w:rPr>
                <w:lang w:val="en-US"/>
              </w:rPr>
              <w:t xml:space="preserve">farming </w:t>
            </w:r>
            <w:r w:rsidR="007922B7" w:rsidRPr="00A427BC">
              <w:rPr>
                <w:lang w:val="en-US"/>
              </w:rPr>
              <w:t xml:space="preserve">still </w:t>
            </w:r>
            <w:r w:rsidR="00405547" w:rsidRPr="00A427BC">
              <w:rPr>
                <w:lang w:val="en-US"/>
              </w:rPr>
              <w:t>has one of the largest</w:t>
            </w:r>
            <w:r w:rsidR="007922B7" w:rsidRPr="00A427BC">
              <w:rPr>
                <w:lang w:val="en-US"/>
              </w:rPr>
              <w:t xml:space="preserve"> (40%)</w:t>
            </w:r>
            <w:r w:rsidR="00405547" w:rsidRPr="00A427BC">
              <w:rPr>
                <w:lang w:val="en-US"/>
              </w:rPr>
              <w:t xml:space="preserve"> gender-wage gaps </w:t>
            </w:r>
            <w:r w:rsidR="00F76776" w:rsidRPr="00A427BC">
              <w:rPr>
                <w:lang w:val="en-US"/>
              </w:rPr>
              <w:t>of US professions</w:t>
            </w:r>
            <w:r w:rsidR="007922B7" w:rsidRPr="00A427BC">
              <w:rPr>
                <w:lang w:val="en-US"/>
              </w:rPr>
              <w:fldChar w:fldCharType="begin"/>
            </w:r>
            <w:r w:rsidR="006D6832">
              <w:rPr>
                <w:lang w:val="en-US"/>
              </w:rPr>
              <w:instrText xml:space="preserve"> ADDIN ZOTERO_ITEM CSL_CITATION {"citationID":"ponhpQUv","properties":{"formattedCitation":"\\super 29\\nosupersub{}","plainCitation":"29","noteIndex":0},"citationItems":[{"id":"u12bhc3X/ZkUDYkig","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A427BC">
              <w:rPr>
                <w:lang w:val="en-US"/>
              </w:rPr>
              <w:fldChar w:fldCharType="separate"/>
            </w:r>
            <w:r w:rsidR="00EE5936" w:rsidRPr="00A427BC">
              <w:rPr>
                <w:vertAlign w:val="superscript"/>
                <w:lang w:val="en-US"/>
              </w:rPr>
              <w:t>29</w:t>
            </w:r>
            <w:r w:rsidR="007922B7" w:rsidRPr="00A427BC">
              <w:rPr>
                <w:lang w:val="en-US"/>
              </w:rPr>
              <w:fldChar w:fldCharType="end"/>
            </w:r>
          </w:p>
          <w:p w14:paraId="0D3CA754" w14:textId="03ABE372" w:rsidR="00B43CF3" w:rsidRPr="00A427BC" w:rsidRDefault="00B43CF3" w:rsidP="00F76776">
            <w:pPr>
              <w:rPr>
                <w:lang w:val="en-US"/>
              </w:rPr>
            </w:pPr>
          </w:p>
        </w:tc>
      </w:tr>
      <w:tr w:rsidR="00A427BC" w:rsidRPr="00A427BC"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A427BC" w:rsidRDefault="00CA0D55" w:rsidP="00CA0D55">
            <w:pPr>
              <w:rPr>
                <w:b/>
                <w:bCs/>
                <w:lang w:val="en-US"/>
              </w:rPr>
            </w:pPr>
            <w:r w:rsidRPr="00A427BC">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A427BC" w:rsidRDefault="00CA0D55" w:rsidP="00CA0D55">
            <w:pPr>
              <w:rPr>
                <w:b/>
                <w:bCs/>
                <w:lang w:val="en-US"/>
              </w:rPr>
            </w:pPr>
            <w:r w:rsidRPr="00A427BC">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1B6CFC3C" w14:textId="32DB9AF3" w:rsidR="0003497B" w:rsidRPr="00A427BC" w:rsidRDefault="00D27980" w:rsidP="00F42C3C">
            <w:pPr>
              <w:rPr>
                <w:lang w:val="en-US"/>
              </w:rPr>
            </w:pPr>
            <w:r w:rsidRPr="00A427BC">
              <w:rPr>
                <w:lang w:val="en-US"/>
              </w:rPr>
              <w:t xml:space="preserve">Until 2017, </w:t>
            </w:r>
            <w:r w:rsidR="00CA0D55" w:rsidRPr="00A427BC">
              <w:rPr>
                <w:lang w:val="en-US"/>
              </w:rPr>
              <w:t xml:space="preserve">USDA NASS census collection formats </w:t>
            </w:r>
            <w:proofErr w:type="gramStart"/>
            <w:r w:rsidR="00CA0D55" w:rsidRPr="00A427BC">
              <w:rPr>
                <w:lang w:val="en-US"/>
              </w:rPr>
              <w:t>allowed for</w:t>
            </w:r>
            <w:proofErr w:type="gramEnd"/>
            <w:r w:rsidR="00CA0D55" w:rsidRPr="00A427BC">
              <w:rPr>
                <w:lang w:val="en-US"/>
              </w:rPr>
              <w:t xml:space="preserve"> only one farm operator</w:t>
            </w:r>
            <w:r w:rsidR="009D28FA" w:rsidRPr="00A427BC">
              <w:rPr>
                <w:lang w:val="en-US"/>
              </w:rPr>
              <w:t xml:space="preserve">. This </w:t>
            </w:r>
            <w:r w:rsidR="00CA0D55" w:rsidRPr="00A427BC">
              <w:rPr>
                <w:lang w:val="en-US"/>
              </w:rPr>
              <w:t>exclud</w:t>
            </w:r>
            <w:r w:rsidR="001D1FFB" w:rsidRPr="00A427BC">
              <w:rPr>
                <w:lang w:val="en-US"/>
              </w:rPr>
              <w:t>ed</w:t>
            </w:r>
            <w:r w:rsidR="00CA0D55" w:rsidRPr="00A427BC">
              <w:rPr>
                <w:lang w:val="en-US"/>
              </w:rPr>
              <w:t xml:space="preserve"> many women from identifying as farm operators</w:t>
            </w:r>
            <w:r w:rsidR="00CA0D55" w:rsidRPr="00A427BC">
              <w:rPr>
                <w:lang w:val="en-US"/>
              </w:rPr>
              <w:fldChar w:fldCharType="begin"/>
            </w:r>
            <w:r w:rsidR="00AF6B7D" w:rsidRPr="00A427BC">
              <w:rPr>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A427BC">
              <w:rPr>
                <w:lang w:val="en-US"/>
              </w:rPr>
              <w:fldChar w:fldCharType="separate"/>
            </w:r>
            <w:r w:rsidR="00AF6B7D" w:rsidRPr="00A427BC">
              <w:rPr>
                <w:vertAlign w:val="superscript"/>
                <w:lang w:val="en-US"/>
              </w:rPr>
              <w:t>30</w:t>
            </w:r>
            <w:r w:rsidR="00CA0D55" w:rsidRPr="00A427BC">
              <w:rPr>
                <w:lang w:val="en-US"/>
              </w:rPr>
              <w:fldChar w:fldCharType="end"/>
            </w:r>
            <w:r w:rsidR="009D28FA" w:rsidRPr="00A427BC">
              <w:rPr>
                <w:lang w:val="en-US"/>
              </w:rPr>
              <w:t xml:space="preserve">. Forcing a farm to identify a single operator also </w:t>
            </w:r>
            <w:r w:rsidR="001D1FFB" w:rsidRPr="00A427BC">
              <w:rPr>
                <w:lang w:val="en-US"/>
              </w:rPr>
              <w:t xml:space="preserve">reinforced </w:t>
            </w:r>
            <w:r w:rsidR="003D520B" w:rsidRPr="00A427BC">
              <w:rPr>
                <w:lang w:val="en-US"/>
              </w:rPr>
              <w:t xml:space="preserve">patriarchal </w:t>
            </w:r>
            <w:r w:rsidR="001D1FFB" w:rsidRPr="00A427BC">
              <w:rPr>
                <w:lang w:val="en-US"/>
              </w:rPr>
              <w:t xml:space="preserve">stereotypes about </w:t>
            </w:r>
            <w:r w:rsidR="003D520B" w:rsidRPr="00A427BC">
              <w:rPr>
                <w:lang w:val="en-US"/>
              </w:rPr>
              <w:t xml:space="preserve">exclusive and unilateral </w:t>
            </w:r>
            <w:r w:rsidR="00B43CF3" w:rsidRPr="00A427BC">
              <w:rPr>
                <w:lang w:val="en-US"/>
              </w:rPr>
              <w:t>(</w:t>
            </w:r>
            <w:r w:rsidR="003D520B" w:rsidRPr="00A427BC">
              <w:rPr>
                <w:lang w:val="en-US"/>
              </w:rPr>
              <w:t>rather than joint</w:t>
            </w:r>
            <w:r w:rsidR="00B43CF3" w:rsidRPr="00A427BC">
              <w:rPr>
                <w:lang w:val="en-US"/>
              </w:rPr>
              <w:t>)</w:t>
            </w:r>
            <w:r w:rsidR="003D520B" w:rsidRPr="00A427BC">
              <w:rPr>
                <w:lang w:val="en-US"/>
              </w:rPr>
              <w:t xml:space="preserve"> d</w:t>
            </w:r>
            <w:r w:rsidR="001D1FFB" w:rsidRPr="00A427BC">
              <w:rPr>
                <w:lang w:val="en-US"/>
              </w:rPr>
              <w:t>ecision-making power</w:t>
            </w:r>
            <w:r w:rsidR="00B43CF3" w:rsidRPr="00A427BC">
              <w:rPr>
                <w:lang w:val="en-US"/>
              </w:rPr>
              <w:fldChar w:fldCharType="begin"/>
            </w:r>
            <w:r w:rsidR="00AF6B7D" w:rsidRPr="00A427BC">
              <w:rPr>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A427BC">
              <w:rPr>
                <w:lang w:val="en-US"/>
              </w:rPr>
              <w:fldChar w:fldCharType="separate"/>
            </w:r>
            <w:r w:rsidR="00AF6B7D" w:rsidRPr="00A427BC">
              <w:rPr>
                <w:vertAlign w:val="superscript"/>
                <w:lang w:val="en-US"/>
              </w:rPr>
              <w:t>31</w:t>
            </w:r>
            <w:r w:rsidR="00B43CF3" w:rsidRPr="00A427BC">
              <w:rPr>
                <w:lang w:val="en-US"/>
              </w:rPr>
              <w:fldChar w:fldCharType="end"/>
            </w:r>
            <w:r w:rsidR="00492421" w:rsidRPr="00A427BC">
              <w:rPr>
                <w:lang w:val="en-US"/>
              </w:rPr>
              <w:t xml:space="preserve">. </w:t>
            </w:r>
            <w:r w:rsidR="00AF6B7D" w:rsidRPr="00A427BC">
              <w:rPr>
                <w:lang w:val="en-US"/>
              </w:rPr>
              <w:t>A</w:t>
            </w:r>
            <w:r w:rsidRPr="00A427BC">
              <w:rPr>
                <w:lang w:val="en-US"/>
              </w:rPr>
              <w:t xml:space="preserve"> study completed in </w:t>
            </w:r>
            <w:r w:rsidR="00CA0D55" w:rsidRPr="00A427BC">
              <w:rPr>
                <w:lang w:val="en-US"/>
              </w:rPr>
              <w:t>2024</w:t>
            </w:r>
            <w:r w:rsidRPr="00A427BC">
              <w:rPr>
                <w:lang w:val="en-US"/>
              </w:rPr>
              <w:t xml:space="preserve"> </w:t>
            </w:r>
            <w:r w:rsidR="00B43CF3" w:rsidRPr="00A427BC">
              <w:rPr>
                <w:lang w:val="en-US"/>
              </w:rPr>
              <w:t>found</w:t>
            </w:r>
            <w:r w:rsidRPr="00A427BC">
              <w:rPr>
                <w:lang w:val="en-US"/>
              </w:rPr>
              <w:t xml:space="preserve"> </w:t>
            </w:r>
            <w:r w:rsidR="00C42725" w:rsidRPr="00A427BC">
              <w:rPr>
                <w:lang w:val="en-US"/>
              </w:rPr>
              <w:t xml:space="preserve">that </w:t>
            </w:r>
            <w:r w:rsidR="00CA0D55" w:rsidRPr="00A427BC">
              <w:rPr>
                <w:lang w:val="en-US"/>
              </w:rPr>
              <w:t>online image searches in the US for ‘farmer’ preferentially return images of men</w:t>
            </w:r>
            <w:r w:rsidR="001D1FFB" w:rsidRPr="00A427BC">
              <w:rPr>
                <w:lang w:val="en-US"/>
              </w:rPr>
              <w:t xml:space="preserve"> at a rate disproportional</w:t>
            </w:r>
            <w:r w:rsidR="00B43CF3" w:rsidRPr="00A427BC">
              <w:rPr>
                <w:lang w:val="en-US"/>
              </w:rPr>
              <w:t xml:space="preserve">ly higher </w:t>
            </w:r>
            <w:r w:rsidR="00EE5936" w:rsidRPr="00A427BC">
              <w:rPr>
                <w:lang w:val="en-US"/>
              </w:rPr>
              <w:t xml:space="preserve">than expected even using the </w:t>
            </w:r>
            <w:r w:rsidR="00AF6B7D" w:rsidRPr="00A427BC">
              <w:rPr>
                <w:lang w:val="en-US"/>
              </w:rPr>
              <w:t xml:space="preserve">pre-2017 </w:t>
            </w:r>
            <w:r w:rsidR="00EE5936" w:rsidRPr="00A427BC">
              <w:rPr>
                <w:lang w:val="en-US"/>
              </w:rPr>
              <w:t>census values</w:t>
            </w:r>
            <w:r w:rsidR="00CA0D55" w:rsidRPr="00A427BC">
              <w:rPr>
                <w:lang w:val="en-US"/>
              </w:rPr>
              <w:fldChar w:fldCharType="begin"/>
            </w:r>
            <w:r w:rsidR="00AF6B7D" w:rsidRPr="00A427BC">
              <w:rPr>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A427BC">
              <w:rPr>
                <w:lang w:val="en-US"/>
              </w:rPr>
              <w:fldChar w:fldCharType="separate"/>
            </w:r>
            <w:r w:rsidR="00AF6B7D" w:rsidRPr="00A427BC">
              <w:rPr>
                <w:vertAlign w:val="superscript"/>
                <w:lang w:val="en-US"/>
              </w:rPr>
              <w:t>32</w:t>
            </w:r>
            <w:r w:rsidR="00CA0D55" w:rsidRPr="00A427BC">
              <w:rPr>
                <w:lang w:val="en-US"/>
              </w:rPr>
              <w:fldChar w:fldCharType="end"/>
            </w:r>
            <w:r w:rsidR="00B43CF3" w:rsidRPr="00A427BC">
              <w:rPr>
                <w:lang w:val="en-US"/>
              </w:rPr>
              <w:t>, meaning women</w:t>
            </w:r>
            <w:r w:rsidR="00EE5936" w:rsidRPr="00A427BC">
              <w:rPr>
                <w:lang w:val="en-US"/>
              </w:rPr>
              <w:t xml:space="preserve"> farmers</w:t>
            </w:r>
            <w:r w:rsidR="00B43CF3" w:rsidRPr="00A427BC">
              <w:rPr>
                <w:lang w:val="en-US"/>
              </w:rPr>
              <w:t>, even by conservative estimates, are under-represented in visual media.</w:t>
            </w:r>
            <w:r w:rsidR="00F42C3C" w:rsidRPr="00A427BC">
              <w:rPr>
                <w:lang w:val="en-US"/>
              </w:rPr>
              <w:t xml:space="preserve"> Additionally, w</w:t>
            </w:r>
            <w:r w:rsidR="0003497B" w:rsidRPr="00A427BC">
              <w:rPr>
                <w:lang w:val="en-US"/>
              </w:rPr>
              <w:t xml:space="preserve">omen landowners are </w:t>
            </w:r>
            <w:r w:rsidR="00004848" w:rsidRPr="00A427BC">
              <w:rPr>
                <w:lang w:val="en-US"/>
              </w:rPr>
              <w:t xml:space="preserve">‘not on the radar’ of </w:t>
            </w:r>
            <w:r w:rsidR="0003497B" w:rsidRPr="00A427BC">
              <w:rPr>
                <w:lang w:val="en-US"/>
              </w:rPr>
              <w:t>agricultural professionals who distribute funds and technical assistance</w:t>
            </w:r>
            <w:r w:rsidR="0003497B" w:rsidRPr="00A427BC">
              <w:rPr>
                <w:lang w:val="en-US"/>
              </w:rPr>
              <w:fldChar w:fldCharType="begin"/>
            </w:r>
            <w:r w:rsidR="00AF6B7D" w:rsidRPr="00A427BC">
              <w:rPr>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0003497B" w:rsidRPr="00A427BC">
              <w:rPr>
                <w:lang w:val="en-US"/>
              </w:rPr>
              <w:fldChar w:fldCharType="separate"/>
            </w:r>
            <w:r w:rsidR="00AF6B7D" w:rsidRPr="00A427BC">
              <w:rPr>
                <w:vertAlign w:val="superscript"/>
                <w:lang w:val="en-US"/>
              </w:rPr>
              <w:t>33</w:t>
            </w:r>
            <w:r w:rsidR="0003497B" w:rsidRPr="00A427BC">
              <w:rPr>
                <w:lang w:val="en-US"/>
              </w:rPr>
              <w:fldChar w:fldCharType="end"/>
            </w:r>
            <w:r w:rsidR="0003497B" w:rsidRPr="00A427BC">
              <w:rPr>
                <w:lang w:val="en-US"/>
              </w:rPr>
              <w:t xml:space="preserve"> which limits their access to needed resources</w:t>
            </w:r>
            <w:r w:rsidR="0003497B" w:rsidRPr="00A427BC">
              <w:rPr>
                <w:lang w:val="en-US"/>
              </w:rPr>
              <w:fldChar w:fldCharType="begin"/>
            </w:r>
            <w:r w:rsidR="00AF6B7D" w:rsidRPr="00A427BC">
              <w:rPr>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0003497B" w:rsidRPr="00A427BC">
              <w:rPr>
                <w:lang w:val="en-US"/>
              </w:rPr>
              <w:fldChar w:fldCharType="separate"/>
            </w:r>
            <w:r w:rsidR="00AF6B7D" w:rsidRPr="00A427BC">
              <w:rPr>
                <w:vertAlign w:val="superscript"/>
                <w:lang w:val="en-US"/>
              </w:rPr>
              <w:t>34</w:t>
            </w:r>
            <w:r w:rsidR="0003497B" w:rsidRPr="00A427BC">
              <w:rPr>
                <w:lang w:val="en-US"/>
              </w:rPr>
              <w:fldChar w:fldCharType="end"/>
            </w:r>
            <w:r w:rsidR="0003497B" w:rsidRPr="00A427BC">
              <w:rPr>
                <w:lang w:val="en-US"/>
              </w:rPr>
              <w:t xml:space="preserve">. </w:t>
            </w:r>
            <w:r w:rsidR="00004848" w:rsidRPr="00A427BC">
              <w:rPr>
                <w:lang w:val="en-US"/>
              </w:rPr>
              <w:t>Even f</w:t>
            </w:r>
            <w:r w:rsidR="0003497B" w:rsidRPr="00A427BC">
              <w:rPr>
                <w:lang w:val="en-US"/>
              </w:rPr>
              <w:t>uture agricultural professionals undervalue the experiences and knowledge of women landowners</w:t>
            </w:r>
            <w:r w:rsidR="00004848" w:rsidRPr="00A427BC">
              <w:rPr>
                <w:lang w:val="en-US"/>
              </w:rPr>
              <w:fldChar w:fldCharType="begin"/>
            </w:r>
            <w:r w:rsidR="00AF6B7D" w:rsidRPr="00A427BC">
              <w:rPr>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A427BC">
              <w:rPr>
                <w:lang w:val="en-US"/>
              </w:rPr>
              <w:fldChar w:fldCharType="separate"/>
            </w:r>
            <w:r w:rsidR="00AF6B7D" w:rsidRPr="00A427BC">
              <w:rPr>
                <w:vertAlign w:val="superscript"/>
              </w:rPr>
              <w:t>35</w:t>
            </w:r>
            <w:r w:rsidR="00004848" w:rsidRPr="00A427BC">
              <w:rPr>
                <w:lang w:val="en-US"/>
              </w:rPr>
              <w:fldChar w:fldCharType="end"/>
            </w:r>
            <w:r w:rsidR="00004848" w:rsidRPr="00A427BC">
              <w:rPr>
                <w:lang w:val="en-US"/>
              </w:rPr>
              <w:t>.</w:t>
            </w:r>
          </w:p>
        </w:tc>
      </w:tr>
      <w:tr w:rsidR="00A427BC" w:rsidRPr="00E67F11"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A427BC" w:rsidRDefault="00CA0D55" w:rsidP="00CA0D55">
            <w:pPr>
              <w:rPr>
                <w:b/>
                <w:bCs/>
                <w:lang w:val="en-US"/>
              </w:rPr>
            </w:pPr>
            <w:r w:rsidRPr="00A427BC">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A427BC" w:rsidRDefault="00CA0D55" w:rsidP="00CA0D55">
            <w:pPr>
              <w:rPr>
                <w:b/>
                <w:bCs/>
                <w:lang w:val="en-US"/>
              </w:rPr>
            </w:pPr>
            <w:r w:rsidRPr="00A427BC">
              <w:rPr>
                <w:lang w:val="en-US"/>
              </w:rPr>
              <w:t xml:space="preserve">Individual experiences, </w:t>
            </w:r>
            <w:proofErr w:type="gramStart"/>
            <w:r w:rsidRPr="00A427BC">
              <w:rPr>
                <w:lang w:val="en-US"/>
              </w:rPr>
              <w:t>expression</w:t>
            </w:r>
            <w:proofErr w:type="gramEnd"/>
            <w:r w:rsidRPr="00A427BC">
              <w:rPr>
                <w:lang w:val="en-US"/>
              </w:rPr>
              <w:t xml:space="preserve">, and </w:t>
            </w:r>
            <w:r w:rsidRPr="00A427BC">
              <w:rPr>
                <w:lang w:val="en-US"/>
              </w:rPr>
              <w:lastRenderedPageBreak/>
              <w:t>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7711889B" w:rsidR="00CA0D55" w:rsidRPr="00A427BC" w:rsidRDefault="00CA0D55" w:rsidP="00CA0D55">
            <w:pPr>
              <w:rPr>
                <w:lang w:val="en-US"/>
              </w:rPr>
            </w:pPr>
            <w:r w:rsidRPr="00A427BC">
              <w:rPr>
                <w:lang w:val="en-US"/>
              </w:rPr>
              <w:lastRenderedPageBreak/>
              <w:t>Women farmers and landowners are</w:t>
            </w:r>
            <w:r w:rsidR="00C42725" w:rsidRPr="00A427BC">
              <w:rPr>
                <w:lang w:val="en-US"/>
              </w:rPr>
              <w:t xml:space="preserve"> rendered invisible by </w:t>
            </w:r>
            <w:r w:rsidR="00E2211F" w:rsidRPr="00A427BC">
              <w:rPr>
                <w:lang w:val="en-US"/>
              </w:rPr>
              <w:t xml:space="preserve">male-centric </w:t>
            </w:r>
            <w:r w:rsidR="00370775" w:rsidRPr="00A427BC">
              <w:rPr>
                <w:lang w:val="en-US"/>
              </w:rPr>
              <w:t>material in popular media</w:t>
            </w:r>
            <w:r w:rsidR="00E1392E" w:rsidRPr="00A427BC">
              <w:rPr>
                <w:lang w:val="en-US"/>
              </w:rPr>
              <w:fldChar w:fldCharType="begin"/>
            </w:r>
            <w:r w:rsidR="00E1392E" w:rsidRPr="00A427BC">
              <w:rPr>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sidRPr="00A427BC">
              <w:rPr>
                <w:lang w:val="en-US"/>
              </w:rPr>
              <w:fldChar w:fldCharType="separate"/>
            </w:r>
            <w:r w:rsidR="00E1392E" w:rsidRPr="00A427BC">
              <w:rPr>
                <w:vertAlign w:val="superscript"/>
                <w:lang w:val="en-US"/>
              </w:rPr>
              <w:t>36</w:t>
            </w:r>
            <w:r w:rsidR="00E1392E" w:rsidRPr="00A427BC">
              <w:rPr>
                <w:lang w:val="en-US"/>
              </w:rPr>
              <w:fldChar w:fldCharType="end"/>
            </w:r>
            <w:r w:rsidR="00370775" w:rsidRPr="00A427BC">
              <w:rPr>
                <w:lang w:val="en-US"/>
              </w:rPr>
              <w:t xml:space="preserve"> and by the abundant use of male </w:t>
            </w:r>
            <w:r w:rsidR="00E2211F" w:rsidRPr="00A427BC">
              <w:rPr>
                <w:lang w:val="en-US"/>
              </w:rPr>
              <w:t>pronoun</w:t>
            </w:r>
            <w:r w:rsidR="00370775" w:rsidRPr="00A427BC">
              <w:rPr>
                <w:lang w:val="en-US"/>
              </w:rPr>
              <w:t>s</w:t>
            </w:r>
            <w:r w:rsidR="00E2211F" w:rsidRPr="00A427BC">
              <w:rPr>
                <w:lang w:val="en-US"/>
              </w:rPr>
              <w:t xml:space="preserve"> </w:t>
            </w:r>
            <w:r w:rsidR="00E1392E" w:rsidRPr="00A427BC">
              <w:rPr>
                <w:lang w:val="en-US"/>
              </w:rPr>
              <w:t xml:space="preserve">used in agricultural </w:t>
            </w:r>
            <w:r w:rsidR="00E1392E" w:rsidRPr="00A427BC">
              <w:rPr>
                <w:lang w:val="en-US"/>
              </w:rPr>
              <w:lastRenderedPageBreak/>
              <w:t xml:space="preserve">settings </w:t>
            </w:r>
            <w:r w:rsidR="00370775" w:rsidRPr="00A427BC">
              <w:rPr>
                <w:lang w:val="en-US"/>
              </w:rPr>
              <w:t>when referring to a generic farmer</w:t>
            </w:r>
            <w:r w:rsidR="00C42725" w:rsidRPr="00A427BC">
              <w:rPr>
                <w:lang w:val="en-US"/>
              </w:rPr>
              <w:fldChar w:fldCharType="begin"/>
            </w:r>
            <w:r w:rsidR="00E1392E" w:rsidRPr="00A427BC">
              <w:rPr>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sidRPr="00A427BC">
              <w:rPr>
                <w:lang w:val="en-US"/>
              </w:rPr>
              <w:fldChar w:fldCharType="separate"/>
            </w:r>
            <w:r w:rsidR="00E1392E" w:rsidRPr="00A427BC">
              <w:rPr>
                <w:vertAlign w:val="superscript"/>
                <w:lang w:val="en-US"/>
              </w:rPr>
              <w:t>37</w:t>
            </w:r>
            <w:r w:rsidR="00C42725" w:rsidRPr="00A427BC">
              <w:rPr>
                <w:lang w:val="en-US"/>
              </w:rPr>
              <w:fldChar w:fldCharType="end"/>
            </w:r>
            <w:r w:rsidR="00C42725" w:rsidRPr="00A427BC">
              <w:rPr>
                <w:lang w:val="en-US"/>
              </w:rPr>
              <w:t>. Women are</w:t>
            </w:r>
            <w:r w:rsidRPr="00A427BC">
              <w:rPr>
                <w:lang w:val="en-US"/>
              </w:rPr>
              <w:t xml:space="preserve"> not perceived as having decision-making authority</w:t>
            </w:r>
            <w:r w:rsidR="00004848" w:rsidRPr="00A427BC">
              <w:rPr>
                <w:lang w:val="en-US"/>
              </w:rPr>
              <w:t xml:space="preserve"> and experience gender-based discrimination from tenants, neighbors, lenders, and service providers preventing them from equitable access to agricultural programs, information, and networks</w:t>
            </w:r>
            <w:r w:rsidR="00AF6B7D" w:rsidRPr="00A427BC">
              <w:rPr>
                <w:lang w:val="en-US"/>
              </w:rPr>
              <w:fldChar w:fldCharType="begin"/>
            </w:r>
            <w:r w:rsidR="006D6832">
              <w:rPr>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u12bhc3X/qDE8bYfu","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u12bhc3X/BjAYrD5D","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A427BC">
              <w:rPr>
                <w:lang w:val="en-US"/>
              </w:rPr>
              <w:fldChar w:fldCharType="separate"/>
            </w:r>
            <w:r w:rsidR="00E1392E" w:rsidRPr="00A427BC">
              <w:rPr>
                <w:vertAlign w:val="superscript"/>
                <w:lang w:val="en-US"/>
              </w:rPr>
              <w:t>34,38,39</w:t>
            </w:r>
            <w:r w:rsidR="00AF6B7D" w:rsidRPr="00A427BC">
              <w:rPr>
                <w:lang w:val="en-US"/>
              </w:rPr>
              <w:fldChar w:fldCharType="end"/>
            </w:r>
          </w:p>
        </w:tc>
      </w:tr>
      <w:tr w:rsidR="00A427BC" w:rsidRPr="00E67F11"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A427BC" w:rsidRDefault="00CA0D55" w:rsidP="00CA0D55">
            <w:pPr>
              <w:rPr>
                <w:lang w:val="en-US"/>
              </w:rPr>
            </w:pPr>
            <w:r w:rsidRPr="00A427BC">
              <w:rPr>
                <w:lang w:val="en-US"/>
              </w:rPr>
              <w:lastRenderedPageBreak/>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A427BC" w:rsidRDefault="00CA0D55" w:rsidP="00CA0D55">
            <w:pPr>
              <w:rPr>
                <w:lang w:val="en-US"/>
              </w:rPr>
            </w:pPr>
          </w:p>
        </w:tc>
      </w:tr>
    </w:tbl>
    <w:p w14:paraId="2F441AE3" w14:textId="77777777" w:rsidR="00CA0D55" w:rsidRPr="00A427BC" w:rsidRDefault="00CA0D55" w:rsidP="00CA0D55">
      <w:pPr>
        <w:rPr>
          <w:b/>
          <w:bCs/>
          <w:lang w:val="en-US"/>
        </w:rPr>
      </w:pPr>
    </w:p>
    <w:p w14:paraId="16C0E2EA" w14:textId="3359B2EF" w:rsidR="00B15954" w:rsidRPr="00A427BC" w:rsidRDefault="00FA02E9" w:rsidP="005E13CB">
      <w:pPr>
        <w:rPr>
          <w:lang w:val="en-US"/>
        </w:rPr>
      </w:pPr>
      <w:r w:rsidRPr="00A427BC">
        <w:rPr>
          <w:lang w:val="en-US"/>
        </w:rPr>
        <w:t>For biophysical scientists, traditional training does not</w:t>
      </w:r>
      <w:r w:rsidR="002F0E37" w:rsidRPr="00A427BC">
        <w:rPr>
          <w:lang w:val="en-US"/>
        </w:rPr>
        <w:t xml:space="preserve"> often</w:t>
      </w:r>
      <w:r w:rsidRPr="00A427BC">
        <w:rPr>
          <w:lang w:val="en-US"/>
        </w:rPr>
        <w:t xml:space="preserve"> include space nor resources for building awareness of power </w:t>
      </w:r>
      <w:r w:rsidR="00F42C3C" w:rsidRPr="00A427BC">
        <w:rPr>
          <w:lang w:val="en-US"/>
        </w:rPr>
        <w:t>imbalances</w:t>
      </w:r>
      <w:r w:rsidRPr="00A427BC">
        <w:rPr>
          <w:lang w:val="en-US"/>
        </w:rPr>
        <w:t xml:space="preserve">, and it will therefore take time and effort. Actively questioning why certain groups seem over- or under-represented in agricultural </w:t>
      </w:r>
      <w:r w:rsidR="000A286F" w:rsidRPr="00A427BC">
        <w:rPr>
          <w:lang w:val="en-US"/>
        </w:rPr>
        <w:t xml:space="preserve">language or </w:t>
      </w:r>
      <w:r w:rsidRPr="00A427BC">
        <w:rPr>
          <w:lang w:val="en-US"/>
        </w:rPr>
        <w:t>contexts you encounter is a powerful starting point</w:t>
      </w:r>
      <w:r w:rsidR="000A286F" w:rsidRPr="00A427BC">
        <w:rPr>
          <w:lang w:val="en-US"/>
        </w:rPr>
        <w:t>, and the matrix of domination can aid in parsing out the various drivers involved</w:t>
      </w:r>
      <w:r w:rsidRPr="00A427BC">
        <w:rPr>
          <w:lang w:val="en-US"/>
        </w:rPr>
        <w:t xml:space="preserve">. </w:t>
      </w:r>
      <w:r w:rsidR="000A286F" w:rsidRPr="00A427BC">
        <w:rPr>
          <w:lang w:val="en-US"/>
        </w:rPr>
        <w:t xml:space="preserve">Once the foundation of awareness has been built, as scientists it is important to reflect on our roles in passively endorsing, or challenging inequities. </w:t>
      </w:r>
      <w:r w:rsidR="005E13CB" w:rsidRPr="00A427BC">
        <w:rPr>
          <w:lang w:val="en-US"/>
        </w:rPr>
        <w:t xml:space="preserve">To help agricultural researchers envision how their work may integrate into a larger effort to rebalance power in one or more domains, we present three </w:t>
      </w:r>
      <w:r w:rsidR="009A1F4F" w:rsidRPr="00A427BC">
        <w:rPr>
          <w:lang w:val="en-US"/>
        </w:rPr>
        <w:t>research activities</w:t>
      </w:r>
      <w:r w:rsidR="005E13CB" w:rsidRPr="00A427BC">
        <w:rPr>
          <w:lang w:val="en-US"/>
        </w:rPr>
        <w:t xml:space="preserve"> with </w:t>
      </w:r>
      <w:r w:rsidR="0072381E" w:rsidRPr="00A427BC">
        <w:rPr>
          <w:lang w:val="en-US"/>
        </w:rPr>
        <w:t xml:space="preserve">attendant </w:t>
      </w:r>
      <w:r w:rsidR="009A1F4F" w:rsidRPr="00A427BC">
        <w:rPr>
          <w:lang w:val="en-US"/>
        </w:rPr>
        <w:t xml:space="preserve">examples of </w:t>
      </w:r>
      <w:r w:rsidR="00BC2FCD" w:rsidRPr="00A427BC">
        <w:rPr>
          <w:lang w:val="en-US"/>
        </w:rPr>
        <w:t>positive experiences</w:t>
      </w:r>
      <w:r w:rsidR="00991FE8" w:rsidRPr="00A427BC">
        <w:rPr>
          <w:lang w:val="en-US"/>
        </w:rPr>
        <w:t>: serving the margins, leveraging science, and expanding the concept of scientific measurements</w:t>
      </w:r>
      <w:r w:rsidR="005E13CB" w:rsidRPr="00A427BC">
        <w:rPr>
          <w:lang w:val="en-US"/>
        </w:rPr>
        <w:t>.</w:t>
      </w:r>
    </w:p>
    <w:p w14:paraId="40AA282C" w14:textId="77777777" w:rsidR="00BC2FCD" w:rsidRPr="00A427BC" w:rsidRDefault="00BC2FCD" w:rsidP="005E13CB">
      <w:pPr>
        <w:rPr>
          <w:rStyle w:val="Heading3Char"/>
          <w:color w:val="auto"/>
          <w:lang w:val="en-US"/>
        </w:rPr>
      </w:pPr>
    </w:p>
    <w:p w14:paraId="4CF2DB32" w14:textId="2AE4045B" w:rsidR="00C83D16" w:rsidRPr="00A427BC" w:rsidRDefault="002E2390" w:rsidP="008A4A87">
      <w:pPr>
        <w:pStyle w:val="Heading2"/>
        <w:rPr>
          <w:color w:val="auto"/>
          <w:lang w:val="en-US"/>
        </w:rPr>
      </w:pPr>
      <w:r w:rsidRPr="00A427BC">
        <w:rPr>
          <w:color w:val="auto"/>
          <w:lang w:val="en-US"/>
        </w:rPr>
        <w:t>2.</w:t>
      </w:r>
      <w:r w:rsidR="00A30E15" w:rsidRPr="00A427BC">
        <w:rPr>
          <w:color w:val="auto"/>
          <w:lang w:val="en-US"/>
        </w:rPr>
        <w:t>1</w:t>
      </w:r>
      <w:r w:rsidRPr="00A427BC">
        <w:rPr>
          <w:color w:val="auto"/>
          <w:lang w:val="en-US"/>
        </w:rPr>
        <w:t xml:space="preserve"> </w:t>
      </w:r>
      <w:r w:rsidR="005E063C" w:rsidRPr="00A427BC">
        <w:rPr>
          <w:color w:val="auto"/>
          <w:lang w:val="en-US"/>
        </w:rPr>
        <w:t>S</w:t>
      </w:r>
      <w:r w:rsidR="00BE2EB1" w:rsidRPr="00A427BC">
        <w:rPr>
          <w:color w:val="auto"/>
          <w:lang w:val="en-US"/>
        </w:rPr>
        <w:t>erving the margins</w:t>
      </w:r>
    </w:p>
    <w:p w14:paraId="2C1575E8" w14:textId="12C84401" w:rsidR="00ED49D1" w:rsidRPr="00A427BC" w:rsidRDefault="00F75AAB" w:rsidP="00ED49D1">
      <w:pPr>
        <w:rPr>
          <w:lang w:val="en-US"/>
        </w:rPr>
      </w:pPr>
      <w:r w:rsidRPr="00A427BC">
        <w:rPr>
          <w:lang w:val="en-US"/>
        </w:rPr>
        <w:t>In agricultur</w:t>
      </w:r>
      <w:r w:rsidR="00257261" w:rsidRPr="00A427BC">
        <w:rPr>
          <w:lang w:val="en-US"/>
        </w:rPr>
        <w:t>al production</w:t>
      </w:r>
      <w:r w:rsidRPr="00A427BC">
        <w:rPr>
          <w:lang w:val="en-US"/>
        </w:rPr>
        <w:t xml:space="preserve">, exclusion can </w:t>
      </w:r>
      <w:r w:rsidR="00960F74" w:rsidRPr="00A427BC">
        <w:rPr>
          <w:lang w:val="en-US"/>
        </w:rPr>
        <w:t xml:space="preserve">occur due to </w:t>
      </w:r>
      <w:r w:rsidRPr="00A427BC">
        <w:rPr>
          <w:lang w:val="en-US"/>
        </w:rPr>
        <w:t>individual characteristics</w:t>
      </w:r>
      <w:r w:rsidR="000A286F" w:rsidRPr="00A427BC">
        <w:rPr>
          <w:lang w:val="en-US"/>
        </w:rPr>
        <w:t xml:space="preserve"> (e.g., Table 2)</w:t>
      </w:r>
      <w:r w:rsidRPr="00A427BC">
        <w:rPr>
          <w:lang w:val="en-US"/>
        </w:rPr>
        <w:t xml:space="preserve"> as well as farm-level features (e.g., production system, degree of farm mechanization). This systemic and</w:t>
      </w:r>
      <w:r w:rsidR="00257261" w:rsidRPr="00A427BC">
        <w:rPr>
          <w:lang w:val="en-US"/>
        </w:rPr>
        <w:t>/or</w:t>
      </w:r>
      <w:r w:rsidRPr="00A427BC">
        <w:rPr>
          <w:lang w:val="en-US"/>
        </w:rPr>
        <w:t xml:space="preserve"> cultural exclusion often translates to </w:t>
      </w:r>
      <w:r w:rsidR="009D6A2D" w:rsidRPr="00A427BC">
        <w:rPr>
          <w:lang w:val="en-US"/>
        </w:rPr>
        <w:t>omission</w:t>
      </w:r>
      <w:r w:rsidRPr="00A427BC">
        <w:rPr>
          <w:lang w:val="en-US"/>
        </w:rPr>
        <w:t xml:space="preserve"> from agricultural research activities</w:t>
      </w:r>
      <w:r w:rsidRPr="00A427BC">
        <w:rPr>
          <w:lang w:val="en-US"/>
        </w:rPr>
        <w:fldChar w:fldCharType="begin"/>
      </w:r>
      <w:r w:rsidR="006D6832">
        <w:rPr>
          <w:lang w:val="en-US"/>
        </w:rPr>
        <w:instrText xml:space="preserve"> ADDIN ZOTERO_ITEM CSL_CITATION {"citationID":"3l1uZqvZ","properties":{"formattedCitation":"\\super 27,40\\nosupersub{}","plainCitation":"27,40","noteIndex":0},"citationItems":[{"id":"u12bhc3X/StZPr5xY","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u12bhc3X/4NhoXRDb","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sidRPr="00A427BC">
        <w:rPr>
          <w:lang w:val="en-US"/>
        </w:rPr>
        <w:fldChar w:fldCharType="separate"/>
      </w:r>
      <w:r w:rsidR="00E1392E" w:rsidRPr="00A427BC">
        <w:rPr>
          <w:vertAlign w:val="superscript"/>
          <w:lang w:val="en-US"/>
        </w:rPr>
        <w:t>27,40</w:t>
      </w:r>
      <w:r w:rsidRPr="00A427BC">
        <w:rPr>
          <w:lang w:val="en-US"/>
        </w:rPr>
        <w:fldChar w:fldCharType="end"/>
      </w:r>
      <w:r w:rsidRPr="00A427BC">
        <w:rPr>
          <w:lang w:val="en-US"/>
        </w:rPr>
        <w:t xml:space="preserve">. </w:t>
      </w:r>
      <w:r w:rsidR="002934D1" w:rsidRPr="00A427BC">
        <w:rPr>
          <w:lang w:val="en-US"/>
        </w:rPr>
        <w:t xml:space="preserve">One method for addressing this power </w:t>
      </w:r>
      <w:r w:rsidR="007E6D0D" w:rsidRPr="00A427BC">
        <w:rPr>
          <w:lang w:val="en-US"/>
        </w:rPr>
        <w:t>inequity</w:t>
      </w:r>
      <w:r w:rsidR="002934D1" w:rsidRPr="00A427BC">
        <w:rPr>
          <w:lang w:val="en-US"/>
        </w:rPr>
        <w:t xml:space="preserve"> is</w:t>
      </w:r>
      <w:r w:rsidR="00AF349F" w:rsidRPr="00A427BC">
        <w:rPr>
          <w:lang w:val="en-US"/>
        </w:rPr>
        <w:t xml:space="preserve"> to conduct research with institutionally excluded groups. Beyond the direct benefits, this also </w:t>
      </w:r>
      <w:r w:rsidR="001D4831" w:rsidRPr="00A427BC">
        <w:rPr>
          <w:lang w:val="en-US"/>
        </w:rPr>
        <w:t xml:space="preserve">leverages a researcher’s </w:t>
      </w:r>
      <w:r w:rsidR="00E1221A" w:rsidRPr="00A427BC">
        <w:rPr>
          <w:lang w:val="en-US"/>
        </w:rPr>
        <w:t xml:space="preserve">hegemonic </w:t>
      </w:r>
      <w:r w:rsidR="001D4831" w:rsidRPr="00A427BC">
        <w:rPr>
          <w:lang w:val="en-US"/>
        </w:rPr>
        <w:t xml:space="preserve">power to </w:t>
      </w:r>
      <w:r w:rsidR="007C0BF0" w:rsidRPr="00A427BC">
        <w:rPr>
          <w:lang w:val="en-US"/>
        </w:rPr>
        <w:t>culturally label</w:t>
      </w:r>
      <w:r w:rsidRPr="00A427BC">
        <w:rPr>
          <w:lang w:val="en-US"/>
        </w:rPr>
        <w:t xml:space="preserve"> the </w:t>
      </w:r>
      <w:r w:rsidR="007C0BF0" w:rsidRPr="00A427BC">
        <w:rPr>
          <w:lang w:val="en-US"/>
        </w:rPr>
        <w:t xml:space="preserve">needs, </w:t>
      </w:r>
      <w:r w:rsidRPr="00A427BC">
        <w:rPr>
          <w:lang w:val="en-US"/>
        </w:rPr>
        <w:t>experiences</w:t>
      </w:r>
      <w:r w:rsidR="007C0BF0" w:rsidRPr="00A427BC">
        <w:rPr>
          <w:lang w:val="en-US"/>
        </w:rPr>
        <w:t>,</w:t>
      </w:r>
      <w:r w:rsidRPr="00A427BC">
        <w:rPr>
          <w:lang w:val="en-US"/>
        </w:rPr>
        <w:t xml:space="preserve"> and knowledge </w:t>
      </w:r>
      <w:r w:rsidR="00E8770F" w:rsidRPr="00A427BC">
        <w:rPr>
          <w:lang w:val="en-US"/>
        </w:rPr>
        <w:t xml:space="preserve">of the marginalized </w:t>
      </w:r>
      <w:r w:rsidRPr="00A427BC">
        <w:rPr>
          <w:lang w:val="en-US"/>
        </w:rPr>
        <w:t>as equa</w:t>
      </w:r>
      <w:r w:rsidR="00E03974" w:rsidRPr="00A427BC">
        <w:rPr>
          <w:lang w:val="en-US"/>
        </w:rPr>
        <w:t>l</w:t>
      </w:r>
      <w:r w:rsidRPr="00A427BC">
        <w:rPr>
          <w:lang w:val="en-US"/>
        </w:rPr>
        <w:t>l</w:t>
      </w:r>
      <w:r w:rsidR="00E03974" w:rsidRPr="00A427BC">
        <w:rPr>
          <w:lang w:val="en-US"/>
        </w:rPr>
        <w:t>y valuable</w:t>
      </w:r>
      <w:r w:rsidRPr="00A427BC">
        <w:rPr>
          <w:lang w:val="en-US"/>
        </w:rPr>
        <w:fldChar w:fldCharType="begin"/>
      </w:r>
      <w:r w:rsidR="006D6832">
        <w:rPr>
          <w:lang w:val="en-US"/>
        </w:rPr>
        <w:instrText xml:space="preserve"> ADDIN ZOTERO_ITEM CSL_CITATION {"citationID":"lhTvqFh4","properties":{"formattedCitation":"\\super 41\\nosupersub{}","plainCitation":"41","noteIndex":0},"citationItems":[{"id":"u12bhc3X/5682XktS","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sidRPr="00A427BC">
        <w:rPr>
          <w:lang w:val="en-US"/>
        </w:rPr>
        <w:fldChar w:fldCharType="separate"/>
      </w:r>
      <w:r w:rsidR="00E1392E" w:rsidRPr="00A427BC">
        <w:rPr>
          <w:vertAlign w:val="superscript"/>
          <w:lang w:val="en-US"/>
        </w:rPr>
        <w:t>41</w:t>
      </w:r>
      <w:r w:rsidRPr="00A427BC">
        <w:rPr>
          <w:lang w:val="en-US"/>
        </w:rPr>
        <w:fldChar w:fldCharType="end"/>
      </w:r>
      <w:r w:rsidRPr="00A427BC">
        <w:rPr>
          <w:lang w:val="en-US"/>
        </w:rPr>
        <w:t xml:space="preserve">. It can also inspire solutions that benefit everyone. </w:t>
      </w:r>
      <w:r w:rsidR="002C5D33" w:rsidRPr="00A427BC">
        <w:rPr>
          <w:lang w:val="en-US"/>
        </w:rPr>
        <w:t xml:space="preserve">For example, </w:t>
      </w:r>
      <w:r w:rsidR="0072381E" w:rsidRPr="00A427BC">
        <w:rPr>
          <w:lang w:val="en-US"/>
        </w:rPr>
        <w:t xml:space="preserve">in 1987 </w:t>
      </w:r>
      <w:r w:rsidR="0039604B" w:rsidRPr="00A427BC">
        <w:rPr>
          <w:lang w:val="en-US"/>
        </w:rPr>
        <w:t>a group of farmers formed Practical Farmers of Iowa</w:t>
      </w:r>
      <w:r w:rsidR="005E063C" w:rsidRPr="00A427BC">
        <w:rPr>
          <w:lang w:val="en-US"/>
        </w:rPr>
        <w:fldChar w:fldCharType="begin"/>
      </w:r>
      <w:r w:rsidR="006D6832">
        <w:rPr>
          <w:lang w:val="en-US"/>
        </w:rPr>
        <w:instrText xml:space="preserve"> ADDIN ZOTERO_ITEM CSL_CITATION {"citationID":"jEAzhwOr","properties":{"formattedCitation":"\\super 42\\nosupersub{}","plainCitation":"42","noteIndex":0},"citationItems":[{"id":"u12bhc3X/oDHgyK1l","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A427BC">
        <w:rPr>
          <w:lang w:val="en-US"/>
        </w:rPr>
        <w:fldChar w:fldCharType="separate"/>
      </w:r>
      <w:r w:rsidR="00E1392E" w:rsidRPr="00A427BC">
        <w:rPr>
          <w:vertAlign w:val="superscript"/>
          <w:lang w:val="en-US"/>
        </w:rPr>
        <w:t>42</w:t>
      </w:r>
      <w:r w:rsidR="005E063C" w:rsidRPr="00A427BC">
        <w:rPr>
          <w:lang w:val="en-US"/>
        </w:rPr>
        <w:fldChar w:fldCharType="end"/>
      </w:r>
      <w:r w:rsidR="0072381E" w:rsidRPr="00A427BC">
        <w:rPr>
          <w:lang w:val="en-US"/>
        </w:rPr>
        <w:t xml:space="preserve"> </w:t>
      </w:r>
      <w:r w:rsidRPr="00A427BC">
        <w:rPr>
          <w:lang w:val="en-US"/>
        </w:rPr>
        <w:t xml:space="preserve">(hereafter referred to as Practical Farmers) </w:t>
      </w:r>
      <w:r w:rsidR="0072381E" w:rsidRPr="00A427BC">
        <w:rPr>
          <w:lang w:val="en-US"/>
        </w:rPr>
        <w:t>as a peer-to-peer learning community</w:t>
      </w:r>
      <w:r w:rsidR="00650554" w:rsidRPr="00A427BC">
        <w:rPr>
          <w:lang w:val="en-US"/>
        </w:rPr>
        <w:fldChar w:fldCharType="begin"/>
      </w:r>
      <w:r w:rsidR="006D6832">
        <w:rPr>
          <w:lang w:val="en-US"/>
        </w:rPr>
        <w:instrText xml:space="preserve"> ADDIN ZOTERO_ITEM CSL_CITATION {"citationID":"BOUJYzwa","properties":{"formattedCitation":"\\super 43\\nosupersub{}","plainCitation":"43","noteIndex":0},"citationItems":[{"id":"u12bhc3X/UtXtQ4v5","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sidRPr="00A427BC">
        <w:rPr>
          <w:lang w:val="en-US"/>
        </w:rPr>
        <w:fldChar w:fldCharType="separate"/>
      </w:r>
      <w:r w:rsidR="00E1392E" w:rsidRPr="00A427BC">
        <w:rPr>
          <w:vertAlign w:val="superscript"/>
          <w:lang w:val="en-US"/>
        </w:rPr>
        <w:t>43</w:t>
      </w:r>
      <w:r w:rsidR="00650554" w:rsidRPr="00A427BC">
        <w:rPr>
          <w:lang w:val="en-US"/>
        </w:rPr>
        <w:fldChar w:fldCharType="end"/>
      </w:r>
      <w:r w:rsidR="0072381E" w:rsidRPr="00A427BC">
        <w:rPr>
          <w:lang w:val="en-US"/>
        </w:rPr>
        <w:t xml:space="preserve">, </w:t>
      </w:r>
      <w:r w:rsidR="0039604B" w:rsidRPr="00A427BC">
        <w:rPr>
          <w:lang w:val="en-US"/>
        </w:rPr>
        <w:t xml:space="preserve">partially in response to </w:t>
      </w:r>
      <w:r w:rsidR="009619C9" w:rsidRPr="00A427BC">
        <w:rPr>
          <w:lang w:val="en-US"/>
        </w:rPr>
        <w:t>being</w:t>
      </w:r>
      <w:r w:rsidR="0039604B" w:rsidRPr="00A427BC">
        <w:rPr>
          <w:lang w:val="en-US"/>
        </w:rPr>
        <w:t xml:space="preserve"> </w:t>
      </w:r>
      <w:r w:rsidR="00AA0AAE" w:rsidRPr="00A427BC">
        <w:rPr>
          <w:lang w:val="en-US"/>
        </w:rPr>
        <w:t>excluded</w:t>
      </w:r>
      <w:r w:rsidR="0039604B" w:rsidRPr="00A427BC">
        <w:rPr>
          <w:lang w:val="en-US"/>
        </w:rPr>
        <w:t xml:space="preserve"> by the Land Grant</w:t>
      </w:r>
      <w:r w:rsidR="009147B2" w:rsidRPr="00A427BC">
        <w:rPr>
          <w:lang w:val="en-US"/>
        </w:rPr>
        <w:t>’s extension systems</w:t>
      </w:r>
      <w:r w:rsidR="00B41852" w:rsidRPr="00A427BC">
        <w:rPr>
          <w:lang w:val="en-US"/>
        </w:rPr>
        <w:fldChar w:fldCharType="begin"/>
      </w:r>
      <w:r w:rsidR="00E1392E" w:rsidRPr="00A427BC">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sidRPr="00A427BC">
        <w:rPr>
          <w:lang w:val="en-US"/>
        </w:rPr>
        <w:fldChar w:fldCharType="separate"/>
      </w:r>
      <w:r w:rsidR="00E1392E" w:rsidRPr="00A427BC">
        <w:rPr>
          <w:vertAlign w:val="superscript"/>
          <w:lang w:val="en-US"/>
        </w:rPr>
        <w:t>44</w:t>
      </w:r>
      <w:r w:rsidR="00B41852" w:rsidRPr="00A427BC">
        <w:rPr>
          <w:lang w:val="en-US"/>
        </w:rPr>
        <w:fldChar w:fldCharType="end"/>
      </w:r>
      <w:r w:rsidR="0039604B" w:rsidRPr="00A427BC">
        <w:rPr>
          <w:lang w:val="en-US"/>
        </w:rPr>
        <w:t xml:space="preserve">. </w:t>
      </w:r>
      <w:r w:rsidR="0070647C" w:rsidRPr="00A427BC">
        <w:rPr>
          <w:lang w:val="en-US"/>
        </w:rPr>
        <w:t xml:space="preserve">By listening to these farmers, a researcher </w:t>
      </w:r>
      <w:r w:rsidR="004C5450" w:rsidRPr="00A427BC">
        <w:rPr>
          <w:lang w:val="en-US"/>
        </w:rPr>
        <w:t xml:space="preserve">was inspired to </w:t>
      </w:r>
      <w:r w:rsidR="001E45B6" w:rsidRPr="00A427BC">
        <w:rPr>
          <w:lang w:val="en-US"/>
        </w:rPr>
        <w:t>study</w:t>
      </w:r>
      <w:r w:rsidR="0070647C" w:rsidRPr="00A427BC">
        <w:rPr>
          <w:lang w:val="en-US"/>
        </w:rPr>
        <w:t xml:space="preserve"> </w:t>
      </w:r>
      <w:r w:rsidR="0039604B" w:rsidRPr="00A427BC">
        <w:rPr>
          <w:lang w:val="en-US"/>
        </w:rPr>
        <w:t>low-input system</w:t>
      </w:r>
      <w:r w:rsidR="00D60466" w:rsidRPr="00A427BC">
        <w:rPr>
          <w:lang w:val="en-US"/>
        </w:rPr>
        <w:t xml:space="preserve">s, implementing a </w:t>
      </w:r>
      <w:r w:rsidR="005E531C" w:rsidRPr="00A427BC">
        <w:rPr>
          <w:lang w:val="en-US"/>
        </w:rPr>
        <w:t>trial</w:t>
      </w:r>
      <w:r w:rsidR="004C5450" w:rsidRPr="00A427BC">
        <w:rPr>
          <w:lang w:val="en-US"/>
        </w:rPr>
        <w:t xml:space="preserve"> </w:t>
      </w:r>
      <w:r w:rsidR="001E45B6" w:rsidRPr="00A427BC">
        <w:rPr>
          <w:lang w:val="en-US"/>
        </w:rPr>
        <w:t xml:space="preserve">that became an </w:t>
      </w:r>
      <w:r w:rsidR="008E4F4B" w:rsidRPr="00A427BC">
        <w:rPr>
          <w:lang w:val="en-US"/>
        </w:rPr>
        <w:t>influential</w:t>
      </w:r>
      <w:r w:rsidR="005E531C" w:rsidRPr="00A427BC">
        <w:rPr>
          <w:lang w:val="en-US"/>
        </w:rPr>
        <w:t xml:space="preserve">, long-term </w:t>
      </w:r>
      <w:r w:rsidR="0039604B" w:rsidRPr="00A427BC">
        <w:rPr>
          <w:lang w:val="en-US"/>
        </w:rPr>
        <w:t xml:space="preserve">crop </w:t>
      </w:r>
      <w:r w:rsidR="002C5D33" w:rsidRPr="00A427BC">
        <w:rPr>
          <w:lang w:val="en-US"/>
        </w:rPr>
        <w:t>diversification experiment</w:t>
      </w:r>
      <w:r w:rsidR="00CC6DD8" w:rsidRPr="00A427BC">
        <w:rPr>
          <w:lang w:val="en-US"/>
        </w:rPr>
        <w:fldChar w:fldCharType="begin"/>
      </w:r>
      <w:r w:rsidR="006D6832">
        <w:rPr>
          <w:lang w:val="en-US"/>
        </w:rPr>
        <w:instrText xml:space="preserve"> ADDIN ZOTERO_ITEM CSL_CITATION {"citationID":"dam3zez5","properties":{"formattedCitation":"\\super 45\\nosupersub{}","plainCitation":"45","noteIndex":0},"citationItems":[{"id":"u12bhc3X/OSXNw6cM","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sidRPr="00A427BC">
        <w:rPr>
          <w:lang w:val="en-US"/>
        </w:rPr>
        <w:fldChar w:fldCharType="separate"/>
      </w:r>
      <w:r w:rsidR="00E1392E" w:rsidRPr="00A427BC">
        <w:rPr>
          <w:vertAlign w:val="superscript"/>
          <w:lang w:val="en-US"/>
        </w:rPr>
        <w:t>45</w:t>
      </w:r>
      <w:r w:rsidR="00CC6DD8" w:rsidRPr="00A427BC">
        <w:rPr>
          <w:lang w:val="en-US"/>
        </w:rPr>
        <w:fldChar w:fldCharType="end"/>
      </w:r>
      <w:r w:rsidR="002C5D33" w:rsidRPr="00A427BC">
        <w:rPr>
          <w:lang w:val="en-US"/>
        </w:rPr>
        <w:t xml:space="preserve">. </w:t>
      </w:r>
      <w:r w:rsidR="000C70FE" w:rsidRPr="00A427BC">
        <w:rPr>
          <w:lang w:val="en-US"/>
        </w:rPr>
        <w:t>Researcher participation in the Women</w:t>
      </w:r>
      <w:r w:rsidR="006402A5" w:rsidRPr="00A427BC">
        <w:rPr>
          <w:lang w:val="en-US"/>
        </w:rPr>
        <w:t>,</w:t>
      </w:r>
      <w:r w:rsidR="000C70FE" w:rsidRPr="00A427BC">
        <w:rPr>
          <w:lang w:val="en-US"/>
        </w:rPr>
        <w:t xml:space="preserve"> Food and Agricultural Network</w:t>
      </w:r>
      <w:r w:rsidR="000C70FE" w:rsidRPr="00A427BC">
        <w:rPr>
          <w:lang w:val="en-US"/>
        </w:rPr>
        <w:fldChar w:fldCharType="begin"/>
      </w:r>
      <w:r w:rsidR="006D6832">
        <w:rPr>
          <w:lang w:val="en-US"/>
        </w:rPr>
        <w:instrText xml:space="preserve"> ADDIN ZOTERO_ITEM CSL_CITATION {"citationID":"TP2rI0KT","properties":{"formattedCitation":"\\super 46\\nosupersub{}","plainCitation":"46","noteIndex":0},"citationItems":[{"id":"u12bhc3X/i4CRPqM2","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sidRPr="00A427BC">
        <w:rPr>
          <w:lang w:val="en-US"/>
        </w:rPr>
        <w:fldChar w:fldCharType="separate"/>
      </w:r>
      <w:r w:rsidR="00E1392E" w:rsidRPr="00A427BC">
        <w:rPr>
          <w:vertAlign w:val="superscript"/>
          <w:lang w:val="en-US"/>
        </w:rPr>
        <w:t>46</w:t>
      </w:r>
      <w:r w:rsidR="000C70FE" w:rsidRPr="00A427BC">
        <w:rPr>
          <w:lang w:val="en-US"/>
        </w:rPr>
        <w:fldChar w:fldCharType="end"/>
      </w:r>
      <w:r w:rsidR="000C70FE" w:rsidRPr="00A427BC">
        <w:rPr>
          <w:lang w:val="en-US"/>
        </w:rPr>
        <w:t xml:space="preserve"> similarly inspired scientifically </w:t>
      </w:r>
      <w:r w:rsidR="001D1E24" w:rsidRPr="00A427BC">
        <w:rPr>
          <w:lang w:val="en-US"/>
        </w:rPr>
        <w:t xml:space="preserve">insightful </w:t>
      </w:r>
      <w:r w:rsidR="000C70FE" w:rsidRPr="00A427BC">
        <w:rPr>
          <w:lang w:val="en-US"/>
        </w:rPr>
        <w:t>activities with women landowners</w:t>
      </w:r>
      <w:r w:rsidR="000C70FE" w:rsidRPr="00A427BC">
        <w:rPr>
          <w:lang w:val="en-US"/>
        </w:rPr>
        <w:fldChar w:fldCharType="begin"/>
      </w:r>
      <w:r w:rsidR="006D6832">
        <w:rPr>
          <w:lang w:val="en-US"/>
        </w:rPr>
        <w:instrText xml:space="preserve"> ADDIN ZOTERO_ITEM CSL_CITATION {"citationID":"CaZD1BBj","properties":{"formattedCitation":"\\super 38,39\\nosupersub{}","plainCitation":"38,39","noteIndex":0},"citationItems":[{"id":"u12bhc3X/BjAYrD5D","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u12bhc3X/qDE8bYfu","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sidRPr="00A427BC">
        <w:rPr>
          <w:lang w:val="en-US"/>
        </w:rPr>
        <w:fldChar w:fldCharType="separate"/>
      </w:r>
      <w:r w:rsidR="00E1392E" w:rsidRPr="00A427BC">
        <w:rPr>
          <w:vertAlign w:val="superscript"/>
          <w:lang w:val="en-US"/>
        </w:rPr>
        <w:t>38,39</w:t>
      </w:r>
      <w:r w:rsidR="000C70FE" w:rsidRPr="00A427BC">
        <w:rPr>
          <w:lang w:val="en-US"/>
        </w:rPr>
        <w:fldChar w:fldCharType="end"/>
      </w:r>
      <w:r w:rsidR="000C70FE" w:rsidRPr="00A427BC">
        <w:rPr>
          <w:lang w:val="en-US"/>
        </w:rPr>
        <w:t xml:space="preserve">. </w:t>
      </w:r>
      <w:r w:rsidR="008E4F4B" w:rsidRPr="00A427BC">
        <w:rPr>
          <w:lang w:val="en-US"/>
        </w:rPr>
        <w:t xml:space="preserve">More recently, </w:t>
      </w:r>
      <w:r w:rsidR="00A26087" w:rsidRPr="00A427BC">
        <w:rPr>
          <w:lang w:val="en-US"/>
        </w:rPr>
        <w:t xml:space="preserve">Latino farmers </w:t>
      </w:r>
      <w:r w:rsidR="008E4F4B" w:rsidRPr="00A427BC">
        <w:rPr>
          <w:lang w:val="en-US"/>
        </w:rPr>
        <w:t xml:space="preserve">in the Midwest </w:t>
      </w:r>
      <w:r w:rsidR="00A26087" w:rsidRPr="00A427BC">
        <w:rPr>
          <w:lang w:val="en-US"/>
        </w:rPr>
        <w:t xml:space="preserve">have little </w:t>
      </w:r>
      <w:r w:rsidR="00E119AA" w:rsidRPr="00A427BC">
        <w:rPr>
          <w:lang w:val="en-US"/>
        </w:rPr>
        <w:t>institutional support</w:t>
      </w:r>
      <w:r w:rsidR="00954CBC" w:rsidRPr="00A427BC">
        <w:rPr>
          <w:lang w:val="en-US"/>
        </w:rPr>
        <w:t>,</w:t>
      </w:r>
      <w:r w:rsidR="00A26087" w:rsidRPr="00A427BC">
        <w:rPr>
          <w:lang w:val="en-US"/>
        </w:rPr>
        <w:t xml:space="preserve"> and Practical Farmers launched a Latino Engagement program</w:t>
      </w:r>
      <w:r w:rsidR="00FE199B" w:rsidRPr="00A427BC">
        <w:rPr>
          <w:lang w:val="en-US"/>
        </w:rPr>
        <w:t xml:space="preserve"> (</w:t>
      </w:r>
      <w:r w:rsidR="00B736CD" w:rsidRPr="00A427BC">
        <w:rPr>
          <w:lang w:val="en-US"/>
        </w:rPr>
        <w:t>Supplemental Information</w:t>
      </w:r>
      <w:r w:rsidR="00FE199B" w:rsidRPr="00A427BC">
        <w:rPr>
          <w:lang w:val="en-US"/>
        </w:rPr>
        <w:t>)</w:t>
      </w:r>
      <w:r w:rsidR="00671B76" w:rsidRPr="00A427BC">
        <w:rPr>
          <w:lang w:val="en-US"/>
        </w:rPr>
        <w:t xml:space="preserve">. </w:t>
      </w:r>
      <w:r w:rsidR="000C70FE" w:rsidRPr="00A427BC">
        <w:rPr>
          <w:lang w:val="en-US"/>
        </w:rPr>
        <w:t xml:space="preserve">These are select examples, </w:t>
      </w:r>
      <w:r w:rsidR="00B22E5D" w:rsidRPr="00A427BC">
        <w:rPr>
          <w:lang w:val="en-US"/>
        </w:rPr>
        <w:t xml:space="preserve">and </w:t>
      </w:r>
      <w:r w:rsidR="00E51DDA" w:rsidRPr="00A427BC">
        <w:rPr>
          <w:lang w:val="en-US"/>
        </w:rPr>
        <w:t xml:space="preserve">in </w:t>
      </w:r>
      <w:r w:rsidR="00FD0378" w:rsidRPr="00A427BC">
        <w:rPr>
          <w:lang w:val="en-US"/>
        </w:rPr>
        <w:t>US</w:t>
      </w:r>
      <w:r w:rsidR="00E51DDA" w:rsidRPr="00A427BC">
        <w:rPr>
          <w:lang w:val="en-US"/>
        </w:rPr>
        <w:t xml:space="preserve"> </w:t>
      </w:r>
      <w:r w:rsidR="00B22E5D" w:rsidRPr="00A427BC">
        <w:rPr>
          <w:lang w:val="en-US"/>
        </w:rPr>
        <w:t xml:space="preserve">agriculture </w:t>
      </w:r>
      <w:r w:rsidR="00E51DDA" w:rsidRPr="00A427BC">
        <w:rPr>
          <w:lang w:val="en-US"/>
        </w:rPr>
        <w:t>excluded groups may</w:t>
      </w:r>
      <w:r w:rsidR="00763871" w:rsidRPr="00A427BC">
        <w:rPr>
          <w:lang w:val="en-US"/>
        </w:rPr>
        <w:t xml:space="preserve"> take many forms,</w:t>
      </w:r>
      <w:r w:rsidR="00E51DDA" w:rsidRPr="00A427BC">
        <w:rPr>
          <w:lang w:val="en-US"/>
        </w:rPr>
        <w:t xml:space="preserve"> </w:t>
      </w:r>
      <w:r w:rsidR="007759D7" w:rsidRPr="00A427BC">
        <w:rPr>
          <w:lang w:val="en-US"/>
        </w:rPr>
        <w:t xml:space="preserve">including but not limited to </w:t>
      </w:r>
      <w:r w:rsidR="00291DF9" w:rsidRPr="00A427BC">
        <w:rPr>
          <w:lang w:val="en-US"/>
        </w:rPr>
        <w:t xml:space="preserve">minority, </w:t>
      </w:r>
      <w:r w:rsidR="00FD0378" w:rsidRPr="00A427BC">
        <w:rPr>
          <w:lang w:val="en-US"/>
        </w:rPr>
        <w:t>tenant,</w:t>
      </w:r>
      <w:r w:rsidR="00F2696B" w:rsidRPr="00A427BC">
        <w:rPr>
          <w:lang w:val="en-US"/>
        </w:rPr>
        <w:t xml:space="preserve"> queer</w:t>
      </w:r>
      <w:r w:rsidR="008C4D81" w:rsidRPr="00A427BC">
        <w:rPr>
          <w:lang w:val="en-US"/>
        </w:rPr>
        <w:t xml:space="preserve">, or immigrant </w:t>
      </w:r>
      <w:r w:rsidR="00291DF9" w:rsidRPr="00A427BC">
        <w:rPr>
          <w:lang w:val="en-US"/>
        </w:rPr>
        <w:t>farmers</w:t>
      </w:r>
      <w:r w:rsidR="00F2696B" w:rsidRPr="00A427BC">
        <w:rPr>
          <w:lang w:val="en-US"/>
        </w:rPr>
        <w:t>;</w:t>
      </w:r>
      <w:r w:rsidR="003A030D" w:rsidRPr="00A427BC">
        <w:rPr>
          <w:lang w:val="en-US"/>
        </w:rPr>
        <w:t xml:space="preserve"> or </w:t>
      </w:r>
      <w:r w:rsidR="00430422" w:rsidRPr="00A427BC">
        <w:rPr>
          <w:lang w:val="en-US"/>
        </w:rPr>
        <w:t xml:space="preserve">organic, low-input, </w:t>
      </w:r>
      <w:r w:rsidR="00906334" w:rsidRPr="00A427BC">
        <w:rPr>
          <w:lang w:val="en-US"/>
        </w:rPr>
        <w:t>small,</w:t>
      </w:r>
      <w:r w:rsidR="003C3EE0" w:rsidRPr="00A427BC">
        <w:rPr>
          <w:lang w:val="en-US"/>
        </w:rPr>
        <w:t xml:space="preserve"> diversified,</w:t>
      </w:r>
      <w:r w:rsidR="00906334" w:rsidRPr="00A427BC">
        <w:rPr>
          <w:lang w:val="en-US"/>
        </w:rPr>
        <w:t xml:space="preserve"> or </w:t>
      </w:r>
      <w:r w:rsidR="00430422" w:rsidRPr="00A427BC">
        <w:rPr>
          <w:lang w:val="en-US"/>
        </w:rPr>
        <w:t>low-mechanization farms</w:t>
      </w:r>
      <w:r w:rsidR="00F2696B" w:rsidRPr="00A427BC">
        <w:rPr>
          <w:lang w:val="en-US"/>
        </w:rPr>
        <w:t>.</w:t>
      </w:r>
      <w:r w:rsidR="002F0E37" w:rsidRPr="00A427BC">
        <w:rPr>
          <w:lang w:val="en-US"/>
        </w:rPr>
        <w:t xml:space="preserve"> </w:t>
      </w:r>
      <w:r w:rsidR="007E6D0D" w:rsidRPr="00A427BC">
        <w:rPr>
          <w:lang w:val="en-US"/>
        </w:rPr>
        <w:t xml:space="preserve">Seeking to support and serve such groups is therefore a potentially impactful research activity that supports </w:t>
      </w:r>
      <w:proofErr w:type="gramStart"/>
      <w:r w:rsidR="007E6D0D" w:rsidRPr="00A427BC">
        <w:rPr>
          <w:lang w:val="en-US"/>
        </w:rPr>
        <w:t>rebalancing of</w:t>
      </w:r>
      <w:proofErr w:type="gramEnd"/>
      <w:r w:rsidR="007E6D0D" w:rsidRPr="00A427BC">
        <w:rPr>
          <w:lang w:val="en-US"/>
        </w:rPr>
        <w:t xml:space="preserve"> power. </w:t>
      </w:r>
    </w:p>
    <w:p w14:paraId="2C8A2FB3" w14:textId="2208BB3E" w:rsidR="00A30E15" w:rsidRPr="00A427BC" w:rsidRDefault="00A30E15" w:rsidP="00A30E15">
      <w:pPr>
        <w:pStyle w:val="Heading2"/>
        <w:rPr>
          <w:rStyle w:val="Heading3Char"/>
          <w:color w:val="auto"/>
          <w:lang w:val="en-US"/>
        </w:rPr>
      </w:pPr>
      <w:r w:rsidRPr="00A427BC">
        <w:rPr>
          <w:rStyle w:val="Heading3Char"/>
          <w:color w:val="auto"/>
          <w:lang w:val="en-US"/>
        </w:rPr>
        <w:t xml:space="preserve">2.2 </w:t>
      </w:r>
      <w:r w:rsidR="00F1647C" w:rsidRPr="00A427BC">
        <w:rPr>
          <w:rStyle w:val="Heading3Char"/>
          <w:color w:val="auto"/>
          <w:lang w:val="en-US"/>
        </w:rPr>
        <w:t>Leveraging science</w:t>
      </w:r>
    </w:p>
    <w:p w14:paraId="292F82C1" w14:textId="05624672" w:rsidR="00A30E15" w:rsidRPr="00A427BC" w:rsidRDefault="00A30E15" w:rsidP="00A30E15">
      <w:pPr>
        <w:rPr>
          <w:lang w:val="en-US"/>
        </w:rPr>
      </w:pPr>
      <w:r w:rsidRPr="00A427BC">
        <w:rPr>
          <w:lang w:val="en-US"/>
        </w:rPr>
        <w:t>By leveraging their scientific training, agricultural scientists have great potential to contribute to documentation of power imbalances</w:t>
      </w:r>
      <w:r w:rsidR="00EB4FDF" w:rsidRPr="00A427BC">
        <w:rPr>
          <w:lang w:val="en-US"/>
        </w:rPr>
        <w:t xml:space="preserve"> (Table 2</w:t>
      </w:r>
      <w:proofErr w:type="gramStart"/>
      <w:r w:rsidR="00EB4FDF" w:rsidRPr="00A427BC">
        <w:rPr>
          <w:lang w:val="en-US"/>
        </w:rPr>
        <w:t>)</w:t>
      </w:r>
      <w:r w:rsidRPr="00A427BC">
        <w:rPr>
          <w:lang w:val="en-US"/>
        </w:rPr>
        <w:t>, and</w:t>
      </w:r>
      <w:proofErr w:type="gramEnd"/>
      <w:r w:rsidRPr="00A427BC">
        <w:rPr>
          <w:lang w:val="en-US"/>
        </w:rPr>
        <w:t xml:space="preserve"> therefore support their mitigation. For example, a series of studies documented significant</w:t>
      </w:r>
      <w:r w:rsidR="001263D3" w:rsidRPr="00A427BC">
        <w:rPr>
          <w:lang w:val="en-US"/>
        </w:rPr>
        <w:t>ly longer-term</w:t>
      </w:r>
      <w:r w:rsidRPr="00A427BC">
        <w:rPr>
          <w:lang w:val="en-US"/>
        </w:rPr>
        <w:t xml:space="preserve"> soil degradation and crop yield losses </w:t>
      </w:r>
      <w:r w:rsidR="001263D3" w:rsidRPr="00A427BC">
        <w:rPr>
          <w:lang w:val="en-US"/>
        </w:rPr>
        <w:t xml:space="preserve">than assumed by the </w:t>
      </w:r>
      <w:r w:rsidR="00EF4A52" w:rsidRPr="00A427BC">
        <w:rPr>
          <w:lang w:val="en-US"/>
        </w:rPr>
        <w:t xml:space="preserve">laws dictating </w:t>
      </w:r>
      <w:r w:rsidRPr="00A427BC">
        <w:rPr>
          <w:lang w:val="en-US"/>
        </w:rPr>
        <w:t xml:space="preserve">required remediation </w:t>
      </w:r>
      <w:r w:rsidR="001263D3" w:rsidRPr="00A427BC">
        <w:rPr>
          <w:lang w:val="en-US"/>
        </w:rPr>
        <w:t xml:space="preserve">periods </w:t>
      </w:r>
      <w:r w:rsidRPr="00A427BC">
        <w:rPr>
          <w:lang w:val="en-US"/>
        </w:rPr>
        <w:t xml:space="preserve">accompanying underground pipeline installation </w:t>
      </w:r>
      <w:r w:rsidRPr="00A427BC">
        <w:rPr>
          <w:lang w:val="en-US"/>
        </w:rPr>
        <w:fldChar w:fldCharType="begin"/>
      </w:r>
      <w:r w:rsidR="006D6832">
        <w:rPr>
          <w:lang w:val="en-US"/>
        </w:rPr>
        <w:instrText xml:space="preserve"> ADDIN ZOTERO_ITEM CSL_CITATION {"citationID":"nmTfnvQM","properties":{"formattedCitation":"\\super 47\\uc0\\u8211{}49\\nosupersub{}","plainCitation":"47–49","noteIndex":0},"citationItems":[{"id":"u12bhc3X/EnwqYovL","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u12bhc3X/4GTc3rhV","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u12bhc3X/KGH79F7a","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sidRPr="00A427BC">
        <w:rPr>
          <w:lang w:val="en-US"/>
        </w:rPr>
        <w:fldChar w:fldCharType="separate"/>
      </w:r>
      <w:r w:rsidR="00E1392E" w:rsidRPr="00A427BC">
        <w:rPr>
          <w:vertAlign w:val="superscript"/>
          <w:lang w:val="en-US"/>
        </w:rPr>
        <w:t>47–49</w:t>
      </w:r>
      <w:r w:rsidRPr="00A427BC">
        <w:rPr>
          <w:lang w:val="en-US"/>
        </w:rPr>
        <w:fldChar w:fldCharType="end"/>
      </w:r>
      <w:r w:rsidR="00EF4A52" w:rsidRPr="00A427BC">
        <w:rPr>
          <w:lang w:val="en-US"/>
        </w:rPr>
        <w:t>. This scientific effort t</w:t>
      </w:r>
      <w:r w:rsidR="001263D3" w:rsidRPr="00A427BC">
        <w:rPr>
          <w:lang w:val="en-US"/>
        </w:rPr>
        <w:t>hus document</w:t>
      </w:r>
      <w:r w:rsidR="00EF4A52" w:rsidRPr="00A427BC">
        <w:rPr>
          <w:lang w:val="en-US"/>
        </w:rPr>
        <w:t>ed</w:t>
      </w:r>
      <w:r w:rsidR="001263D3" w:rsidRPr="00A427BC">
        <w:rPr>
          <w:lang w:val="en-US"/>
        </w:rPr>
        <w:t xml:space="preserve"> a</w:t>
      </w:r>
      <w:r w:rsidR="00D25072" w:rsidRPr="00A427BC">
        <w:rPr>
          <w:lang w:val="en-US"/>
        </w:rPr>
        <w:t>n important</w:t>
      </w:r>
      <w:r w:rsidR="001263D3" w:rsidRPr="00A427BC">
        <w:rPr>
          <w:lang w:val="en-US"/>
        </w:rPr>
        <w:t xml:space="preserve"> structural </w:t>
      </w:r>
      <w:r w:rsidR="006402A5" w:rsidRPr="00A427BC">
        <w:rPr>
          <w:lang w:val="en-US"/>
        </w:rPr>
        <w:t>inequality</w:t>
      </w:r>
      <w:r w:rsidR="001263D3" w:rsidRPr="00A427BC">
        <w:rPr>
          <w:lang w:val="en-US"/>
        </w:rPr>
        <w:t>.</w:t>
      </w:r>
      <w:r w:rsidR="00EF4A52" w:rsidRPr="00A427BC">
        <w:rPr>
          <w:lang w:val="en-US"/>
        </w:rPr>
        <w:t xml:space="preserve"> However, science can also be used to </w:t>
      </w:r>
      <w:r w:rsidR="008728E6" w:rsidRPr="00A427BC">
        <w:rPr>
          <w:lang w:val="en-US"/>
        </w:rPr>
        <w:t xml:space="preserve">passively implement </w:t>
      </w:r>
      <w:r w:rsidR="00EF4A52" w:rsidRPr="00A427BC">
        <w:rPr>
          <w:lang w:val="en-US"/>
        </w:rPr>
        <w:t>power</w:t>
      </w:r>
      <w:r w:rsidR="005A54F6" w:rsidRPr="00A427BC">
        <w:rPr>
          <w:lang w:val="en-US"/>
        </w:rPr>
        <w:t xml:space="preserve"> ineq</w:t>
      </w:r>
      <w:r w:rsidR="007E6D0D" w:rsidRPr="00A427BC">
        <w:rPr>
          <w:lang w:val="en-US"/>
        </w:rPr>
        <w:t>uities</w:t>
      </w:r>
      <w:r w:rsidR="00481C7D" w:rsidRPr="00A427BC">
        <w:rPr>
          <w:lang w:val="en-US"/>
        </w:rPr>
        <w:t xml:space="preserve"> </w:t>
      </w:r>
      <w:r w:rsidR="005A54F6" w:rsidRPr="00A427BC">
        <w:rPr>
          <w:lang w:val="en-US"/>
        </w:rPr>
        <w:t>between the creator and user.</w:t>
      </w:r>
      <w:r w:rsidR="00481C7D" w:rsidRPr="00A427BC">
        <w:rPr>
          <w:lang w:val="en-US"/>
        </w:rPr>
        <w:t xml:space="preserve"> </w:t>
      </w:r>
      <w:r w:rsidR="00EF4A52" w:rsidRPr="00A427BC">
        <w:rPr>
          <w:lang w:val="en-US"/>
        </w:rPr>
        <w:t xml:space="preserve">For example, US Land Grant </w:t>
      </w:r>
      <w:r w:rsidR="0019603D" w:rsidRPr="00A427BC">
        <w:rPr>
          <w:lang w:val="en-US"/>
        </w:rPr>
        <w:t>u</w:t>
      </w:r>
      <w:r w:rsidRPr="00A427BC">
        <w:rPr>
          <w:lang w:val="en-US"/>
        </w:rPr>
        <w:t>niversit</w:t>
      </w:r>
      <w:r w:rsidR="0019603D" w:rsidRPr="00A427BC">
        <w:rPr>
          <w:lang w:val="en-US"/>
        </w:rPr>
        <w:t xml:space="preserve">ies </w:t>
      </w:r>
      <w:r w:rsidR="00EF4A52" w:rsidRPr="00A427BC">
        <w:rPr>
          <w:lang w:val="en-US"/>
        </w:rPr>
        <w:t xml:space="preserve">traditionally </w:t>
      </w:r>
      <w:r w:rsidR="0019603D" w:rsidRPr="00A427BC">
        <w:rPr>
          <w:lang w:val="en-US"/>
        </w:rPr>
        <w:t xml:space="preserve">wield </w:t>
      </w:r>
      <w:r w:rsidR="00F0353C" w:rsidRPr="00A427BC">
        <w:rPr>
          <w:lang w:val="en-US"/>
        </w:rPr>
        <w:t>unique</w:t>
      </w:r>
      <w:r w:rsidR="0019603D" w:rsidRPr="00A427BC">
        <w:rPr>
          <w:lang w:val="en-US"/>
        </w:rPr>
        <w:t xml:space="preserve"> power in generating</w:t>
      </w:r>
      <w:r w:rsidRPr="00A427BC">
        <w:rPr>
          <w:lang w:val="en-US"/>
        </w:rPr>
        <w:t xml:space="preserve"> nutrient </w:t>
      </w:r>
      <w:r w:rsidR="00270305" w:rsidRPr="00A427BC">
        <w:rPr>
          <w:lang w:val="en-US"/>
        </w:rPr>
        <w:lastRenderedPageBreak/>
        <w:t xml:space="preserve">application </w:t>
      </w:r>
      <w:r w:rsidRPr="00A427BC">
        <w:rPr>
          <w:lang w:val="en-US"/>
        </w:rPr>
        <w:t xml:space="preserve">recommendations </w:t>
      </w:r>
      <w:r w:rsidR="0024457A" w:rsidRPr="00A427BC">
        <w:rPr>
          <w:lang w:val="en-US"/>
        </w:rPr>
        <w:t xml:space="preserve">using </w:t>
      </w:r>
      <w:r w:rsidRPr="00A427BC">
        <w:rPr>
          <w:lang w:val="en-US"/>
        </w:rPr>
        <w:t>top-down,</w:t>
      </w:r>
      <w:r w:rsidR="00EF4A52" w:rsidRPr="00A427BC">
        <w:rPr>
          <w:lang w:val="en-US"/>
        </w:rPr>
        <w:t xml:space="preserve"> siloed experiments (that </w:t>
      </w:r>
      <w:r w:rsidR="00F21A0C" w:rsidRPr="00A427BC">
        <w:rPr>
          <w:lang w:val="en-US"/>
        </w:rPr>
        <w:t>often lack statistical power</w:t>
      </w:r>
      <w:r w:rsidRPr="00A427BC">
        <w:rPr>
          <w:lang w:val="en-US"/>
        </w:rPr>
        <w:fldChar w:fldCharType="begin"/>
      </w:r>
      <w:r w:rsidR="006D6832">
        <w:rPr>
          <w:lang w:val="en-US"/>
        </w:rPr>
        <w:instrText xml:space="preserve"> ADDIN ZOTERO_ITEM CSL_CITATION {"citationID":"U06N5Gez","properties":{"formattedCitation":"\\super 50\\nosupersub{}","plainCitation":"50","noteIndex":0},"citationItems":[{"id":"u12bhc3X/ETtEbvmN","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A427BC">
        <w:rPr>
          <w:lang w:val="en-US"/>
        </w:rPr>
        <w:fldChar w:fldCharType="separate"/>
      </w:r>
      <w:r w:rsidR="00E1392E" w:rsidRPr="00A427BC">
        <w:rPr>
          <w:vertAlign w:val="superscript"/>
          <w:lang w:val="en-US"/>
        </w:rPr>
        <w:t>50</w:t>
      </w:r>
      <w:r w:rsidRPr="00A427BC">
        <w:rPr>
          <w:lang w:val="en-US"/>
        </w:rPr>
        <w:fldChar w:fldCharType="end"/>
      </w:r>
      <w:r w:rsidR="00EF4A52" w:rsidRPr="00A427BC">
        <w:rPr>
          <w:lang w:val="en-US"/>
        </w:rPr>
        <w:t>)</w:t>
      </w:r>
      <w:r w:rsidRPr="00A427BC">
        <w:rPr>
          <w:lang w:val="en-US"/>
        </w:rPr>
        <w:t xml:space="preserve"> </w:t>
      </w:r>
      <w:r w:rsidR="00F21A0C" w:rsidRPr="00A427BC">
        <w:rPr>
          <w:lang w:val="en-US"/>
        </w:rPr>
        <w:t xml:space="preserve">using data that is not made publicly available and without </w:t>
      </w:r>
      <w:r w:rsidRPr="00A427BC">
        <w:rPr>
          <w:lang w:val="en-US"/>
        </w:rPr>
        <w:t xml:space="preserve">extensive input from the public, farmers, or </w:t>
      </w:r>
      <w:r w:rsidR="00DE55BE" w:rsidRPr="00A427BC">
        <w:rPr>
          <w:lang w:val="en-US"/>
        </w:rPr>
        <w:t>peer review</w:t>
      </w:r>
      <w:r w:rsidRPr="00A427BC">
        <w:rPr>
          <w:lang w:val="en-US"/>
        </w:rPr>
        <w:t xml:space="preserve">. </w:t>
      </w:r>
      <w:r w:rsidR="00F21A0C" w:rsidRPr="00A427BC">
        <w:rPr>
          <w:lang w:val="en-US"/>
        </w:rPr>
        <w:t>Driven largely by water quality concerns, the public has begun to demand more transparency with regards to agricultural nutrient management</w:t>
      </w:r>
      <w:r w:rsidR="00136412" w:rsidRPr="00A427BC">
        <w:rPr>
          <w:lang w:val="en-US"/>
        </w:rPr>
        <w:t xml:space="preserve"> in the US</w:t>
      </w:r>
      <w:r w:rsidR="00F21A0C" w:rsidRPr="00A427BC">
        <w:rPr>
          <w:lang w:val="en-US"/>
        </w:rPr>
        <w:t xml:space="preserve">, prompting </w:t>
      </w:r>
      <w:r w:rsidRPr="00A427BC">
        <w:rPr>
          <w:lang w:val="en-US"/>
        </w:rPr>
        <w:t>farmer</w:t>
      </w:r>
      <w:r w:rsidR="008E4670" w:rsidRPr="00A427BC">
        <w:rPr>
          <w:lang w:val="en-US"/>
        </w:rPr>
        <w:t>s</w:t>
      </w:r>
      <w:r w:rsidRPr="00A427BC">
        <w:rPr>
          <w:lang w:val="en-US"/>
        </w:rPr>
        <w:t xml:space="preserve"> and universities </w:t>
      </w:r>
      <w:r w:rsidR="00F21A0C" w:rsidRPr="00A427BC">
        <w:rPr>
          <w:lang w:val="en-US"/>
        </w:rPr>
        <w:t xml:space="preserve">to </w:t>
      </w:r>
      <w:r w:rsidRPr="00A427BC">
        <w:rPr>
          <w:lang w:val="en-US"/>
        </w:rPr>
        <w:t xml:space="preserve">reimagine </w:t>
      </w:r>
      <w:r w:rsidR="00F21A0C" w:rsidRPr="00A427BC">
        <w:rPr>
          <w:lang w:val="en-US"/>
        </w:rPr>
        <w:t xml:space="preserve">how nutrient recommendations are created. New programs </w:t>
      </w:r>
      <w:r w:rsidRPr="00A427BC">
        <w:rPr>
          <w:lang w:val="en-US"/>
        </w:rPr>
        <w:t>democratiz</w:t>
      </w:r>
      <w:r w:rsidR="005A54F6" w:rsidRPr="00A427BC">
        <w:rPr>
          <w:lang w:val="en-US"/>
        </w:rPr>
        <w:t>e</w:t>
      </w:r>
      <w:r w:rsidRPr="00A427BC">
        <w:rPr>
          <w:lang w:val="en-US"/>
        </w:rPr>
        <w:t xml:space="preserve"> and contextualiz</w:t>
      </w:r>
      <w:r w:rsidR="005A54F6" w:rsidRPr="00A427BC">
        <w:rPr>
          <w:lang w:val="en-US"/>
        </w:rPr>
        <w:t>e</w:t>
      </w:r>
      <w:r w:rsidRPr="00A427BC">
        <w:rPr>
          <w:lang w:val="en-US"/>
        </w:rPr>
        <w:t xml:space="preserve"> recommendations</w:t>
      </w:r>
      <w:r w:rsidR="008F0247" w:rsidRPr="00A427BC">
        <w:rPr>
          <w:lang w:val="en-US"/>
        </w:rPr>
        <w:t xml:space="preserve"> using </w:t>
      </w:r>
      <w:r w:rsidR="00015B96" w:rsidRPr="00A427BC">
        <w:rPr>
          <w:lang w:val="en-US"/>
        </w:rPr>
        <w:t xml:space="preserve">open-source methodologies and </w:t>
      </w:r>
      <w:r w:rsidR="004F637D" w:rsidRPr="00A427BC">
        <w:rPr>
          <w:lang w:val="en-US"/>
        </w:rPr>
        <w:t>modern computing power</w:t>
      </w:r>
      <w:r w:rsidR="00AE296C" w:rsidRPr="00A427BC">
        <w:rPr>
          <w:lang w:val="en-US"/>
        </w:rPr>
        <w:t xml:space="preserve"> capabilities</w:t>
      </w:r>
      <w:r w:rsidRPr="00A427BC">
        <w:rPr>
          <w:lang w:val="en-US"/>
        </w:rPr>
        <w:t>,</w:t>
      </w:r>
      <w:r w:rsidR="00015B96" w:rsidRPr="00A427BC">
        <w:rPr>
          <w:lang w:val="en-US"/>
        </w:rPr>
        <w:t xml:space="preserve"> while also </w:t>
      </w:r>
      <w:r w:rsidRPr="00A427BC">
        <w:rPr>
          <w:lang w:val="en-US"/>
        </w:rPr>
        <w:t>supporting horizontal knowledge exchange</w:t>
      </w:r>
      <w:r w:rsidR="00A851BD">
        <w:rPr>
          <w:lang w:val="en-US"/>
        </w:rPr>
        <w:fldChar w:fldCharType="begin"/>
      </w:r>
      <w:r w:rsidR="00A851BD">
        <w:rPr>
          <w:lang w:val="en-US"/>
        </w:rPr>
        <w:instrText xml:space="preserve"> ADDIN ZOTERO_ITEM CSL_CITATION {"citationID":"So2CpZcm","properties":{"formattedCitation":"\\super 51\\nosupersub{}","plainCitation":"51","noteIndex":0},"citationItems":[{"id":"u12bhc3X/r641UO5W","uris":["http://zotero.org/users/3599437/items/JECLV44P"],"itemData":{"id":"u12bhc3X/r641UO5W","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schema":"https://github.com/citation-style-language/schema/raw/master/csl-citation.json"} </w:instrText>
      </w:r>
      <w:r w:rsidR="00A851BD">
        <w:rPr>
          <w:lang w:val="en-US"/>
        </w:rPr>
        <w:fldChar w:fldCharType="separate"/>
      </w:r>
      <w:r w:rsidR="00A851BD" w:rsidRPr="00A851BD">
        <w:rPr>
          <w:vertAlign w:val="superscript"/>
          <w:lang w:val="en-US"/>
          <w:rPrChange w:id="10" w:author="Virginia Anne Nichols" w:date="2025-05-12T13:03:00Z" w16du:dateUtc="2025-05-12T11:03:00Z">
            <w:rPr>
              <w:vertAlign w:val="superscript"/>
            </w:rPr>
          </w:rPrChange>
        </w:rPr>
        <w:t>51</w:t>
      </w:r>
      <w:r w:rsidR="00A851BD">
        <w:rPr>
          <w:lang w:val="en-US"/>
        </w:rPr>
        <w:fldChar w:fldCharType="end"/>
      </w:r>
      <w:r w:rsidRPr="00A427BC">
        <w:rPr>
          <w:lang w:val="en-US"/>
        </w:rPr>
        <w:t>. Iowa State University recently launched an ambitious program</w:t>
      </w:r>
      <w:r w:rsidR="00883EF3" w:rsidRPr="00A427BC">
        <w:rPr>
          <w:lang w:val="en-US"/>
        </w:rPr>
        <w:t>, the Iowa Nitrogen Initiative,</w:t>
      </w:r>
      <w:r w:rsidRPr="00A427BC">
        <w:rPr>
          <w:lang w:val="en-US"/>
        </w:rPr>
        <w:t xml:space="preserve"> wherein farmers volunteer to perform nitrogen rate trials in their own production contexts</w:t>
      </w:r>
      <w:r w:rsidRPr="00A427BC">
        <w:rPr>
          <w:lang w:val="en-US"/>
        </w:rPr>
        <w:fldChar w:fldCharType="begin"/>
      </w:r>
      <w:r w:rsidR="00A851BD">
        <w:rPr>
          <w:lang w:val="en-US"/>
        </w:rPr>
        <w:instrText xml:space="preserve"> ADDIN ZOTERO_ITEM CSL_CITATION {"citationID":"l25bAG4J","properties":{"formattedCitation":"\\super 52\\nosupersub{}","plainCitation":"52","noteIndex":0},"citationItems":[{"id":"u12bhc3X/55LlgtCJ","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Pr="00A427BC">
        <w:rPr>
          <w:lang w:val="en-US"/>
        </w:rPr>
        <w:fldChar w:fldCharType="separate"/>
      </w:r>
      <w:r w:rsidR="00A851BD" w:rsidRPr="00A851BD">
        <w:rPr>
          <w:vertAlign w:val="superscript"/>
          <w:lang w:val="en-US"/>
          <w:rPrChange w:id="11" w:author="Virginia Anne Nichols" w:date="2025-05-12T13:03:00Z" w16du:dateUtc="2025-05-12T11:03:00Z">
            <w:rPr>
              <w:vertAlign w:val="superscript"/>
            </w:rPr>
          </w:rPrChange>
        </w:rPr>
        <w:t>52</w:t>
      </w:r>
      <w:r w:rsidRPr="00A427BC">
        <w:rPr>
          <w:lang w:val="en-US"/>
        </w:rPr>
        <w:fldChar w:fldCharType="end"/>
      </w:r>
      <w:r w:rsidR="00015B96" w:rsidRPr="00A427BC">
        <w:rPr>
          <w:lang w:val="en-US"/>
        </w:rPr>
        <w:t xml:space="preserve">, increasing the relevance of the data driving the recommendations. </w:t>
      </w:r>
      <w:r w:rsidRPr="00A427BC">
        <w:rPr>
          <w:lang w:val="en-US"/>
        </w:rPr>
        <w:t xml:space="preserve">The data </w:t>
      </w:r>
      <w:ins w:id="12" w:author="Virginia Anne Nichols" w:date="2025-05-12T07:31:00Z" w16du:dateUtc="2025-05-12T05:31:00Z">
        <w:r w:rsidR="00E07C0D">
          <w:rPr>
            <w:lang w:val="en-US"/>
          </w:rPr>
          <w:t>is</w:t>
        </w:r>
      </w:ins>
      <w:del w:id="13" w:author="Virginia Anne Nichols" w:date="2025-05-12T07:31:00Z" w16du:dateUtc="2025-05-12T05:31:00Z">
        <w:r w:rsidR="007678D8" w:rsidRPr="00A427BC" w:rsidDel="00E07C0D">
          <w:rPr>
            <w:lang w:val="en-US"/>
          </w:rPr>
          <w:delText>will be</w:delText>
        </w:r>
      </w:del>
      <w:r w:rsidRPr="00A427BC">
        <w:rPr>
          <w:lang w:val="en-US"/>
        </w:rPr>
        <w:t xml:space="preserve"> collectively pooled and used to drive transparently calculated, </w:t>
      </w:r>
      <w:ins w:id="14" w:author="Virginia Anne Nichols" w:date="2025-05-12T07:32:00Z" w16du:dateUtc="2025-05-12T05:32:00Z">
        <w:r w:rsidR="00E07C0D">
          <w:rPr>
            <w:lang w:val="en-US"/>
          </w:rPr>
          <w:t xml:space="preserve">drastically </w:t>
        </w:r>
      </w:ins>
      <w:r w:rsidRPr="00A427BC">
        <w:rPr>
          <w:lang w:val="en-US"/>
        </w:rPr>
        <w:t>more nuanced recommendations</w:t>
      </w:r>
      <w:ins w:id="15" w:author="Virginia Anne Nichols" w:date="2025-05-12T13:03:00Z" w16du:dateUtc="2025-05-12T11:03:00Z">
        <w:r w:rsidR="00A851BD">
          <w:rPr>
            <w:lang w:val="en-US"/>
          </w:rPr>
          <w:t>:</w:t>
        </w:r>
      </w:ins>
      <w:del w:id="16" w:author="Virginia Anne Nichols" w:date="2025-05-12T13:03:00Z" w16du:dateUtc="2025-05-12T11:03:00Z">
        <w:r w:rsidRPr="00A427BC" w:rsidDel="00A851BD">
          <w:rPr>
            <w:lang w:val="en-US"/>
          </w:rPr>
          <w:delText>.</w:delText>
        </w:r>
      </w:del>
      <w:r w:rsidRPr="00A427BC">
        <w:rPr>
          <w:lang w:val="en-US"/>
        </w:rPr>
        <w:t xml:space="preserve"> </w:t>
      </w:r>
      <w:ins w:id="17" w:author="Virginia Anne Nichols" w:date="2025-05-12T13:04:00Z" w16du:dateUtc="2025-05-12T11:04:00Z">
        <w:r w:rsidR="00A851BD">
          <w:rPr>
            <w:lang w:val="en-US"/>
          </w:rPr>
          <w:t xml:space="preserve">in 2025 </w:t>
        </w:r>
      </w:ins>
      <w:ins w:id="18" w:author="Virginia Anne Nichols" w:date="2025-05-12T13:03:00Z" w16du:dateUtc="2025-05-12T11:03:00Z">
        <w:r w:rsidR="00A851BD">
          <w:rPr>
            <w:lang w:val="en-US"/>
          </w:rPr>
          <w:t>the</w:t>
        </w:r>
      </w:ins>
      <w:ins w:id="19" w:author="Virginia Anne Nichols" w:date="2025-05-12T07:43:00Z" w16du:dateUtc="2025-05-12T05:43:00Z">
        <w:r w:rsidR="004D3426">
          <w:rPr>
            <w:lang w:val="en-US"/>
          </w:rPr>
          <w:t xml:space="preserve"> program </w:t>
        </w:r>
      </w:ins>
      <w:ins w:id="20" w:author="Virginia Anne Nichols" w:date="2025-05-12T13:04:00Z" w16du:dateUtc="2025-05-12T11:04:00Z">
        <w:r w:rsidR="00A851BD">
          <w:rPr>
            <w:lang w:val="en-US"/>
          </w:rPr>
          <w:t xml:space="preserve">used </w:t>
        </w:r>
      </w:ins>
      <w:ins w:id="21" w:author="Virginia Anne Nichols" w:date="2025-05-12T07:43:00Z" w16du:dateUtc="2025-05-12T05:43:00Z">
        <w:r w:rsidR="004D3426">
          <w:rPr>
            <w:lang w:val="en-US"/>
          </w:rPr>
          <w:t xml:space="preserve">data from 470 sites </w:t>
        </w:r>
      </w:ins>
      <w:ins w:id="22" w:author="Virginia Anne Nichols" w:date="2025-05-12T07:44:00Z" w16du:dateUtc="2025-05-12T05:44:00Z">
        <w:r w:rsidR="004D3426">
          <w:rPr>
            <w:lang w:val="en-US"/>
          </w:rPr>
          <w:t xml:space="preserve">and provides recommendations for 21,384 scenarios </w:t>
        </w:r>
      </w:ins>
      <w:ins w:id="23" w:author="Virginia Anne Nichols" w:date="2025-05-12T13:04:00Z" w16du:dateUtc="2025-05-12T11:04:00Z">
        <w:r w:rsidR="00A851BD">
          <w:rPr>
            <w:lang w:val="en-US"/>
          </w:rPr>
          <w:t>(</w:t>
        </w:r>
      </w:ins>
      <w:ins w:id="24" w:author="Virginia Anne Nichols" w:date="2025-05-12T07:44:00Z" w16du:dateUtc="2025-05-12T05:44:00Z">
        <w:r w:rsidR="004D3426">
          <w:rPr>
            <w:lang w:val="en-US"/>
          </w:rPr>
          <w:t>compared to the previous extension system’s 10 sites</w:t>
        </w:r>
      </w:ins>
      <w:ins w:id="25" w:author="Virginia Anne Nichols" w:date="2025-05-12T07:45:00Z" w16du:dateUtc="2025-05-12T05:45:00Z">
        <w:r w:rsidR="004D3426">
          <w:rPr>
            <w:lang w:val="en-US"/>
          </w:rPr>
          <w:t xml:space="preserve"> </w:t>
        </w:r>
      </w:ins>
      <w:ins w:id="26" w:author="Virginia Anne Nichols" w:date="2025-05-12T07:49:00Z" w16du:dateUtc="2025-05-12T05:49:00Z">
        <w:r w:rsidR="004F082A">
          <w:rPr>
            <w:lang w:val="en-US"/>
          </w:rPr>
          <w:t>driving</w:t>
        </w:r>
      </w:ins>
      <w:ins w:id="27" w:author="Virginia Anne Nichols" w:date="2025-05-12T07:45:00Z" w16du:dateUtc="2025-05-12T05:45:00Z">
        <w:r w:rsidR="004D3426">
          <w:rPr>
            <w:lang w:val="en-US"/>
          </w:rPr>
          <w:t xml:space="preserve"> </w:t>
        </w:r>
      </w:ins>
      <w:ins w:id="28" w:author="Virginia Anne Nichols" w:date="2025-05-12T13:05:00Z" w16du:dateUtc="2025-05-12T11:05:00Z">
        <w:r w:rsidR="00A851BD">
          <w:rPr>
            <w:lang w:val="en-US"/>
          </w:rPr>
          <w:t xml:space="preserve">recommendation from </w:t>
        </w:r>
      </w:ins>
      <w:ins w:id="29" w:author="Virginia Anne Nichols" w:date="2025-05-12T07:45:00Z" w16du:dateUtc="2025-05-12T05:45:00Z">
        <w:r w:rsidR="004D3426">
          <w:rPr>
            <w:lang w:val="en-US"/>
          </w:rPr>
          <w:t>four scenario</w:t>
        </w:r>
      </w:ins>
      <w:ins w:id="30" w:author="Virginia Anne Nichols" w:date="2025-05-12T13:04:00Z" w16du:dateUtc="2025-05-12T11:04:00Z">
        <w:r w:rsidR="00A851BD">
          <w:rPr>
            <w:lang w:val="en-US"/>
          </w:rPr>
          <w:t>s)</w:t>
        </w:r>
      </w:ins>
      <w:ins w:id="31" w:author="Virginia Anne Nichols" w:date="2025-05-12T07:45:00Z" w16du:dateUtc="2025-05-12T05:45:00Z">
        <w:r w:rsidR="004D3426">
          <w:rPr>
            <w:lang w:val="en-US"/>
          </w:rPr>
          <w:t>. Th</w:t>
        </w:r>
      </w:ins>
      <w:ins w:id="32" w:author="Virginia Anne Nichols" w:date="2025-05-12T07:49:00Z" w16du:dateUtc="2025-05-12T05:49:00Z">
        <w:r w:rsidR="004F082A">
          <w:rPr>
            <w:lang w:val="en-US"/>
          </w:rPr>
          <w:t>e development of this tool</w:t>
        </w:r>
      </w:ins>
      <w:ins w:id="33" w:author="Virginia Anne Nichols" w:date="2025-05-12T07:45:00Z" w16du:dateUtc="2025-05-12T05:45:00Z">
        <w:r w:rsidR="004D3426">
          <w:rPr>
            <w:lang w:val="en-US"/>
          </w:rPr>
          <w:t xml:space="preserve"> has been accompanied by significant </w:t>
        </w:r>
      </w:ins>
      <w:ins w:id="34" w:author="Virginia Anne Nichols" w:date="2025-05-12T07:49:00Z" w16du:dateUtc="2025-05-12T05:49:00Z">
        <w:r w:rsidR="004F082A">
          <w:rPr>
            <w:lang w:val="en-US"/>
          </w:rPr>
          <w:t>public engagement</w:t>
        </w:r>
      </w:ins>
      <w:ins w:id="35" w:author="Virginia Anne Nichols" w:date="2025-05-12T07:45:00Z" w16du:dateUtc="2025-05-12T05:45:00Z">
        <w:r w:rsidR="004D3426">
          <w:rPr>
            <w:lang w:val="en-US"/>
          </w:rPr>
          <w:t xml:space="preserve">, </w:t>
        </w:r>
      </w:ins>
      <w:ins w:id="36" w:author="Virginia Anne Nichols" w:date="2025-05-12T07:47:00Z" w16du:dateUtc="2025-05-12T05:47:00Z">
        <w:r w:rsidR="004F082A">
          <w:rPr>
            <w:lang w:val="en-US"/>
          </w:rPr>
          <w:t>with</w:t>
        </w:r>
      </w:ins>
      <w:ins w:id="37" w:author="Virginia Anne Nichols" w:date="2025-05-12T07:50:00Z" w16du:dateUtc="2025-05-12T05:50:00Z">
        <w:r w:rsidR="004F082A">
          <w:rPr>
            <w:lang w:val="en-US"/>
          </w:rPr>
          <w:t xml:space="preserve"> an average of</w:t>
        </w:r>
      </w:ins>
      <w:ins w:id="38" w:author="Virginia Anne Nichols" w:date="2025-05-12T07:47:00Z" w16du:dateUtc="2025-05-12T05:47:00Z">
        <w:r w:rsidR="004F082A">
          <w:rPr>
            <w:lang w:val="en-US"/>
          </w:rPr>
          <w:t xml:space="preserve"> 30 presentations </w:t>
        </w:r>
      </w:ins>
      <w:ins w:id="39" w:author="Virginia Anne Nichols" w:date="2025-05-12T07:51:00Z" w16du:dateUtc="2025-05-12T05:51:00Z">
        <w:r w:rsidR="004F082A">
          <w:rPr>
            <w:lang w:val="en-US"/>
          </w:rPr>
          <w:t xml:space="preserve">and 60 popular press products </w:t>
        </w:r>
      </w:ins>
      <w:ins w:id="40" w:author="Virginia Anne Nichols" w:date="2025-05-12T07:47:00Z" w16du:dateUtc="2025-05-12T05:47:00Z">
        <w:r w:rsidR="004F082A">
          <w:rPr>
            <w:lang w:val="en-US"/>
          </w:rPr>
          <w:t>per year</w:t>
        </w:r>
      </w:ins>
      <w:ins w:id="41" w:author="Virginia Anne Nichols" w:date="2025-05-12T13:05:00Z" w16du:dateUtc="2025-05-12T11:05:00Z">
        <w:r w:rsidR="00A851BD">
          <w:rPr>
            <w:lang w:val="en-US"/>
          </w:rPr>
          <w:t xml:space="preserve"> and</w:t>
        </w:r>
      </w:ins>
      <w:ins w:id="42" w:author="Virginia Anne Nichols" w:date="2025-05-12T07:48:00Z" w16du:dateUtc="2025-05-12T05:48:00Z">
        <w:r w:rsidR="004F082A">
          <w:rPr>
            <w:lang w:val="en-US"/>
          </w:rPr>
          <w:t xml:space="preserve"> 3,000 </w:t>
        </w:r>
      </w:ins>
      <w:ins w:id="43" w:author="Virginia Anne Nichols" w:date="2025-05-12T07:51:00Z" w16du:dateUtc="2025-05-12T05:51:00Z">
        <w:r w:rsidR="004F082A">
          <w:rPr>
            <w:lang w:val="en-US"/>
          </w:rPr>
          <w:t xml:space="preserve">unique users </w:t>
        </w:r>
      </w:ins>
      <w:ins w:id="44" w:author="Virginia Anne Nichols" w:date="2025-05-12T07:48:00Z" w16du:dateUtc="2025-05-12T05:48:00Z">
        <w:r w:rsidR="004F082A">
          <w:rPr>
            <w:lang w:val="en-US"/>
          </w:rPr>
          <w:t xml:space="preserve">registered for the </w:t>
        </w:r>
      </w:ins>
      <w:ins w:id="45" w:author="Virginia Anne Nichols" w:date="2025-05-12T07:51:00Z" w16du:dateUtc="2025-05-12T05:51:00Z">
        <w:r w:rsidR="004F082A">
          <w:rPr>
            <w:lang w:val="en-US"/>
          </w:rPr>
          <w:t xml:space="preserve">recently launched </w:t>
        </w:r>
      </w:ins>
      <w:ins w:id="46" w:author="Virginia Anne Nichols" w:date="2025-05-12T07:48:00Z" w16du:dateUtc="2025-05-12T05:48:00Z">
        <w:r w:rsidR="004F082A">
          <w:rPr>
            <w:lang w:val="en-US"/>
          </w:rPr>
          <w:t>recommendation tool</w:t>
        </w:r>
      </w:ins>
      <w:r w:rsidR="002C42F2">
        <w:rPr>
          <w:lang w:val="en-US"/>
        </w:rPr>
        <w:fldChar w:fldCharType="begin"/>
      </w:r>
      <w:r w:rsidR="002C42F2">
        <w:rPr>
          <w:lang w:val="en-US"/>
        </w:rPr>
        <w:instrText xml:space="preserve"> ADDIN ZOTERO_ITEM CSL_CITATION {"citationID":"6yvtWLVx","properties":{"formattedCitation":"\\super 52\\nosupersub{}","plainCitation":"52","noteIndex":0},"citationItems":[{"id":"u12bhc3X/55LlgtCJ","uris":["http://zotero.org/users/3599437/items/VZJ4DIIN"],"itemData":{"id":"u12bhc3X/55LlgtCJ","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002C42F2">
        <w:rPr>
          <w:lang w:val="en-US"/>
        </w:rPr>
        <w:fldChar w:fldCharType="separate"/>
      </w:r>
      <w:r w:rsidR="002C42F2" w:rsidRPr="002C42F2">
        <w:rPr>
          <w:vertAlign w:val="superscript"/>
          <w:lang w:val="en-US"/>
          <w:rPrChange w:id="47" w:author="Virginia Anne Nichols" w:date="2025-05-12T13:05:00Z" w16du:dateUtc="2025-05-12T11:05:00Z">
            <w:rPr>
              <w:vertAlign w:val="superscript"/>
            </w:rPr>
          </w:rPrChange>
        </w:rPr>
        <w:t>52</w:t>
      </w:r>
      <w:r w:rsidR="002C42F2">
        <w:rPr>
          <w:lang w:val="en-US"/>
        </w:rPr>
        <w:fldChar w:fldCharType="end"/>
      </w:r>
      <w:ins w:id="48" w:author="Virginia Anne Nichols" w:date="2025-05-12T07:49:00Z" w16du:dateUtc="2025-05-12T05:49:00Z">
        <w:r w:rsidR="004F082A">
          <w:rPr>
            <w:lang w:val="en-US"/>
          </w:rPr>
          <w:t>.</w:t>
        </w:r>
      </w:ins>
      <w:ins w:id="49" w:author="Virginia Anne Nichols" w:date="2025-05-12T07:53:00Z" w16du:dateUtc="2025-05-12T05:53:00Z">
        <w:r w:rsidR="00E10CB1">
          <w:rPr>
            <w:lang w:val="en-US"/>
          </w:rPr>
          <w:t xml:space="preserve"> </w:t>
        </w:r>
      </w:ins>
      <w:ins w:id="50" w:author="Virginia Anne Nichols" w:date="2025-05-12T12:39:00Z" w16du:dateUtc="2025-05-12T10:39:00Z">
        <w:r w:rsidR="006D6832">
          <w:rPr>
            <w:lang w:val="en-US"/>
          </w:rPr>
          <w:t>Scientifically, t</w:t>
        </w:r>
      </w:ins>
      <w:ins w:id="51" w:author="Virginia Anne Nichols" w:date="2025-05-12T07:53:00Z" w16du:dateUtc="2025-05-12T05:53:00Z">
        <w:r w:rsidR="00E10CB1">
          <w:rPr>
            <w:lang w:val="en-US"/>
          </w:rPr>
          <w:t xml:space="preserve">his system has highlighted fall residual nitrogen as an important predictor of </w:t>
        </w:r>
      </w:ins>
      <w:ins w:id="52" w:author="Virginia Anne Nichols" w:date="2025-05-12T07:54:00Z" w16du:dateUtc="2025-05-12T05:54:00Z">
        <w:r w:rsidR="00E10CB1">
          <w:rPr>
            <w:lang w:val="en-US"/>
          </w:rPr>
          <w:t>the subsequent year’s nitrogen needs,</w:t>
        </w:r>
      </w:ins>
      <w:ins w:id="53" w:author="Virginia Anne Nichols" w:date="2025-05-12T12:42:00Z" w16du:dateUtc="2025-05-12T10:42:00Z">
        <w:r w:rsidR="006D6832">
          <w:rPr>
            <w:lang w:val="en-US"/>
          </w:rPr>
          <w:t xml:space="preserve"> which to-date has been largely overlooked</w:t>
        </w:r>
      </w:ins>
      <w:r w:rsidR="006D6832">
        <w:rPr>
          <w:lang w:val="en-US"/>
        </w:rPr>
        <w:fldChar w:fldCharType="begin"/>
      </w:r>
      <w:r w:rsidR="00A851BD">
        <w:rPr>
          <w:lang w:val="en-US"/>
        </w:rPr>
        <w:instrText xml:space="preserve"> ADDIN ZOTERO_ITEM CSL_CITATION {"citationID":"gjcoxqLR","properties":{"formattedCitation":"\\super 53\\nosupersub{}","plainCitation":"53","noteIndex":0},"citationItems":[{"id":1681,"uris":["http://zotero.org/users/3599437/items/EN29TQ4Z"],"itemData":{"id":1681,"type":"article-journal","abstract":"The application of nitrogen (N) fertilizer both underpins high productivity of agricultural systems and contributes to multiple environmental harms. The search for ways that farmers can optimize the N fertilizer applications to their crops is of global significance. A common concept in developing recommendations for N fertilizer applications is the “mass balance paradigm” – that is, bigger crops need more N, and smaller less – despite several studies showing that the crop yield at the optimum N rate (Nopt) is poorly related to Nopt. In this study we simulated two contrasting field experiments where crops were grown for 5 and 16 consecutive years under uniform management, but in which yield at Nopt was poorly correlated to Nopt. We found that N lost to the environment relative to yields (i.e., kg N t-1) varied +/- 124 and 164 % of the mean in the simulations of the experiments. Conversely, N exported in harvested produce (kg N t-1) was +/- 11 and 48 % of the mean. Given the experiments were uniformly managed across time, the variations result from crop-to-crop climatic differences. These results provide, for the first time, a quantitative example of the importance of climatic causes of the poor correlation between yield at Nopt and Nopt. An implication of this result is that, even if yield of the coming crop could be accurately predicted it would be of little use in determining the amount of N fertilizer farmers need to apply because of the variability in environmental N losses and/or crop N uptake. These results, in addition to previous empirical evidence that yield at Nopt and Nopt are poorly correlated, may help industry and farmers move to more credible systems of N fertilizer management.","container-title":"Agronomy for Sustainable Development","DOI":"10.1007/s13593-024-00955-7","ISSN":"1773-0155","issue":"2","journalAbbreviation":"Agron. Sustain. Dev.","language":"en","page":"18","source":"Springer Link","title":"The nitrogen fertilizer conundrum: why is yield a poor determinant of crops’ nitrogen fertilizer requirements?","title-short":"The nitrogen fertilizer conundrum","volume":"44","author":[{"family":"Thorburn","given":"Peter J."},{"family":"Biggs","given":"Jody S."},{"family":"Puntel","given":"Laila A."},{"family":"Sawyer","given":"John E."},{"family":"Everingham","given":"Yvette L."},{"family":"Archontoulis","given":"Sotirios V."}],"issued":{"date-parts":[["2024",3,19]]}}}],"schema":"https://github.com/citation-style-language/schema/raw/master/csl-citation.json"} </w:instrText>
      </w:r>
      <w:r w:rsidR="006D6832">
        <w:rPr>
          <w:lang w:val="en-US"/>
        </w:rPr>
        <w:fldChar w:fldCharType="separate"/>
      </w:r>
      <w:r w:rsidR="00A851BD" w:rsidRPr="00A851BD">
        <w:rPr>
          <w:vertAlign w:val="superscript"/>
          <w:lang w:val="en-US"/>
          <w:rPrChange w:id="54" w:author="Virginia Anne Nichols" w:date="2025-05-12T13:03:00Z" w16du:dateUtc="2025-05-12T11:03:00Z">
            <w:rPr>
              <w:vertAlign w:val="superscript"/>
            </w:rPr>
          </w:rPrChange>
        </w:rPr>
        <w:t>53</w:t>
      </w:r>
      <w:r w:rsidR="006D6832">
        <w:rPr>
          <w:lang w:val="en-US"/>
        </w:rPr>
        <w:fldChar w:fldCharType="end"/>
      </w:r>
      <w:ins w:id="55" w:author="Virginia Anne Nichols" w:date="2025-05-12T07:54:00Z" w16du:dateUtc="2025-05-12T05:54:00Z">
        <w:r w:rsidR="00E10CB1">
          <w:rPr>
            <w:lang w:val="en-US"/>
          </w:rPr>
          <w:t xml:space="preserve"> </w:t>
        </w:r>
      </w:ins>
      <w:ins w:id="56" w:author="Virginia Anne Nichols" w:date="2025-05-12T07:47:00Z" w16du:dateUtc="2025-05-12T05:47:00Z">
        <w:r w:rsidR="004F082A">
          <w:rPr>
            <w:lang w:val="en-US"/>
          </w:rPr>
          <w:t xml:space="preserve"> </w:t>
        </w:r>
      </w:ins>
      <w:del w:id="57" w:author="Virginia Anne Nichols" w:date="2025-05-12T07:49:00Z" w16du:dateUtc="2025-05-12T05:49:00Z">
        <w:r w:rsidRPr="00A427BC" w:rsidDel="004F082A">
          <w:rPr>
            <w:lang w:val="en-US"/>
          </w:rPr>
          <w:delText xml:space="preserve">Similarly, Practical Farmers launched a regional program paying farmers to test nitrogen rates of their choice using replicated trials and sharing their results with the public. </w:delText>
        </w:r>
      </w:del>
      <w:r w:rsidRPr="00A427BC">
        <w:rPr>
          <w:lang w:val="en-US"/>
        </w:rPr>
        <w:t xml:space="preserve">These efforts </w:t>
      </w:r>
      <w:r w:rsidR="002440B0" w:rsidRPr="00A427BC">
        <w:rPr>
          <w:lang w:val="en-US"/>
        </w:rPr>
        <w:t xml:space="preserve">are </w:t>
      </w:r>
      <w:ins w:id="58" w:author="Virginia Anne Nichols" w:date="2025-05-12T13:06:00Z" w16du:dateUtc="2025-05-12T11:06:00Z">
        <w:r w:rsidR="002C42F2">
          <w:rPr>
            <w:lang w:val="en-US"/>
          </w:rPr>
          <w:t xml:space="preserve">examples of </w:t>
        </w:r>
      </w:ins>
      <w:r w:rsidR="00EA20E7" w:rsidRPr="00A427BC">
        <w:rPr>
          <w:lang w:val="en-US"/>
        </w:rPr>
        <w:t>leverag</w:t>
      </w:r>
      <w:r w:rsidR="002440B0" w:rsidRPr="00A427BC">
        <w:rPr>
          <w:lang w:val="en-US"/>
        </w:rPr>
        <w:t>ing</w:t>
      </w:r>
      <w:r w:rsidR="00A82325" w:rsidRPr="00A427BC">
        <w:rPr>
          <w:lang w:val="en-US"/>
        </w:rPr>
        <w:t xml:space="preserve"> science</w:t>
      </w:r>
      <w:r w:rsidR="00EA20E7" w:rsidRPr="00A427BC">
        <w:rPr>
          <w:lang w:val="en-US"/>
        </w:rPr>
        <w:t xml:space="preserve"> to </w:t>
      </w:r>
      <w:r w:rsidRPr="00A427BC">
        <w:rPr>
          <w:lang w:val="en-US"/>
        </w:rPr>
        <w:t>redistrib</w:t>
      </w:r>
      <w:r w:rsidR="00EA20E7" w:rsidRPr="00A427BC">
        <w:rPr>
          <w:lang w:val="en-US"/>
        </w:rPr>
        <w:t>ute</w:t>
      </w:r>
      <w:r w:rsidRPr="00A427BC">
        <w:rPr>
          <w:lang w:val="en-US"/>
        </w:rPr>
        <w:t xml:space="preserve"> power </w:t>
      </w:r>
      <w:r w:rsidR="007678D8" w:rsidRPr="00A427BC">
        <w:rPr>
          <w:lang w:val="en-US"/>
        </w:rPr>
        <w:t>more equ</w:t>
      </w:r>
      <w:r w:rsidR="005A54F6" w:rsidRPr="00A427BC">
        <w:rPr>
          <w:lang w:val="en-US"/>
        </w:rPr>
        <w:t>itably</w:t>
      </w:r>
      <w:r w:rsidR="007678D8" w:rsidRPr="00A427BC">
        <w:rPr>
          <w:lang w:val="en-US"/>
        </w:rPr>
        <w:t xml:space="preserve"> amongst </w:t>
      </w:r>
      <w:r w:rsidR="00EA20E7" w:rsidRPr="00A427BC">
        <w:rPr>
          <w:lang w:val="en-US"/>
        </w:rPr>
        <w:t xml:space="preserve">farmers, scientists, and </w:t>
      </w:r>
      <w:r w:rsidR="007678D8" w:rsidRPr="00A427BC">
        <w:rPr>
          <w:lang w:val="en-US"/>
        </w:rPr>
        <w:t>the public</w:t>
      </w:r>
      <w:r w:rsidR="005A54F6" w:rsidRPr="00A427BC">
        <w:rPr>
          <w:lang w:val="en-US"/>
        </w:rPr>
        <w:t xml:space="preserve">, blurring the lines between </w:t>
      </w:r>
      <w:r w:rsidR="00D24C6D" w:rsidRPr="00A427BC">
        <w:rPr>
          <w:lang w:val="en-US"/>
        </w:rPr>
        <w:t xml:space="preserve">science </w:t>
      </w:r>
      <w:r w:rsidR="005A54F6" w:rsidRPr="00A427BC">
        <w:rPr>
          <w:lang w:val="en-US"/>
        </w:rPr>
        <w:t>creator and user. It</w:t>
      </w:r>
      <w:r w:rsidR="00EA20E7" w:rsidRPr="00A427BC">
        <w:rPr>
          <w:lang w:val="en-US"/>
        </w:rPr>
        <w:t xml:space="preserve"> also represent</w:t>
      </w:r>
      <w:r w:rsidR="00A6595D" w:rsidRPr="00A427BC">
        <w:rPr>
          <w:lang w:val="en-US"/>
        </w:rPr>
        <w:t>s</w:t>
      </w:r>
      <w:r w:rsidR="00EA20E7" w:rsidRPr="00A427BC">
        <w:rPr>
          <w:lang w:val="en-US"/>
        </w:rPr>
        <w:t xml:space="preserve"> a</w:t>
      </w:r>
      <w:r w:rsidR="00883353" w:rsidRPr="00A427BC">
        <w:rPr>
          <w:lang w:val="en-US"/>
        </w:rPr>
        <w:t>n important and</w:t>
      </w:r>
      <w:r w:rsidR="00EA20E7" w:rsidRPr="00A427BC">
        <w:rPr>
          <w:lang w:val="en-US"/>
        </w:rPr>
        <w:t xml:space="preserve"> positive shift in awareness regarding detrimental power inequities </w:t>
      </w:r>
      <w:r w:rsidR="00EE5623" w:rsidRPr="00A427BC">
        <w:rPr>
          <w:lang w:val="en-US"/>
        </w:rPr>
        <w:t>in previous applications of science</w:t>
      </w:r>
      <w:r w:rsidR="00EA20E7" w:rsidRPr="00A427BC">
        <w:rPr>
          <w:lang w:val="en-US"/>
        </w:rPr>
        <w:t>.</w:t>
      </w:r>
    </w:p>
    <w:p w14:paraId="47041102" w14:textId="4C26F088" w:rsidR="00387D49" w:rsidRPr="00A427BC" w:rsidRDefault="00387D49" w:rsidP="00A30E15">
      <w:pPr>
        <w:rPr>
          <w:lang w:val="en-US"/>
        </w:rPr>
      </w:pPr>
    </w:p>
    <w:p w14:paraId="7D5DAF8C" w14:textId="2675BC4C" w:rsidR="00C83D16" w:rsidRPr="00A427BC" w:rsidRDefault="002E2390" w:rsidP="008A4A87">
      <w:pPr>
        <w:pStyle w:val="Heading2"/>
        <w:rPr>
          <w:color w:val="auto"/>
          <w:lang w:val="en-US"/>
        </w:rPr>
      </w:pPr>
      <w:r w:rsidRPr="00A427BC">
        <w:rPr>
          <w:color w:val="auto"/>
          <w:lang w:val="en-US"/>
        </w:rPr>
        <w:t xml:space="preserve">2.3 </w:t>
      </w:r>
      <w:r w:rsidR="00EE5623" w:rsidRPr="00A427BC">
        <w:rPr>
          <w:color w:val="auto"/>
          <w:lang w:val="en-US"/>
        </w:rPr>
        <w:t xml:space="preserve">Expanding </w:t>
      </w:r>
      <w:r w:rsidR="0061086F" w:rsidRPr="00A427BC">
        <w:rPr>
          <w:color w:val="auto"/>
          <w:lang w:val="en-US"/>
        </w:rPr>
        <w:t>the concept of scien</w:t>
      </w:r>
      <w:r w:rsidR="00551F22" w:rsidRPr="00A427BC">
        <w:rPr>
          <w:color w:val="auto"/>
          <w:lang w:val="en-US"/>
        </w:rPr>
        <w:t>tific measurements</w:t>
      </w:r>
    </w:p>
    <w:p w14:paraId="237F8432" w14:textId="3FAD9C69" w:rsidR="00A42909" w:rsidRPr="00A427BC" w:rsidRDefault="00EE5623" w:rsidP="00C83D16">
      <w:pPr>
        <w:rPr>
          <w:lang w:val="en-US"/>
        </w:rPr>
      </w:pPr>
      <w:r w:rsidRPr="00A427BC">
        <w:rPr>
          <w:lang w:val="en-US"/>
        </w:rPr>
        <w:t xml:space="preserve">While traditional Western science methodologies can have a role in addressing power </w:t>
      </w:r>
      <w:r w:rsidR="007E6D0D" w:rsidRPr="00A427BC">
        <w:rPr>
          <w:lang w:val="en-US"/>
        </w:rPr>
        <w:t>imbalances</w:t>
      </w:r>
      <w:r w:rsidRPr="00A427BC">
        <w:rPr>
          <w:lang w:val="en-US"/>
        </w:rPr>
        <w:t xml:space="preserve">, expanding the definition of science is also </w:t>
      </w:r>
      <w:r w:rsidR="0061086F" w:rsidRPr="00A427BC">
        <w:rPr>
          <w:lang w:val="en-US"/>
        </w:rPr>
        <w:t xml:space="preserve">an </w:t>
      </w:r>
      <w:r w:rsidRPr="00A427BC">
        <w:rPr>
          <w:lang w:val="en-US"/>
        </w:rPr>
        <w:t>important</w:t>
      </w:r>
      <w:r w:rsidR="0061086F" w:rsidRPr="00A427BC">
        <w:rPr>
          <w:lang w:val="en-US"/>
        </w:rPr>
        <w:t xml:space="preserve"> component of redistributing power</w:t>
      </w:r>
      <w:r w:rsidRPr="00A427BC">
        <w:rPr>
          <w:lang w:val="en-US"/>
        </w:rPr>
        <w:t>. The concept of ‘m</w:t>
      </w:r>
      <w:r w:rsidR="00A42909" w:rsidRPr="00A427BC">
        <w:rPr>
          <w:lang w:val="en-US"/>
        </w:rPr>
        <w:t>ultiple ways of knowing</w:t>
      </w:r>
      <w:r w:rsidRPr="00A427BC">
        <w:rPr>
          <w:lang w:val="en-US"/>
        </w:rPr>
        <w:t>’</w:t>
      </w:r>
      <w:r w:rsidR="00A42909" w:rsidRPr="00A427BC">
        <w:rPr>
          <w:lang w:val="en-US"/>
        </w:rPr>
        <w:t xml:space="preserve"> origina</w:t>
      </w:r>
      <w:r w:rsidR="00546CC0" w:rsidRPr="00A427BC">
        <w:rPr>
          <w:lang w:val="en-US"/>
        </w:rPr>
        <w:t>tes in Indigenous</w:t>
      </w:r>
      <w:r w:rsidR="00A42909" w:rsidRPr="00A427BC">
        <w:rPr>
          <w:lang w:val="en-US"/>
        </w:rPr>
        <w:t xml:space="preserve"> </w:t>
      </w:r>
      <w:r w:rsidR="00A86F8F" w:rsidRPr="00A427BC">
        <w:rPr>
          <w:lang w:val="en-US"/>
        </w:rPr>
        <w:t>epistemolog</w:t>
      </w:r>
      <w:r w:rsidR="00546CC0" w:rsidRPr="00A427BC">
        <w:rPr>
          <w:lang w:val="en-US"/>
        </w:rPr>
        <w:t>ies</w:t>
      </w:r>
      <w:r w:rsidR="00A42909" w:rsidRPr="00A427BC">
        <w:rPr>
          <w:lang w:val="en-US"/>
        </w:rPr>
        <w:t xml:space="preserve"> but has </w:t>
      </w:r>
      <w:r w:rsidRPr="00A427BC">
        <w:rPr>
          <w:lang w:val="en-US"/>
        </w:rPr>
        <w:t xml:space="preserve">recently </w:t>
      </w:r>
      <w:r w:rsidR="00A42909" w:rsidRPr="00A427BC">
        <w:rPr>
          <w:lang w:val="en-US"/>
        </w:rPr>
        <w:t>migrated into common vernacular</w:t>
      </w:r>
      <w:r w:rsidR="00650D5D" w:rsidRPr="00A427BC">
        <w:rPr>
          <w:lang w:val="en-US"/>
        </w:rPr>
        <w:t>.</w:t>
      </w:r>
      <w:r w:rsidR="00A42909" w:rsidRPr="00A427BC">
        <w:rPr>
          <w:lang w:val="en-US"/>
        </w:rPr>
        <w:t xml:space="preserve"> </w:t>
      </w:r>
      <w:r w:rsidR="0061086F" w:rsidRPr="00A427BC">
        <w:rPr>
          <w:lang w:val="en-US"/>
        </w:rPr>
        <w:t>The concept</w:t>
      </w:r>
      <w:r w:rsidR="00A42909" w:rsidRPr="00A427BC">
        <w:rPr>
          <w:lang w:val="en-US"/>
        </w:rPr>
        <w:t xml:space="preserve"> recognizes the diverse means through which individuals and groups understand the world around them</w:t>
      </w:r>
      <w:r w:rsidR="00546CC0" w:rsidRPr="00A427BC">
        <w:rPr>
          <w:lang w:val="en-US"/>
        </w:rPr>
        <w:t xml:space="preserve">, including </w:t>
      </w:r>
      <w:r w:rsidR="00A42909" w:rsidRPr="00A427BC">
        <w:rPr>
          <w:lang w:val="en-US"/>
        </w:rPr>
        <w:t xml:space="preserve">empirical observation and logical reasoning, but also personal experience </w:t>
      </w:r>
      <w:r w:rsidR="00784026" w:rsidRPr="00A427BC">
        <w:rPr>
          <w:lang w:val="en-US"/>
        </w:rPr>
        <w:t xml:space="preserve">and </w:t>
      </w:r>
      <w:r w:rsidR="00A42909" w:rsidRPr="00A427BC">
        <w:rPr>
          <w:lang w:val="en-US"/>
        </w:rPr>
        <w:t>cultural traditions</w:t>
      </w:r>
      <w:r w:rsidR="004F7CEA" w:rsidRPr="00A427BC">
        <w:rPr>
          <w:lang w:val="en-US"/>
        </w:rPr>
        <w:t xml:space="preserve"> extending from place-based knowledge</w:t>
      </w:r>
      <w:del w:id="59" w:author="Virginia Anne Nichols" w:date="2025-05-12T13:06:00Z" w16du:dateUtc="2025-05-12T11:06:00Z">
        <w:r w:rsidR="004F7CEA" w:rsidRPr="00A427BC" w:rsidDel="002C42F2">
          <w:rPr>
            <w:lang w:val="en-US"/>
          </w:rPr>
          <w:delText>s</w:delText>
        </w:r>
      </w:del>
      <w:r w:rsidR="004F7CEA" w:rsidRPr="00A427BC">
        <w:rPr>
          <w:lang w:val="en-US"/>
        </w:rPr>
        <w:t xml:space="preserve">, for example. </w:t>
      </w:r>
      <w:r w:rsidR="00546CC0" w:rsidRPr="00A427BC">
        <w:rPr>
          <w:lang w:val="en-US"/>
        </w:rPr>
        <w:t xml:space="preserve">In dismissing knowledge originating outside of </w:t>
      </w:r>
      <w:r w:rsidR="00A4510A" w:rsidRPr="00A427BC">
        <w:rPr>
          <w:lang w:val="en-US"/>
        </w:rPr>
        <w:t xml:space="preserve">traditional scientific </w:t>
      </w:r>
      <w:r w:rsidR="0061086F" w:rsidRPr="00A427BC">
        <w:rPr>
          <w:lang w:val="en-US"/>
        </w:rPr>
        <w:t>observations</w:t>
      </w:r>
      <w:r w:rsidR="00546CC0" w:rsidRPr="00A427BC">
        <w:rPr>
          <w:lang w:val="en-US"/>
        </w:rPr>
        <w:t xml:space="preserve">, scientists limit the </w:t>
      </w:r>
      <w:r w:rsidR="0093395F" w:rsidRPr="00A427BC">
        <w:rPr>
          <w:lang w:val="en-US"/>
        </w:rPr>
        <w:t>potential</w:t>
      </w:r>
      <w:r w:rsidR="00546CC0" w:rsidRPr="00A427BC">
        <w:rPr>
          <w:lang w:val="en-US"/>
        </w:rPr>
        <w:t xml:space="preserve"> </w:t>
      </w:r>
      <w:r w:rsidR="0093395F" w:rsidRPr="00A427BC">
        <w:rPr>
          <w:lang w:val="en-US"/>
        </w:rPr>
        <w:t>contribution</w:t>
      </w:r>
      <w:r w:rsidR="00546CC0" w:rsidRPr="00A427BC">
        <w:rPr>
          <w:lang w:val="en-US"/>
        </w:rPr>
        <w:t xml:space="preserve"> such knowledge can </w:t>
      </w:r>
      <w:r w:rsidR="006A3F10" w:rsidRPr="00A427BC">
        <w:rPr>
          <w:lang w:val="en-US"/>
        </w:rPr>
        <w:t xml:space="preserve">have in </w:t>
      </w:r>
      <w:r w:rsidR="00546CC0" w:rsidRPr="00A427BC">
        <w:rPr>
          <w:lang w:val="en-US"/>
        </w:rPr>
        <w:t>enrich</w:t>
      </w:r>
      <w:r w:rsidR="006A3F10" w:rsidRPr="00A427BC">
        <w:rPr>
          <w:lang w:val="en-US"/>
        </w:rPr>
        <w:t>ing</w:t>
      </w:r>
      <w:r w:rsidR="00546CC0" w:rsidRPr="00A427BC">
        <w:rPr>
          <w:lang w:val="en-US"/>
        </w:rPr>
        <w:t xml:space="preserve"> scientific understanding</w:t>
      </w:r>
      <w:r w:rsidR="00174198" w:rsidRPr="00A427BC">
        <w:rPr>
          <w:lang w:val="en-US"/>
        </w:rPr>
        <w:fldChar w:fldCharType="begin"/>
      </w:r>
      <w:r w:rsidR="00A851BD">
        <w:rPr>
          <w:lang w:val="en-US"/>
        </w:rPr>
        <w:instrText xml:space="preserve"> ADDIN ZOTERO_ITEM CSL_CITATION {"citationID":"ZMmV3Tfb","properties":{"formattedCitation":"\\super 54\\nosupersub{}","plainCitation":"54","noteIndex":0},"citationItems":[{"id":"u12bhc3X/RF5LkfBm","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sidRPr="00A427BC">
        <w:rPr>
          <w:lang w:val="en-US"/>
        </w:rPr>
        <w:fldChar w:fldCharType="separate"/>
      </w:r>
      <w:r w:rsidR="00A851BD" w:rsidRPr="00A851BD">
        <w:rPr>
          <w:vertAlign w:val="superscript"/>
          <w:lang w:val="en-US"/>
          <w:rPrChange w:id="60" w:author="Virginia Anne Nichols" w:date="2025-05-12T13:03:00Z" w16du:dateUtc="2025-05-12T11:03:00Z">
            <w:rPr>
              <w:vertAlign w:val="superscript"/>
            </w:rPr>
          </w:rPrChange>
        </w:rPr>
        <w:t>54</w:t>
      </w:r>
      <w:r w:rsidR="00174198" w:rsidRPr="00A427BC">
        <w:rPr>
          <w:lang w:val="en-US"/>
        </w:rPr>
        <w:fldChar w:fldCharType="end"/>
      </w:r>
      <w:r w:rsidR="00A4510A" w:rsidRPr="00A427BC">
        <w:rPr>
          <w:lang w:val="en-US"/>
        </w:rPr>
        <w:t>.</w:t>
      </w:r>
      <w:r w:rsidR="00546CC0" w:rsidRPr="00A427BC">
        <w:rPr>
          <w:lang w:val="en-US"/>
        </w:rPr>
        <w:t xml:space="preserve"> It follows that </w:t>
      </w:r>
      <w:r w:rsidR="005F5DD2" w:rsidRPr="00A427BC">
        <w:rPr>
          <w:lang w:val="en-US"/>
        </w:rPr>
        <w:t xml:space="preserve">by </w:t>
      </w:r>
      <w:r w:rsidR="00546CC0" w:rsidRPr="00A427BC">
        <w:rPr>
          <w:lang w:val="en-US"/>
        </w:rPr>
        <w:t>u</w:t>
      </w:r>
      <w:r w:rsidR="00A42909" w:rsidRPr="00A427BC">
        <w:rPr>
          <w:lang w:val="en-US"/>
        </w:rPr>
        <w:t>tilizing non-traditional measurements</w:t>
      </w:r>
      <w:r w:rsidR="005F5DD2" w:rsidRPr="00A427BC">
        <w:rPr>
          <w:lang w:val="en-US"/>
        </w:rPr>
        <w:t xml:space="preserve">, </w:t>
      </w:r>
      <w:r w:rsidR="00A86F8F" w:rsidRPr="00A427BC">
        <w:rPr>
          <w:lang w:val="en-US"/>
        </w:rPr>
        <w:t xml:space="preserve">agricultural scientists can honor multiple ways of knowing </w:t>
      </w:r>
      <w:r w:rsidR="00481783" w:rsidRPr="00A427BC">
        <w:rPr>
          <w:lang w:val="en-US"/>
        </w:rPr>
        <w:t xml:space="preserve">while still working </w:t>
      </w:r>
      <w:r w:rsidR="00A86F8F" w:rsidRPr="00A427BC">
        <w:rPr>
          <w:lang w:val="en-US"/>
        </w:rPr>
        <w:t xml:space="preserve">within </w:t>
      </w:r>
      <w:r w:rsidR="00481783" w:rsidRPr="00A427BC">
        <w:rPr>
          <w:lang w:val="en-US"/>
        </w:rPr>
        <w:t>a</w:t>
      </w:r>
      <w:r w:rsidR="00A86F8F" w:rsidRPr="00A427BC">
        <w:rPr>
          <w:lang w:val="en-US"/>
        </w:rPr>
        <w:t xml:space="preserve"> scientific framework. </w:t>
      </w:r>
      <w:r w:rsidR="00A15848" w:rsidRPr="00A427BC">
        <w:rPr>
          <w:lang w:val="en-US"/>
        </w:rPr>
        <w:t>A</w:t>
      </w:r>
      <w:r w:rsidR="00546CC0" w:rsidRPr="00A427BC">
        <w:rPr>
          <w:lang w:val="en-US"/>
        </w:rPr>
        <w:t>n</w:t>
      </w:r>
      <w:r w:rsidR="00A15848" w:rsidRPr="00A427BC">
        <w:rPr>
          <w:lang w:val="en-US"/>
        </w:rPr>
        <w:t xml:space="preserve"> apposite example is USDA NASS </w:t>
      </w:r>
      <w:r w:rsidR="006A3F10" w:rsidRPr="00A427BC">
        <w:rPr>
          <w:lang w:val="en-US"/>
        </w:rPr>
        <w:t>reporting</w:t>
      </w:r>
      <w:r w:rsidR="00A15848" w:rsidRPr="00A427BC">
        <w:rPr>
          <w:lang w:val="en-US"/>
        </w:rPr>
        <w:t xml:space="preserve"> of a ‘workable field day’, defined as day where weather and field conditions allow producers to work in fields a major portion of the day</w:t>
      </w:r>
      <w:r w:rsidR="00174198" w:rsidRPr="00A427BC">
        <w:rPr>
          <w:lang w:val="en-US"/>
        </w:rPr>
        <w:fldChar w:fldCharType="begin"/>
      </w:r>
      <w:r w:rsidR="00A851BD">
        <w:rPr>
          <w:lang w:val="en-US"/>
        </w:rPr>
        <w:instrText xml:space="preserve"> ADDIN ZOTERO_ITEM CSL_CITATION {"citationID":"XZBQCHjA","properties":{"formattedCitation":"\\super 55\\nosupersub{}","plainCitation":"55","noteIndex":0},"citationItems":[{"id":"u12bhc3X/uLNj6w1P","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sidRPr="00A427BC">
        <w:rPr>
          <w:lang w:val="en-US"/>
        </w:rPr>
        <w:fldChar w:fldCharType="separate"/>
      </w:r>
      <w:r w:rsidR="00A851BD" w:rsidRPr="00A851BD">
        <w:rPr>
          <w:vertAlign w:val="superscript"/>
          <w:lang w:val="en-US"/>
          <w:rPrChange w:id="61" w:author="Virginia Anne Nichols" w:date="2025-05-12T13:03:00Z" w16du:dateUtc="2025-05-12T11:03:00Z">
            <w:rPr>
              <w:vertAlign w:val="superscript"/>
            </w:rPr>
          </w:rPrChange>
        </w:rPr>
        <w:t>55</w:t>
      </w:r>
      <w:r w:rsidR="00174198" w:rsidRPr="00A427BC">
        <w:rPr>
          <w:lang w:val="en-US"/>
        </w:rPr>
        <w:fldChar w:fldCharType="end"/>
      </w:r>
      <w:r w:rsidR="00A15848" w:rsidRPr="00A427BC">
        <w:rPr>
          <w:lang w:val="en-US"/>
        </w:rPr>
        <w:t>.</w:t>
      </w:r>
      <w:r w:rsidR="000732A5" w:rsidRPr="00A427BC">
        <w:rPr>
          <w:lang w:val="en-US"/>
        </w:rPr>
        <w:t xml:space="preserve"> </w:t>
      </w:r>
      <w:r w:rsidR="005F5DD2" w:rsidRPr="00A427BC">
        <w:rPr>
          <w:lang w:val="en-US"/>
        </w:rPr>
        <w:t>It has a scientific underpinning</w:t>
      </w:r>
      <w:r w:rsidR="00174198" w:rsidRPr="00A427BC">
        <w:rPr>
          <w:lang w:val="en-US"/>
        </w:rPr>
        <w:fldChar w:fldCharType="begin"/>
      </w:r>
      <w:r w:rsidR="00A851BD">
        <w:rPr>
          <w:lang w:val="en-US"/>
        </w:rPr>
        <w:instrText xml:space="preserve"> ADDIN ZOTERO_ITEM CSL_CITATION {"citationID":"8sXiLiJj","properties":{"formattedCitation":"\\super 56\\nosupersub{}","plainCitation":"56","noteIndex":0},"citationItems":[{"id":"u12bhc3X/AzAbfKw2","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sidRPr="00A427BC">
        <w:rPr>
          <w:lang w:val="en-US"/>
        </w:rPr>
        <w:fldChar w:fldCharType="separate"/>
      </w:r>
      <w:r w:rsidR="00A851BD" w:rsidRPr="00A851BD">
        <w:rPr>
          <w:vertAlign w:val="superscript"/>
          <w:lang w:val="en-US"/>
          <w:rPrChange w:id="62" w:author="Virginia Anne Nichols" w:date="2025-05-12T13:03:00Z" w16du:dateUtc="2025-05-12T11:03:00Z">
            <w:rPr>
              <w:vertAlign w:val="superscript"/>
            </w:rPr>
          </w:rPrChange>
        </w:rPr>
        <w:t>56</w:t>
      </w:r>
      <w:r w:rsidR="00174198" w:rsidRPr="00A427BC">
        <w:rPr>
          <w:lang w:val="en-US"/>
        </w:rPr>
        <w:fldChar w:fldCharType="end"/>
      </w:r>
      <w:r w:rsidR="005F5DD2" w:rsidRPr="00A427BC">
        <w:rPr>
          <w:lang w:val="en-US"/>
        </w:rPr>
        <w:t xml:space="preserve"> but</w:t>
      </w:r>
      <w:r w:rsidR="00CB44D5" w:rsidRPr="00A427BC">
        <w:rPr>
          <w:lang w:val="en-US"/>
        </w:rPr>
        <w:t xml:space="preserve"> represents </w:t>
      </w:r>
      <w:r w:rsidR="006A3F10" w:rsidRPr="00A427BC">
        <w:rPr>
          <w:lang w:val="en-US"/>
        </w:rPr>
        <w:t xml:space="preserve">a deeply personal </w:t>
      </w:r>
      <w:r w:rsidR="00CB44D5" w:rsidRPr="00A427BC">
        <w:rPr>
          <w:lang w:val="en-US"/>
        </w:rPr>
        <w:t>interaction between the farmer and the land</w:t>
      </w:r>
      <w:r w:rsidR="00546CC0" w:rsidRPr="00A427BC">
        <w:rPr>
          <w:lang w:val="en-US"/>
        </w:rPr>
        <w:t xml:space="preserve"> that has evaded modellin</w:t>
      </w:r>
      <w:r w:rsidR="0093543C" w:rsidRPr="00A427BC">
        <w:rPr>
          <w:lang w:val="en-US"/>
        </w:rPr>
        <w:t>g</w:t>
      </w:r>
      <w:r w:rsidR="00546CC0" w:rsidRPr="00A427BC">
        <w:rPr>
          <w:lang w:val="en-US"/>
        </w:rPr>
        <w:t xml:space="preserve"> attempts</w:t>
      </w:r>
      <w:r w:rsidR="00174198" w:rsidRPr="00A427BC">
        <w:rPr>
          <w:lang w:val="en-US"/>
        </w:rPr>
        <w:fldChar w:fldCharType="begin"/>
      </w:r>
      <w:r w:rsidR="00A851BD">
        <w:rPr>
          <w:lang w:val="en-US"/>
        </w:rPr>
        <w:instrText xml:space="preserve"> ADDIN ZOTERO_ITEM CSL_CITATION {"citationID":"86oHCn3s","properties":{"formattedCitation":"\\super 57\\nosupersub{}","plainCitation":"57","noteIndex":0},"citationItems":[{"id":"u12bhc3X/WAmqv09I","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sidRPr="00A427BC">
        <w:rPr>
          <w:lang w:val="en-US"/>
        </w:rPr>
        <w:fldChar w:fldCharType="separate"/>
      </w:r>
      <w:r w:rsidR="00A851BD" w:rsidRPr="00A851BD">
        <w:rPr>
          <w:vertAlign w:val="superscript"/>
          <w:lang w:val="en-US"/>
          <w:rPrChange w:id="63" w:author="Virginia Anne Nichols" w:date="2025-05-12T13:03:00Z" w16du:dateUtc="2025-05-12T11:03:00Z">
            <w:rPr>
              <w:vertAlign w:val="superscript"/>
            </w:rPr>
          </w:rPrChange>
        </w:rPr>
        <w:t>57</w:t>
      </w:r>
      <w:r w:rsidR="00174198" w:rsidRPr="00A427BC">
        <w:rPr>
          <w:lang w:val="en-US"/>
        </w:rPr>
        <w:fldChar w:fldCharType="end"/>
      </w:r>
      <w:r w:rsidR="005F5DD2" w:rsidRPr="00A427BC">
        <w:rPr>
          <w:lang w:val="en-US"/>
        </w:rPr>
        <w:t>. Workable</w:t>
      </w:r>
      <w:r w:rsidR="00481783" w:rsidRPr="00A427BC">
        <w:rPr>
          <w:lang w:val="en-US"/>
        </w:rPr>
        <w:t>-</w:t>
      </w:r>
      <w:r w:rsidR="005F5DD2" w:rsidRPr="00A427BC">
        <w:rPr>
          <w:lang w:val="en-US"/>
        </w:rPr>
        <w:t>day survey data is commonly used in extension, but to our knowledge has had li</w:t>
      </w:r>
      <w:r w:rsidR="00D52C99" w:rsidRPr="00A427BC">
        <w:rPr>
          <w:lang w:val="en-US"/>
        </w:rPr>
        <w:t>mited</w:t>
      </w:r>
      <w:r w:rsidR="005F5DD2" w:rsidRPr="00A427BC">
        <w:rPr>
          <w:lang w:val="en-US"/>
        </w:rPr>
        <w:t xml:space="preserve"> use within </w:t>
      </w:r>
      <w:r w:rsidR="00481783" w:rsidRPr="00A427BC">
        <w:rPr>
          <w:lang w:val="en-US"/>
        </w:rPr>
        <w:t>research</w:t>
      </w:r>
      <w:r w:rsidR="00CB44D5" w:rsidRPr="00A427BC">
        <w:rPr>
          <w:lang w:val="en-US"/>
        </w:rPr>
        <w:t xml:space="preserve">. </w:t>
      </w:r>
      <w:r w:rsidR="00766CF5" w:rsidRPr="00A427BC">
        <w:rPr>
          <w:lang w:val="en-US"/>
        </w:rPr>
        <w:t xml:space="preserve">In an example of </w:t>
      </w:r>
      <w:r w:rsidR="00546CC0" w:rsidRPr="00A427BC">
        <w:rPr>
          <w:lang w:val="en-US"/>
        </w:rPr>
        <w:t xml:space="preserve">challenging hegemonic </w:t>
      </w:r>
      <w:r w:rsidR="00167D8E" w:rsidRPr="00A427BC">
        <w:rPr>
          <w:lang w:val="en-US"/>
        </w:rPr>
        <w:t xml:space="preserve">power </w:t>
      </w:r>
      <w:r w:rsidR="00065B3B" w:rsidRPr="00A427BC">
        <w:rPr>
          <w:lang w:val="en-US"/>
        </w:rPr>
        <w:t xml:space="preserve">around </w:t>
      </w:r>
      <w:r w:rsidR="00167D8E" w:rsidRPr="00A427BC">
        <w:rPr>
          <w:lang w:val="en-US"/>
        </w:rPr>
        <w:t xml:space="preserve">knowledge generation, </w:t>
      </w:r>
      <w:r w:rsidR="00766CF5" w:rsidRPr="00A427BC">
        <w:rPr>
          <w:lang w:val="en-US"/>
        </w:rPr>
        <w:t xml:space="preserve">Practical Farmers </w:t>
      </w:r>
      <w:r w:rsidR="005F5DD2" w:rsidRPr="00A427BC">
        <w:rPr>
          <w:lang w:val="en-US"/>
        </w:rPr>
        <w:t xml:space="preserve">recently launched </w:t>
      </w:r>
      <w:r w:rsidR="00766CF5" w:rsidRPr="00A427BC">
        <w:rPr>
          <w:lang w:val="en-US"/>
        </w:rPr>
        <w:t xml:space="preserve">a study wherein farmers will quantify their experiences with cover cropping through the </w:t>
      </w:r>
      <w:r w:rsidR="00167D8E" w:rsidRPr="00A427BC">
        <w:rPr>
          <w:lang w:val="en-US"/>
        </w:rPr>
        <w:t xml:space="preserve">metric </w:t>
      </w:r>
      <w:r w:rsidR="00766CF5" w:rsidRPr="00A427BC">
        <w:rPr>
          <w:lang w:val="en-US"/>
        </w:rPr>
        <w:t>of workable field days</w:t>
      </w:r>
      <w:r w:rsidR="00FE199B" w:rsidRPr="00A427BC">
        <w:rPr>
          <w:lang w:val="en-US"/>
        </w:rPr>
        <w:t xml:space="preserve"> (S</w:t>
      </w:r>
      <w:r w:rsidR="00B736CD" w:rsidRPr="00A427BC">
        <w:rPr>
          <w:lang w:val="en-US"/>
        </w:rPr>
        <w:t>upplemental Information</w:t>
      </w:r>
      <w:r w:rsidR="00FE199B" w:rsidRPr="00A427BC">
        <w:rPr>
          <w:lang w:val="en-US"/>
        </w:rPr>
        <w:t>)</w:t>
      </w:r>
      <w:r w:rsidR="00766CF5" w:rsidRPr="00A427BC">
        <w:rPr>
          <w:lang w:val="en-US"/>
        </w:rPr>
        <w:t xml:space="preserve">. This </w:t>
      </w:r>
      <w:r w:rsidR="005904E5" w:rsidRPr="00A427BC">
        <w:rPr>
          <w:lang w:val="en-US"/>
        </w:rPr>
        <w:t>effort</w:t>
      </w:r>
      <w:r w:rsidR="004F1CF0" w:rsidRPr="00A427BC">
        <w:rPr>
          <w:lang w:val="en-US"/>
        </w:rPr>
        <w:t xml:space="preserve"> </w:t>
      </w:r>
      <w:r w:rsidR="005E063C" w:rsidRPr="00A427BC">
        <w:rPr>
          <w:lang w:val="en-US"/>
        </w:rPr>
        <w:t>values</w:t>
      </w:r>
      <w:r w:rsidR="00E03974" w:rsidRPr="00A427BC">
        <w:rPr>
          <w:lang w:val="en-US"/>
        </w:rPr>
        <w:t xml:space="preserve"> </w:t>
      </w:r>
      <w:r w:rsidR="004F1CF0" w:rsidRPr="00A427BC">
        <w:rPr>
          <w:lang w:val="en-US"/>
        </w:rPr>
        <w:t>farmer</w:t>
      </w:r>
      <w:r w:rsidR="00481783" w:rsidRPr="00A427BC">
        <w:rPr>
          <w:lang w:val="en-US"/>
        </w:rPr>
        <w:t xml:space="preserve">s’ ways of knowing in </w:t>
      </w:r>
      <w:r w:rsidR="004F1CF0" w:rsidRPr="00A427BC">
        <w:rPr>
          <w:lang w:val="en-US"/>
        </w:rPr>
        <w:t xml:space="preserve">a scientific </w:t>
      </w:r>
      <w:proofErr w:type="gramStart"/>
      <w:r w:rsidR="004F1CF0" w:rsidRPr="00A427BC">
        <w:rPr>
          <w:lang w:val="en-US"/>
        </w:rPr>
        <w:t>framework, and</w:t>
      </w:r>
      <w:proofErr w:type="gramEnd"/>
      <w:r w:rsidR="005904E5" w:rsidRPr="00A427BC">
        <w:rPr>
          <w:lang w:val="en-US"/>
        </w:rPr>
        <w:t xml:space="preserve"> will uniquely enrich our</w:t>
      </w:r>
      <w:r w:rsidR="00481783" w:rsidRPr="00A427BC">
        <w:rPr>
          <w:lang w:val="en-US"/>
        </w:rPr>
        <w:t xml:space="preserve"> </w:t>
      </w:r>
      <w:r w:rsidR="005904E5" w:rsidRPr="00A427BC">
        <w:rPr>
          <w:lang w:val="en-US"/>
        </w:rPr>
        <w:t xml:space="preserve">understanding of how </w:t>
      </w:r>
      <w:r w:rsidR="00766CF5" w:rsidRPr="00A427BC">
        <w:rPr>
          <w:lang w:val="en-US"/>
        </w:rPr>
        <w:t>cover crop</w:t>
      </w:r>
      <w:r w:rsidR="005904E5" w:rsidRPr="00A427BC">
        <w:rPr>
          <w:lang w:val="en-US"/>
        </w:rPr>
        <w:t>s impact</w:t>
      </w:r>
      <w:r w:rsidR="00766CF5" w:rsidRPr="00A427BC">
        <w:rPr>
          <w:lang w:val="en-US"/>
        </w:rPr>
        <w:t xml:space="preserve"> soil-water </w:t>
      </w:r>
      <w:r w:rsidR="006D11F1" w:rsidRPr="00A427BC">
        <w:rPr>
          <w:lang w:val="en-US"/>
        </w:rPr>
        <w:t>dynamics</w:t>
      </w:r>
      <w:r w:rsidR="00766CF5" w:rsidRPr="00A427BC">
        <w:rPr>
          <w:lang w:val="en-US"/>
        </w:rPr>
        <w:t>.</w:t>
      </w:r>
      <w:r w:rsidR="00DD0E18" w:rsidRPr="00A427BC">
        <w:rPr>
          <w:lang w:val="en-US"/>
        </w:rPr>
        <w:t xml:space="preserve"> Participatory </w:t>
      </w:r>
      <w:r w:rsidR="006248D1" w:rsidRPr="00A427BC">
        <w:rPr>
          <w:lang w:val="en-US"/>
        </w:rPr>
        <w:t xml:space="preserve">plant </w:t>
      </w:r>
      <w:r w:rsidR="00DD0E18" w:rsidRPr="00A427BC">
        <w:rPr>
          <w:lang w:val="en-US"/>
        </w:rPr>
        <w:t>breeding</w:t>
      </w:r>
      <w:r w:rsidR="006248D1" w:rsidRPr="00A427BC">
        <w:rPr>
          <w:lang w:val="en-US"/>
        </w:rPr>
        <w:fldChar w:fldCharType="begin"/>
      </w:r>
      <w:r w:rsidR="00A851BD">
        <w:rPr>
          <w:lang w:val="en-US"/>
        </w:rPr>
        <w:instrText xml:space="preserve"> ADDIN ZOTERO_ITEM CSL_CITATION {"citationID":"DNFwtIla","properties":{"formattedCitation":"\\super 58,59\\nosupersub{}","plainCitation":"58,59","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A427BC">
        <w:rPr>
          <w:lang w:val="en-US"/>
        </w:rPr>
        <w:fldChar w:fldCharType="separate"/>
      </w:r>
      <w:r w:rsidR="00A851BD" w:rsidRPr="00A851BD">
        <w:rPr>
          <w:vertAlign w:val="superscript"/>
          <w:lang w:val="en-US"/>
          <w:rPrChange w:id="64" w:author="Virginia Anne Nichols" w:date="2025-05-12T13:03:00Z" w16du:dateUtc="2025-05-12T11:03:00Z">
            <w:rPr>
              <w:vertAlign w:val="superscript"/>
            </w:rPr>
          </w:rPrChange>
        </w:rPr>
        <w:t>58,59</w:t>
      </w:r>
      <w:r w:rsidR="006248D1" w:rsidRPr="00A427BC">
        <w:rPr>
          <w:lang w:val="en-US"/>
        </w:rPr>
        <w:fldChar w:fldCharType="end"/>
      </w:r>
      <w:r w:rsidR="00883EF3" w:rsidRPr="00A427BC">
        <w:rPr>
          <w:lang w:val="en-US"/>
        </w:rPr>
        <w:t xml:space="preserve"> and </w:t>
      </w:r>
      <w:r w:rsidR="00BC7700" w:rsidRPr="00A427BC">
        <w:rPr>
          <w:lang w:val="en-US"/>
        </w:rPr>
        <w:t>mother-baby trial designs</w:t>
      </w:r>
      <w:r w:rsidR="00D24C6D" w:rsidRPr="00A427BC">
        <w:rPr>
          <w:lang w:val="en-US"/>
        </w:rPr>
        <w:fldChar w:fldCharType="begin"/>
      </w:r>
      <w:r w:rsidR="00A851BD">
        <w:rPr>
          <w:lang w:val="en-US"/>
        </w:rPr>
        <w:instrText xml:space="preserve"> ADDIN ZOTERO_ITEM CSL_CITATION {"citationID":"3Op0Yf88","properties":{"formattedCitation":"\\super 60\\nosupersub{}","plainCitation":"60","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sidRPr="00A427BC">
        <w:rPr>
          <w:lang w:val="en-US"/>
        </w:rPr>
        <w:fldChar w:fldCharType="separate"/>
      </w:r>
      <w:r w:rsidR="00A851BD" w:rsidRPr="00A851BD">
        <w:rPr>
          <w:vertAlign w:val="superscript"/>
          <w:lang w:val="en-US"/>
          <w:rPrChange w:id="65" w:author="Virginia Anne Nichols" w:date="2025-05-12T13:03:00Z" w16du:dateUtc="2025-05-12T11:03:00Z">
            <w:rPr>
              <w:vertAlign w:val="superscript"/>
            </w:rPr>
          </w:rPrChange>
        </w:rPr>
        <w:t>60</w:t>
      </w:r>
      <w:r w:rsidR="00D24C6D" w:rsidRPr="00A427BC">
        <w:rPr>
          <w:lang w:val="en-US"/>
        </w:rPr>
        <w:fldChar w:fldCharType="end"/>
      </w:r>
      <w:r w:rsidR="00DB59F6" w:rsidRPr="00A427BC">
        <w:rPr>
          <w:lang w:val="en-US"/>
        </w:rPr>
        <w:t xml:space="preserve"> are </w:t>
      </w:r>
      <w:r w:rsidR="003B13CE" w:rsidRPr="00A427BC">
        <w:rPr>
          <w:lang w:val="en-US"/>
        </w:rPr>
        <w:t xml:space="preserve">examples of formalized </w:t>
      </w:r>
      <w:r w:rsidR="00DB59F6" w:rsidRPr="00A427BC">
        <w:rPr>
          <w:lang w:val="en-US"/>
        </w:rPr>
        <w:t>research methods that seek to include non-traditional measurements</w:t>
      </w:r>
      <w:r w:rsidR="00B5639E" w:rsidRPr="00A427BC">
        <w:rPr>
          <w:lang w:val="en-US"/>
        </w:rPr>
        <w:t xml:space="preserve">. There is clearly </w:t>
      </w:r>
      <w:r w:rsidR="00DB59F6" w:rsidRPr="00A427BC">
        <w:rPr>
          <w:lang w:val="en-US"/>
        </w:rPr>
        <w:t>ample room for creativity in this area</w:t>
      </w:r>
      <w:r w:rsidR="00C941A3" w:rsidRPr="00A427BC">
        <w:rPr>
          <w:lang w:val="en-US"/>
        </w:rPr>
        <w:t xml:space="preserve">. </w:t>
      </w:r>
      <w:r w:rsidR="00DB59F6" w:rsidRPr="00A427BC">
        <w:rPr>
          <w:lang w:val="en-US"/>
        </w:rPr>
        <w:t xml:space="preserve"> </w:t>
      </w:r>
    </w:p>
    <w:p w14:paraId="6C1F8FD3" w14:textId="0ECB9102" w:rsidR="002C7496" w:rsidRPr="00A427BC" w:rsidRDefault="005740D3" w:rsidP="002E2390">
      <w:pPr>
        <w:pStyle w:val="Heading1"/>
        <w:numPr>
          <w:ilvl w:val="0"/>
          <w:numId w:val="15"/>
        </w:numPr>
        <w:rPr>
          <w:color w:val="auto"/>
          <w:lang w:val="en-US"/>
        </w:rPr>
      </w:pPr>
      <w:r w:rsidRPr="00A427BC">
        <w:rPr>
          <w:color w:val="auto"/>
          <w:lang w:val="en-US"/>
        </w:rPr>
        <w:lastRenderedPageBreak/>
        <w:t>Reciprocity</w:t>
      </w:r>
    </w:p>
    <w:p w14:paraId="4B3B3851" w14:textId="1217C5E8" w:rsidR="001F647D" w:rsidRPr="00A427BC" w:rsidRDefault="005740D3" w:rsidP="003B21F9">
      <w:pPr>
        <w:rPr>
          <w:lang w:val="en-US"/>
        </w:rPr>
      </w:pPr>
      <w:r w:rsidRPr="00A427BC">
        <w:rPr>
          <w:lang w:val="en-US"/>
        </w:rPr>
        <w:t>In addition to what research is done, t</w:t>
      </w:r>
      <w:r w:rsidR="00967FC4" w:rsidRPr="00A427BC">
        <w:rPr>
          <w:lang w:val="en-US"/>
        </w:rPr>
        <w:t xml:space="preserve">he </w:t>
      </w:r>
      <w:r w:rsidR="00967FC4" w:rsidRPr="00A427BC">
        <w:rPr>
          <w:i/>
          <w:iCs/>
          <w:lang w:val="en-US"/>
        </w:rPr>
        <w:t>way</w:t>
      </w:r>
      <w:r w:rsidR="00967FC4" w:rsidRPr="00A427BC">
        <w:rPr>
          <w:lang w:val="en-US"/>
        </w:rPr>
        <w:t xml:space="preserve"> </w:t>
      </w:r>
      <w:r w:rsidR="009147B2" w:rsidRPr="00A427BC">
        <w:rPr>
          <w:lang w:val="en-US"/>
        </w:rPr>
        <w:t xml:space="preserve">research </w:t>
      </w:r>
      <w:r w:rsidR="0093543C" w:rsidRPr="00A427BC">
        <w:rPr>
          <w:lang w:val="en-US"/>
        </w:rPr>
        <w:t>is done</w:t>
      </w:r>
      <w:r w:rsidR="00967FC4" w:rsidRPr="00A427BC">
        <w:rPr>
          <w:lang w:val="en-US"/>
        </w:rPr>
        <w:t xml:space="preserve"> </w:t>
      </w:r>
      <w:r w:rsidR="0093543C" w:rsidRPr="00A427BC">
        <w:rPr>
          <w:lang w:val="en-US"/>
        </w:rPr>
        <w:t xml:space="preserve">presents </w:t>
      </w:r>
      <w:r w:rsidR="00481783" w:rsidRPr="00A427BC">
        <w:rPr>
          <w:lang w:val="en-US"/>
        </w:rPr>
        <w:t xml:space="preserve">myriad </w:t>
      </w:r>
      <w:r w:rsidR="00967FC4" w:rsidRPr="00A427BC">
        <w:rPr>
          <w:lang w:val="en-US"/>
        </w:rPr>
        <w:t>opportunit</w:t>
      </w:r>
      <w:r w:rsidR="0093543C" w:rsidRPr="00A427BC">
        <w:rPr>
          <w:lang w:val="en-US"/>
        </w:rPr>
        <w:t>ies</w:t>
      </w:r>
      <w:r w:rsidR="00967FC4" w:rsidRPr="00A427BC">
        <w:rPr>
          <w:lang w:val="en-US"/>
        </w:rPr>
        <w:t xml:space="preserve"> to distribute power more equitably</w:t>
      </w:r>
      <w:r w:rsidRPr="00A427BC">
        <w:rPr>
          <w:lang w:val="en-US"/>
        </w:rPr>
        <w:t xml:space="preserve"> in agricultural research</w:t>
      </w:r>
      <w:r w:rsidR="00967FC4" w:rsidRPr="00A427BC">
        <w:rPr>
          <w:lang w:val="en-US"/>
        </w:rPr>
        <w:t>.</w:t>
      </w:r>
      <w:r w:rsidRPr="00A427BC">
        <w:rPr>
          <w:lang w:val="en-US"/>
        </w:rPr>
        <w:t xml:space="preserve"> </w:t>
      </w:r>
      <w:r w:rsidR="00883EF3" w:rsidRPr="00A427BC">
        <w:rPr>
          <w:lang w:val="en-US"/>
        </w:rPr>
        <w:t>A recent publication provides excellent guidance on working with communities and organizations in general</w:t>
      </w:r>
      <w:r w:rsidR="00883EF3" w:rsidRPr="00A427BC">
        <w:rPr>
          <w:lang w:val="en-US"/>
        </w:rPr>
        <w:fldChar w:fldCharType="begin"/>
      </w:r>
      <w:r w:rsidR="00883EF3" w:rsidRPr="00A427BC">
        <w:rPr>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A427BC">
        <w:rPr>
          <w:lang w:val="en-US"/>
        </w:rPr>
        <w:fldChar w:fldCharType="separate"/>
      </w:r>
      <w:r w:rsidR="00883EF3" w:rsidRPr="00A427BC">
        <w:rPr>
          <w:vertAlign w:val="superscript"/>
          <w:lang w:val="en-US"/>
        </w:rPr>
        <w:t>8</w:t>
      </w:r>
      <w:r w:rsidR="00883EF3" w:rsidRPr="00A427BC">
        <w:rPr>
          <w:lang w:val="en-US"/>
        </w:rPr>
        <w:fldChar w:fldCharType="end"/>
      </w:r>
      <w:r w:rsidR="00883EF3" w:rsidRPr="00A427BC">
        <w:rPr>
          <w:lang w:val="en-US"/>
        </w:rPr>
        <w:t xml:space="preserve">, however we feel the farmer-researcher collaboration merits explicit attention for agricultural scientists in relation to power and chose to focus on that relationship for this </w:t>
      </w:r>
      <w:ins w:id="66" w:author="Virginia Anne Nichols" w:date="2025-05-12T13:08:00Z" w16du:dateUtc="2025-05-12T11:08:00Z">
        <w:r w:rsidR="002C42F2">
          <w:rPr>
            <w:lang w:val="en-US"/>
          </w:rPr>
          <w:t>P</w:t>
        </w:r>
      </w:ins>
      <w:del w:id="67" w:author="Virginia Anne Nichols" w:date="2025-05-12T13:07:00Z" w16du:dateUtc="2025-05-12T11:07:00Z">
        <w:r w:rsidR="00F007A6" w:rsidRPr="00A427BC" w:rsidDel="002C42F2">
          <w:rPr>
            <w:lang w:val="en-US"/>
          </w:rPr>
          <w:delText>p</w:delText>
        </w:r>
      </w:del>
      <w:r w:rsidR="00883EF3" w:rsidRPr="00A427BC">
        <w:rPr>
          <w:lang w:val="en-US"/>
        </w:rPr>
        <w:t xml:space="preserve">erspective. </w:t>
      </w:r>
      <w:r w:rsidR="00886A8B" w:rsidRPr="00A427BC">
        <w:rPr>
          <w:lang w:val="en-US"/>
        </w:rPr>
        <w:t>A</w:t>
      </w:r>
      <w:r w:rsidR="001F647D" w:rsidRPr="00A427BC">
        <w:rPr>
          <w:lang w:val="en-US"/>
        </w:rPr>
        <w:t>s agricultural research evolve</w:t>
      </w:r>
      <w:r w:rsidR="00886A8B" w:rsidRPr="00A427BC">
        <w:rPr>
          <w:lang w:val="en-US"/>
        </w:rPr>
        <w:t>s</w:t>
      </w:r>
      <w:r w:rsidR="00E000F5" w:rsidRPr="00A427BC">
        <w:rPr>
          <w:lang w:val="en-US"/>
        </w:rPr>
        <w:t xml:space="preserve">, opportunities </w:t>
      </w:r>
      <w:r w:rsidR="00A30E15" w:rsidRPr="00A427BC">
        <w:rPr>
          <w:lang w:val="en-US"/>
        </w:rPr>
        <w:t xml:space="preserve">abound </w:t>
      </w:r>
      <w:r w:rsidR="00E000F5" w:rsidRPr="00A427BC">
        <w:rPr>
          <w:lang w:val="en-US"/>
        </w:rPr>
        <w:t>for blending research plots with farm fields to perform more statistically powerful and relevant public research in collaboration with farmers</w:t>
      </w:r>
      <w:r w:rsidR="009562A6" w:rsidRPr="00A427BC">
        <w:rPr>
          <w:lang w:val="en-US"/>
        </w:rPr>
        <w:fldChar w:fldCharType="begin"/>
      </w:r>
      <w:r w:rsidR="00A851BD">
        <w:rPr>
          <w:lang w:val="en-US"/>
        </w:rPr>
        <w:instrText xml:space="preserve"> ADDIN ZOTERO_ITEM CSL_CITATION {"citationID":"304dnLlD","properties":{"formattedCitation":"\\super 51,61,62\\nosupersub{}","plainCitation":"51,61,62","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u12bhc3X/r641UO5W","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sidRPr="00A427BC">
        <w:rPr>
          <w:lang w:val="en-US"/>
        </w:rPr>
        <w:fldChar w:fldCharType="separate"/>
      </w:r>
      <w:r w:rsidR="00A851BD" w:rsidRPr="00A851BD">
        <w:rPr>
          <w:vertAlign w:val="superscript"/>
          <w:lang w:val="en-US"/>
          <w:rPrChange w:id="68" w:author="Virginia Anne Nichols" w:date="2025-05-12T13:03:00Z" w16du:dateUtc="2025-05-12T11:03:00Z">
            <w:rPr>
              <w:vertAlign w:val="superscript"/>
            </w:rPr>
          </w:rPrChange>
        </w:rPr>
        <w:t>51,61,62</w:t>
      </w:r>
      <w:r w:rsidR="009562A6" w:rsidRPr="00A427BC">
        <w:rPr>
          <w:lang w:val="en-US"/>
        </w:rPr>
        <w:fldChar w:fldCharType="end"/>
      </w:r>
      <w:r w:rsidR="00E000F5" w:rsidRPr="00A427BC">
        <w:rPr>
          <w:lang w:val="en-US"/>
        </w:rPr>
        <w:t>.</w:t>
      </w:r>
      <w:r w:rsidR="00F367C5" w:rsidRPr="00A427BC">
        <w:rPr>
          <w:lang w:val="en-US"/>
        </w:rPr>
        <w:t xml:space="preserve"> </w:t>
      </w:r>
      <w:r w:rsidR="00D54789" w:rsidRPr="00A427BC">
        <w:rPr>
          <w:lang w:val="en-US"/>
        </w:rPr>
        <w:t xml:space="preserve">As these types of arrangements are becoming more common, the concept of reciprocity in farmer-researcher collaborations </w:t>
      </w:r>
      <w:r w:rsidR="00E60638" w:rsidRPr="00A427BC">
        <w:rPr>
          <w:lang w:val="en-US"/>
        </w:rPr>
        <w:t xml:space="preserve">requires </w:t>
      </w:r>
      <w:r w:rsidR="00D54789" w:rsidRPr="00A427BC">
        <w:rPr>
          <w:lang w:val="en-US"/>
        </w:rPr>
        <w:t xml:space="preserve">explicit </w:t>
      </w:r>
      <w:r w:rsidR="00E60638" w:rsidRPr="00A427BC">
        <w:rPr>
          <w:lang w:val="en-US"/>
        </w:rPr>
        <w:t>attention</w:t>
      </w:r>
      <w:r w:rsidR="00D54789" w:rsidRPr="00A427BC">
        <w:rPr>
          <w:lang w:val="en-US"/>
        </w:rPr>
        <w:t xml:space="preserve">. </w:t>
      </w:r>
      <w:r w:rsidR="00E000F5" w:rsidRPr="00A427BC">
        <w:rPr>
          <w:lang w:val="en-US"/>
        </w:rPr>
        <w:t xml:space="preserve">There are </w:t>
      </w:r>
      <w:r w:rsidR="009562A6" w:rsidRPr="00A427BC">
        <w:rPr>
          <w:lang w:val="en-US"/>
        </w:rPr>
        <w:t>several</w:t>
      </w:r>
      <w:r w:rsidR="00E000F5" w:rsidRPr="00A427BC">
        <w:rPr>
          <w:lang w:val="en-US"/>
        </w:rPr>
        <w:t xml:space="preserve"> guides for </w:t>
      </w:r>
      <w:r w:rsidR="00886A8B" w:rsidRPr="00A427BC">
        <w:rPr>
          <w:lang w:val="en-US"/>
        </w:rPr>
        <w:t xml:space="preserve">farmers </w:t>
      </w:r>
      <w:r w:rsidR="009147B2" w:rsidRPr="00A427BC">
        <w:rPr>
          <w:lang w:val="en-US"/>
        </w:rPr>
        <w:t>when</w:t>
      </w:r>
      <w:r w:rsidR="00886A8B" w:rsidRPr="00A427BC">
        <w:rPr>
          <w:lang w:val="en-US"/>
        </w:rPr>
        <w:t xml:space="preserve"> </w:t>
      </w:r>
      <w:r w:rsidR="001F647D" w:rsidRPr="00A427BC">
        <w:rPr>
          <w:lang w:val="en-US"/>
        </w:rPr>
        <w:t>conducting on-farm research</w:t>
      </w:r>
      <w:r w:rsidR="009562A6" w:rsidRPr="00A427BC">
        <w:rPr>
          <w:lang w:val="en-US"/>
        </w:rPr>
        <w:fldChar w:fldCharType="begin"/>
      </w:r>
      <w:r w:rsidR="006D6832">
        <w:rPr>
          <w:lang w:val="en-US"/>
        </w:rPr>
        <w:instrText xml:space="preserve"> ADDIN ZOTERO_ITEM CSL_CITATION {"citationID":"eEwyPIlQ","properties":{"formattedCitation":"\\super 63,64\\nosupersub{}","plainCitation":"63,64","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u12bhc3X/0hTGKRW1","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sidRPr="00A427BC">
        <w:rPr>
          <w:lang w:val="en-US"/>
        </w:rPr>
        <w:fldChar w:fldCharType="separate"/>
      </w:r>
      <w:r w:rsidR="006D6832" w:rsidRPr="006D6832">
        <w:rPr>
          <w:vertAlign w:val="superscript"/>
          <w:lang w:val="en-US"/>
          <w:rPrChange w:id="69" w:author="Virginia Anne Nichols" w:date="2025-05-12T12:43:00Z" w16du:dateUtc="2025-05-12T10:43:00Z">
            <w:rPr>
              <w:vertAlign w:val="superscript"/>
            </w:rPr>
          </w:rPrChange>
        </w:rPr>
        <w:t>63,64</w:t>
      </w:r>
      <w:r w:rsidR="009562A6" w:rsidRPr="00A427BC">
        <w:rPr>
          <w:lang w:val="en-US"/>
        </w:rPr>
        <w:fldChar w:fldCharType="end"/>
      </w:r>
      <w:r w:rsidR="00886A8B" w:rsidRPr="00A427BC">
        <w:rPr>
          <w:lang w:val="en-US"/>
        </w:rPr>
        <w:t xml:space="preserve">, </w:t>
      </w:r>
      <w:r w:rsidR="00E000F5" w:rsidRPr="00A427BC">
        <w:rPr>
          <w:lang w:val="en-US"/>
        </w:rPr>
        <w:t xml:space="preserve">but </w:t>
      </w:r>
      <w:r w:rsidR="001F647D" w:rsidRPr="00A427BC">
        <w:rPr>
          <w:lang w:val="en-US"/>
        </w:rPr>
        <w:t>there are few</w:t>
      </w:r>
      <w:r w:rsidR="00D10D16" w:rsidRPr="00A427BC">
        <w:rPr>
          <w:lang w:val="en-US"/>
        </w:rPr>
        <w:t>er</w:t>
      </w:r>
      <w:r w:rsidR="001F647D" w:rsidRPr="00A427BC">
        <w:rPr>
          <w:lang w:val="en-US"/>
        </w:rPr>
        <w:t xml:space="preserve"> resources suggesting best practices for the </w:t>
      </w:r>
      <w:r w:rsidR="00F367C5" w:rsidRPr="00A427BC">
        <w:rPr>
          <w:lang w:val="en-US"/>
        </w:rPr>
        <w:t xml:space="preserve">scientists, researchers and organizations </w:t>
      </w:r>
      <w:r w:rsidR="00A06BCD" w:rsidRPr="00A427BC">
        <w:rPr>
          <w:lang w:val="en-US"/>
        </w:rPr>
        <w:t>the</w:t>
      </w:r>
      <w:r w:rsidR="00065B3B" w:rsidRPr="00A427BC">
        <w:rPr>
          <w:lang w:val="en-US"/>
        </w:rPr>
        <w:t>y</w:t>
      </w:r>
      <w:r w:rsidR="00A06BCD" w:rsidRPr="00A427BC">
        <w:rPr>
          <w:lang w:val="en-US"/>
        </w:rPr>
        <w:t xml:space="preserve"> collaborat</w:t>
      </w:r>
      <w:r w:rsidR="00034A6D" w:rsidRPr="00A427BC">
        <w:rPr>
          <w:lang w:val="en-US"/>
        </w:rPr>
        <w:t>e</w:t>
      </w:r>
      <w:r w:rsidR="00A06BCD" w:rsidRPr="00A427BC">
        <w:rPr>
          <w:lang w:val="en-US"/>
        </w:rPr>
        <w:t xml:space="preserve"> with</w:t>
      </w:r>
      <w:r w:rsidR="00F367C5" w:rsidRPr="00A427BC">
        <w:rPr>
          <w:lang w:val="en-US"/>
        </w:rPr>
        <w:t>.</w:t>
      </w:r>
      <w:r w:rsidR="00034A6D" w:rsidRPr="00A427BC">
        <w:rPr>
          <w:lang w:val="en-US"/>
        </w:rPr>
        <w:t xml:space="preserve"> </w:t>
      </w:r>
    </w:p>
    <w:p w14:paraId="57C0A40D" w14:textId="662B92F9" w:rsidR="00BF2CA1" w:rsidRPr="00A427BC" w:rsidRDefault="002E2390" w:rsidP="00BF2CA1">
      <w:pPr>
        <w:pStyle w:val="Heading2"/>
        <w:rPr>
          <w:color w:val="auto"/>
          <w:lang w:val="en-US"/>
        </w:rPr>
      </w:pPr>
      <w:r w:rsidRPr="00A427BC">
        <w:rPr>
          <w:color w:val="auto"/>
          <w:lang w:val="en-US"/>
        </w:rPr>
        <w:t xml:space="preserve">3.1 </w:t>
      </w:r>
      <w:proofErr w:type="gramStart"/>
      <w:r w:rsidR="00551F22" w:rsidRPr="00A427BC">
        <w:rPr>
          <w:color w:val="auto"/>
          <w:lang w:val="en-US"/>
        </w:rPr>
        <w:t>Multi-dimensional</w:t>
      </w:r>
      <w:proofErr w:type="gramEnd"/>
      <w:r w:rsidR="00551F22" w:rsidRPr="00A427BC">
        <w:rPr>
          <w:color w:val="auto"/>
          <w:lang w:val="en-US"/>
        </w:rPr>
        <w:t xml:space="preserve"> c</w:t>
      </w:r>
      <w:r w:rsidR="00D10D16" w:rsidRPr="00A427BC">
        <w:rPr>
          <w:color w:val="auto"/>
          <w:lang w:val="en-US"/>
        </w:rPr>
        <w:t>ompensation</w:t>
      </w:r>
    </w:p>
    <w:p w14:paraId="3AF8CAC9" w14:textId="7712C870" w:rsidR="00677699" w:rsidRPr="00A427BC" w:rsidRDefault="003B028F" w:rsidP="00BC2BE9">
      <w:pPr>
        <w:rPr>
          <w:lang w:val="en-US"/>
        </w:rPr>
      </w:pPr>
      <w:r w:rsidRPr="00A427BC">
        <w:rPr>
          <w:lang w:val="en-US"/>
        </w:rPr>
        <w:t>The context for f</w:t>
      </w:r>
      <w:r w:rsidR="0038432A" w:rsidRPr="00A427BC">
        <w:rPr>
          <w:lang w:val="en-US"/>
        </w:rPr>
        <w:t>armer involvement in research can vary widely</w:t>
      </w:r>
      <w:r w:rsidR="009562A6" w:rsidRPr="00A427BC">
        <w:rPr>
          <w:lang w:val="en-US"/>
        </w:rPr>
        <w:fldChar w:fldCharType="begin"/>
      </w:r>
      <w:r w:rsidR="006D6832">
        <w:rPr>
          <w:lang w:val="en-US"/>
        </w:rPr>
        <w:instrText xml:space="preserve"> ADDIN ZOTERO_ITEM CSL_CITATION {"citationID":"81Umz3ef","properties":{"formattedCitation":"\\super 65,66\\nosupersub{}","plainCitation":"65,66","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sidRPr="00A427BC">
        <w:rPr>
          <w:lang w:val="en-US"/>
        </w:rPr>
        <w:fldChar w:fldCharType="separate"/>
      </w:r>
      <w:r w:rsidR="006D6832" w:rsidRPr="006D6832">
        <w:rPr>
          <w:vertAlign w:val="superscript"/>
          <w:lang w:val="en-US"/>
          <w:rPrChange w:id="70" w:author="Virginia Anne Nichols" w:date="2025-05-12T12:43:00Z" w16du:dateUtc="2025-05-12T10:43:00Z">
            <w:rPr>
              <w:vertAlign w:val="superscript"/>
            </w:rPr>
          </w:rPrChange>
        </w:rPr>
        <w:t>65,66</w:t>
      </w:r>
      <w:r w:rsidR="009562A6" w:rsidRPr="00A427BC">
        <w:rPr>
          <w:lang w:val="en-US"/>
        </w:rPr>
        <w:fldChar w:fldCharType="end"/>
      </w:r>
      <w:r w:rsidR="00481783" w:rsidRPr="00A427BC">
        <w:rPr>
          <w:lang w:val="en-US"/>
        </w:rPr>
        <w:t xml:space="preserve">, </w:t>
      </w:r>
      <w:r w:rsidR="00C02BB0" w:rsidRPr="00A427BC">
        <w:rPr>
          <w:lang w:val="en-US"/>
        </w:rPr>
        <w:t xml:space="preserve">and while there are numerous publications examining the form of those relationships </w:t>
      </w:r>
      <w:r w:rsidR="005B1CF4" w:rsidRPr="00A427BC">
        <w:rPr>
          <w:lang w:val="en-US"/>
        </w:rPr>
        <w:t>t</w:t>
      </w:r>
      <w:r w:rsidR="00C13479" w:rsidRPr="00A427BC">
        <w:rPr>
          <w:lang w:val="en-US"/>
        </w:rPr>
        <w:t>o</w:t>
      </w:r>
      <w:r w:rsidR="005D0AB4" w:rsidRPr="00A427BC">
        <w:rPr>
          <w:lang w:val="en-US"/>
        </w:rPr>
        <w:t xml:space="preserve"> our knowledge there are </w:t>
      </w:r>
      <w:r w:rsidR="00C13479" w:rsidRPr="00A427BC">
        <w:rPr>
          <w:lang w:val="en-US"/>
        </w:rPr>
        <w:t>few</w:t>
      </w:r>
      <w:r w:rsidR="005D0AB4" w:rsidRPr="00A427BC">
        <w:rPr>
          <w:lang w:val="en-US"/>
        </w:rPr>
        <w:t xml:space="preserve"> studies </w:t>
      </w:r>
      <w:r w:rsidR="005B1CF4" w:rsidRPr="00A427BC">
        <w:rPr>
          <w:lang w:val="en-US"/>
        </w:rPr>
        <w:t>on</w:t>
      </w:r>
      <w:r w:rsidR="005D0AB4" w:rsidRPr="00A427BC">
        <w:rPr>
          <w:lang w:val="en-US"/>
        </w:rPr>
        <w:t xml:space="preserve"> mechanisms for</w:t>
      </w:r>
      <w:r w:rsidR="005B1CF4" w:rsidRPr="00A427BC">
        <w:rPr>
          <w:lang w:val="en-US"/>
        </w:rPr>
        <w:t xml:space="preserve"> farmer</w:t>
      </w:r>
      <w:r w:rsidR="005D0AB4" w:rsidRPr="00A427BC">
        <w:rPr>
          <w:lang w:val="en-US"/>
        </w:rPr>
        <w:t xml:space="preserve"> compensation</w:t>
      </w:r>
      <w:r w:rsidR="00C02BB0" w:rsidRPr="00A427BC">
        <w:rPr>
          <w:lang w:val="en-US"/>
        </w:rPr>
        <w:t>,</w:t>
      </w:r>
      <w:r w:rsidR="00481783" w:rsidRPr="00A427BC">
        <w:rPr>
          <w:lang w:val="en-US"/>
        </w:rPr>
        <w:t xml:space="preserve"> and </w:t>
      </w:r>
      <w:r w:rsidR="00C02BB0" w:rsidRPr="00A427BC">
        <w:rPr>
          <w:lang w:val="en-US"/>
        </w:rPr>
        <w:t xml:space="preserve">even fewer on </w:t>
      </w:r>
      <w:r w:rsidR="0027207A" w:rsidRPr="00A427BC">
        <w:rPr>
          <w:lang w:val="en-US"/>
        </w:rPr>
        <w:t>how those mechanisms influence collaboration dynamics</w:t>
      </w:r>
      <w:r w:rsidR="009562A6" w:rsidRPr="00A427BC">
        <w:rPr>
          <w:lang w:val="en-US"/>
        </w:rPr>
        <w:fldChar w:fldCharType="begin"/>
      </w:r>
      <w:r w:rsidR="006D6832">
        <w:rPr>
          <w:lang w:val="en-US"/>
        </w:rPr>
        <w:instrText xml:space="preserve"> ADDIN ZOTERO_ITEM CSL_CITATION {"citationID":"3quk0yx8","properties":{"formattedCitation":"\\super 67\\nosupersub{}","plainCitation":"67","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6D6832" w:rsidRPr="006D6832">
        <w:rPr>
          <w:vertAlign w:val="superscript"/>
          <w:lang w:val="en-US"/>
          <w:rPrChange w:id="71" w:author="Virginia Anne Nichols" w:date="2025-05-12T12:43:00Z" w16du:dateUtc="2025-05-12T10:43:00Z">
            <w:rPr>
              <w:vertAlign w:val="superscript"/>
            </w:rPr>
          </w:rPrChange>
        </w:rPr>
        <w:t>67</w:t>
      </w:r>
      <w:r w:rsidR="009562A6" w:rsidRPr="00A427BC">
        <w:rPr>
          <w:lang w:val="en-US"/>
        </w:rPr>
        <w:fldChar w:fldCharType="end"/>
      </w:r>
      <w:r w:rsidR="0027207A" w:rsidRPr="00A427BC">
        <w:rPr>
          <w:lang w:val="en-US"/>
        </w:rPr>
        <w:t xml:space="preserve">. </w:t>
      </w:r>
      <w:r w:rsidR="00C13479" w:rsidRPr="00A427BC">
        <w:rPr>
          <w:lang w:val="en-US"/>
        </w:rPr>
        <w:t xml:space="preserve">This omission is problematic; </w:t>
      </w:r>
      <w:r w:rsidR="00167D8E" w:rsidRPr="00A427BC">
        <w:rPr>
          <w:lang w:val="en-US"/>
        </w:rPr>
        <w:t>research participants</w:t>
      </w:r>
      <w:r w:rsidR="0038432A" w:rsidRPr="00A427BC">
        <w:rPr>
          <w:lang w:val="en-US"/>
        </w:rPr>
        <w:t xml:space="preserve"> should </w:t>
      </w:r>
      <w:r w:rsidR="00A81003" w:rsidRPr="00A427BC">
        <w:rPr>
          <w:lang w:val="en-US"/>
        </w:rPr>
        <w:t xml:space="preserve">always </w:t>
      </w:r>
      <w:r w:rsidR="0038432A" w:rsidRPr="00A427BC">
        <w:rPr>
          <w:lang w:val="en-US"/>
        </w:rPr>
        <w:t>be compensated</w:t>
      </w:r>
      <w:r w:rsidR="00C13479" w:rsidRPr="00A427BC">
        <w:rPr>
          <w:lang w:val="en-US"/>
        </w:rPr>
        <w:t>, and</w:t>
      </w:r>
      <w:r w:rsidR="00803795" w:rsidRPr="00A427BC">
        <w:rPr>
          <w:lang w:val="en-US"/>
        </w:rPr>
        <w:t xml:space="preserve"> the </w:t>
      </w:r>
      <w:r w:rsidRPr="00A427BC">
        <w:rPr>
          <w:lang w:val="en-US"/>
        </w:rPr>
        <w:t xml:space="preserve">form this compensation takes is particularly </w:t>
      </w:r>
      <w:proofErr w:type="gramStart"/>
      <w:r w:rsidRPr="00A427BC">
        <w:rPr>
          <w:lang w:val="en-US"/>
        </w:rPr>
        <w:t>germane</w:t>
      </w:r>
      <w:proofErr w:type="gramEnd"/>
      <w:r w:rsidRPr="00A427BC">
        <w:rPr>
          <w:lang w:val="en-US"/>
        </w:rPr>
        <w:t xml:space="preserve"> to </w:t>
      </w:r>
      <w:r w:rsidR="0038243C" w:rsidRPr="00A427BC">
        <w:rPr>
          <w:lang w:val="en-US"/>
        </w:rPr>
        <w:t>the</w:t>
      </w:r>
      <w:r w:rsidRPr="00A427BC">
        <w:rPr>
          <w:lang w:val="en-US"/>
        </w:rPr>
        <w:t xml:space="preserve"> topic of power.</w:t>
      </w:r>
      <w:r w:rsidR="00E03974" w:rsidRPr="00A427BC">
        <w:rPr>
          <w:lang w:val="en-US"/>
        </w:rPr>
        <w:t xml:space="preserve"> </w:t>
      </w:r>
      <w:r w:rsidR="00D10D16" w:rsidRPr="00A427BC">
        <w:rPr>
          <w:lang w:val="en-US"/>
        </w:rPr>
        <w:t>I</w:t>
      </w:r>
      <w:r w:rsidR="005B1CF4" w:rsidRPr="00A427BC">
        <w:rPr>
          <w:lang w:val="en-US"/>
        </w:rPr>
        <w:t xml:space="preserve">t is common for </w:t>
      </w:r>
      <w:r w:rsidR="00D10D16" w:rsidRPr="00A427BC">
        <w:rPr>
          <w:lang w:val="en-US"/>
        </w:rPr>
        <w:t xml:space="preserve">farmers </w:t>
      </w:r>
      <w:r w:rsidR="005B1CF4" w:rsidRPr="00A427BC">
        <w:rPr>
          <w:lang w:val="en-US"/>
        </w:rPr>
        <w:t xml:space="preserve">to be </w:t>
      </w:r>
      <w:r w:rsidR="00D10D16" w:rsidRPr="00A427BC">
        <w:rPr>
          <w:lang w:val="en-US"/>
        </w:rPr>
        <w:t xml:space="preserve">compensated by </w:t>
      </w:r>
      <w:r w:rsidR="00D10D16" w:rsidRPr="00A427BC">
        <w:rPr>
          <w:i/>
          <w:iCs/>
          <w:lang w:val="en-US"/>
        </w:rPr>
        <w:t>the experience and knowledge gained from the activities</w:t>
      </w:r>
      <w:r w:rsidRPr="00A427BC">
        <w:rPr>
          <w:lang w:val="en-US"/>
        </w:rPr>
        <w:t>,</w:t>
      </w:r>
      <w:r w:rsidR="0093543C" w:rsidRPr="00A427BC">
        <w:rPr>
          <w:lang w:val="en-US"/>
        </w:rPr>
        <w:t xml:space="preserve"> </w:t>
      </w:r>
      <w:r w:rsidR="00D10D16" w:rsidRPr="00A427BC">
        <w:rPr>
          <w:i/>
          <w:iCs/>
          <w:lang w:val="en-US"/>
        </w:rPr>
        <w:t>access to research findings</w:t>
      </w:r>
      <w:r w:rsidRPr="00A427BC">
        <w:rPr>
          <w:lang w:val="en-US"/>
        </w:rPr>
        <w:t>,</w:t>
      </w:r>
      <w:r w:rsidR="0093543C" w:rsidRPr="00A427BC">
        <w:rPr>
          <w:lang w:val="en-US"/>
        </w:rPr>
        <w:t xml:space="preserve"> </w:t>
      </w:r>
      <w:r w:rsidR="00093453" w:rsidRPr="00A427BC">
        <w:rPr>
          <w:i/>
          <w:iCs/>
          <w:lang w:val="en-US"/>
        </w:rPr>
        <w:t>better productivity</w:t>
      </w:r>
      <w:r w:rsidR="00093453" w:rsidRPr="00A427BC">
        <w:rPr>
          <w:lang w:val="en-US"/>
        </w:rPr>
        <w:t>,</w:t>
      </w:r>
      <w:r w:rsidR="005B1CF4" w:rsidRPr="00A427BC">
        <w:rPr>
          <w:lang w:val="en-US"/>
        </w:rPr>
        <w:t xml:space="preserve"> </w:t>
      </w:r>
      <w:r w:rsidRPr="00A427BC">
        <w:rPr>
          <w:lang w:val="en-US"/>
        </w:rPr>
        <w:t xml:space="preserve">or </w:t>
      </w:r>
      <w:r w:rsidR="00A06BCD" w:rsidRPr="00A427BC">
        <w:rPr>
          <w:lang w:val="en-US"/>
        </w:rPr>
        <w:t>a similarly non-tangible exchange</w:t>
      </w:r>
      <w:r w:rsidRPr="00A427BC">
        <w:rPr>
          <w:lang w:val="en-US"/>
        </w:rPr>
        <w:t xml:space="preserve">. </w:t>
      </w:r>
      <w:r w:rsidR="00146801" w:rsidRPr="00A427BC">
        <w:rPr>
          <w:lang w:val="en-US"/>
        </w:rPr>
        <w:t xml:space="preserve">In its most egregious forms, this arrangement is elitist, extractive, and disrespectful. </w:t>
      </w:r>
      <w:r w:rsidR="005B1CF4" w:rsidRPr="00A427BC">
        <w:rPr>
          <w:lang w:val="en-US"/>
        </w:rPr>
        <w:t xml:space="preserve">We acknowledge individual researchers may be constrained in their access to unrestricted grant money to pay </w:t>
      </w:r>
      <w:r w:rsidR="00034A6D" w:rsidRPr="00A427BC">
        <w:rPr>
          <w:lang w:val="en-US"/>
        </w:rPr>
        <w:t>collaborators</w:t>
      </w:r>
      <w:r w:rsidR="005B1CF4" w:rsidRPr="00A427BC">
        <w:rPr>
          <w:lang w:val="en-US"/>
        </w:rPr>
        <w:t xml:space="preserve">, </w:t>
      </w:r>
      <w:r w:rsidR="0020694B" w:rsidRPr="00A427BC">
        <w:rPr>
          <w:lang w:val="en-US"/>
        </w:rPr>
        <w:t>but</w:t>
      </w:r>
      <w:r w:rsidR="00E000F5" w:rsidRPr="00A427BC">
        <w:rPr>
          <w:lang w:val="en-US"/>
        </w:rPr>
        <w:t xml:space="preserve"> </w:t>
      </w:r>
      <w:r w:rsidR="0093543C" w:rsidRPr="00A427BC">
        <w:rPr>
          <w:lang w:val="en-US"/>
        </w:rPr>
        <w:t xml:space="preserve">without an offer of </w:t>
      </w:r>
      <w:r w:rsidR="009147B2" w:rsidRPr="00A427BC">
        <w:rPr>
          <w:lang w:val="en-US"/>
        </w:rPr>
        <w:t>fair</w:t>
      </w:r>
      <w:r w:rsidR="0093543C" w:rsidRPr="00A427BC">
        <w:rPr>
          <w:lang w:val="en-US"/>
        </w:rPr>
        <w:t xml:space="preserve"> compensation, </w:t>
      </w:r>
      <w:r w:rsidR="00AF58A9" w:rsidRPr="00A427BC">
        <w:rPr>
          <w:lang w:val="en-US"/>
        </w:rPr>
        <w:t xml:space="preserve">collaborators </w:t>
      </w:r>
      <w:r w:rsidR="0093543C" w:rsidRPr="00A427BC">
        <w:rPr>
          <w:lang w:val="en-US"/>
        </w:rPr>
        <w:t>may reasonably</w:t>
      </w:r>
      <w:r w:rsidR="0020694B" w:rsidRPr="00A427BC">
        <w:rPr>
          <w:lang w:val="en-US"/>
        </w:rPr>
        <w:t xml:space="preserve"> intuit a devaluation. Moreover, failing to provide compensation further exacerbates historical biases, favoring well-resourced farmers in access to on-farm research activities.</w:t>
      </w:r>
      <w:r w:rsidR="00677699" w:rsidRPr="00A427BC">
        <w:rPr>
          <w:lang w:val="en-US"/>
        </w:rPr>
        <w:t xml:space="preserve"> </w:t>
      </w:r>
      <w:r w:rsidR="001059F2" w:rsidRPr="00A427BC">
        <w:rPr>
          <w:lang w:val="en-US"/>
        </w:rPr>
        <w:t>Funders</w:t>
      </w:r>
      <w:r w:rsidR="00E03974" w:rsidRPr="00A427BC">
        <w:rPr>
          <w:lang w:val="en-US"/>
        </w:rPr>
        <w:t xml:space="preserve"> clearly have a role to play; r</w:t>
      </w:r>
      <w:r w:rsidR="00AF58A9" w:rsidRPr="00A427BC">
        <w:rPr>
          <w:lang w:val="en-US"/>
          <w14:ligatures w14:val="none"/>
        </w:rPr>
        <w:t xml:space="preserve">esearchers </w:t>
      </w:r>
      <w:r w:rsidR="0012252F" w:rsidRPr="00A427BC">
        <w:rPr>
          <w:lang w:val="en-US"/>
          <w14:ligatures w14:val="none"/>
        </w:rPr>
        <w:t xml:space="preserve">have </w:t>
      </w:r>
      <w:r w:rsidR="00AF58A9" w:rsidRPr="00A427BC">
        <w:rPr>
          <w:lang w:val="en-US"/>
          <w14:ligatures w14:val="none"/>
        </w:rPr>
        <w:t xml:space="preserve">highlighted </w:t>
      </w:r>
      <w:r w:rsidR="00677699" w:rsidRPr="00A427BC">
        <w:rPr>
          <w:lang w:val="en-US"/>
          <w14:ligatures w14:val="none"/>
        </w:rPr>
        <w:t xml:space="preserve">barriers </w:t>
      </w:r>
      <w:r w:rsidR="0012252F" w:rsidRPr="00A427BC">
        <w:rPr>
          <w:lang w:val="en-US"/>
          <w14:ligatures w14:val="none"/>
        </w:rPr>
        <w:t>to</w:t>
      </w:r>
      <w:r w:rsidR="00677699" w:rsidRPr="00A427BC">
        <w:rPr>
          <w:lang w:val="en-US"/>
          <w14:ligatures w14:val="none"/>
        </w:rPr>
        <w:t xml:space="preserve"> </w:t>
      </w:r>
      <w:r w:rsidR="00AF58A9" w:rsidRPr="00A427BC">
        <w:rPr>
          <w:lang w:val="en-US"/>
          <w14:ligatures w14:val="none"/>
        </w:rPr>
        <w:t>budgeting for non-university research participants</w:t>
      </w:r>
      <w:r w:rsidR="00677699" w:rsidRPr="00A427BC">
        <w:rPr>
          <w:lang w:val="en-US"/>
          <w14:ligatures w14:val="none"/>
        </w:rPr>
        <w:fldChar w:fldCharType="begin"/>
      </w:r>
      <w:r w:rsidR="006D6832">
        <w:rPr>
          <w:lang w:val="en-US"/>
          <w14:ligatures w14:val="none"/>
        </w:rPr>
        <w:instrText xml:space="preserve"> ADDIN ZOTERO_ITEM CSL_CITATION {"citationID":"JYJslOy6","properties":{"formattedCitation":"\\super 68\\nosupersub{}","plainCitation":"68","noteIndex":0},"citationItems":[{"id":"u12bhc3X/JnE7otkV","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sidRPr="00A427BC">
        <w:rPr>
          <w:lang w:val="en-US"/>
          <w14:ligatures w14:val="none"/>
        </w:rPr>
        <w:fldChar w:fldCharType="separate"/>
      </w:r>
      <w:r w:rsidR="006D6832" w:rsidRPr="006D6832">
        <w:rPr>
          <w:vertAlign w:val="superscript"/>
          <w:lang w:val="en-US"/>
          <w:rPrChange w:id="72" w:author="Virginia Anne Nichols" w:date="2025-05-12T12:43:00Z" w16du:dateUtc="2025-05-12T10:43:00Z">
            <w:rPr>
              <w:vertAlign w:val="superscript"/>
            </w:rPr>
          </w:rPrChange>
        </w:rPr>
        <w:t>68</w:t>
      </w:r>
      <w:r w:rsidR="00677699" w:rsidRPr="00A427BC">
        <w:rPr>
          <w:lang w:val="en-US"/>
          <w14:ligatures w14:val="none"/>
        </w:rPr>
        <w:fldChar w:fldCharType="end"/>
      </w:r>
      <w:r w:rsidR="0012252F" w:rsidRPr="00A427BC">
        <w:rPr>
          <w:lang w:val="en-US"/>
          <w14:ligatures w14:val="none"/>
        </w:rPr>
        <w:t xml:space="preserve">, and </w:t>
      </w:r>
      <w:r w:rsidR="0012252F" w:rsidRPr="00A427BC">
        <w:rPr>
          <w:lang w:val="en-US"/>
        </w:rPr>
        <w:t>while s</w:t>
      </w:r>
      <w:r w:rsidR="00F23DAE" w:rsidRPr="00A427BC">
        <w:rPr>
          <w:lang w:val="en-US"/>
        </w:rPr>
        <w:t>elect</w:t>
      </w:r>
      <w:r w:rsidR="0012252F" w:rsidRPr="00A427BC">
        <w:rPr>
          <w:lang w:val="en-US"/>
        </w:rPr>
        <w:t xml:space="preserve"> funding agencies explicitly allow for </w:t>
      </w:r>
      <w:r w:rsidR="00F23DAE" w:rsidRPr="00A427BC">
        <w:rPr>
          <w:lang w:val="en-US"/>
        </w:rPr>
        <w:t xml:space="preserve">and expect </w:t>
      </w:r>
      <w:r w:rsidR="0012252F" w:rsidRPr="00A427BC">
        <w:rPr>
          <w:lang w:val="en-US"/>
        </w:rPr>
        <w:t>farmer-participant compensation (e.g.</w:t>
      </w:r>
      <w:r w:rsidR="00C02BB0" w:rsidRPr="00A427BC">
        <w:rPr>
          <w:lang w:val="en-US"/>
        </w:rPr>
        <w:t>,</w:t>
      </w:r>
      <w:r w:rsidR="0012252F" w:rsidRPr="00A427BC">
        <w:rPr>
          <w:lang w:val="en-US"/>
        </w:rPr>
        <w:t xml:space="preserve"> USDA-SARE), to our knowledge none </w:t>
      </w:r>
      <w:r w:rsidR="00F23DAE" w:rsidRPr="00A427BC">
        <w:rPr>
          <w:lang w:val="en-US"/>
        </w:rPr>
        <w:t xml:space="preserve">provide guidance on how </w:t>
      </w:r>
      <w:r w:rsidR="007E6D0D" w:rsidRPr="00A427BC">
        <w:rPr>
          <w:lang w:val="en-US"/>
        </w:rPr>
        <w:t xml:space="preserve">to craft compensation packages. </w:t>
      </w:r>
    </w:p>
    <w:p w14:paraId="0BCD5331" w14:textId="77777777" w:rsidR="00677699" w:rsidRPr="00A427BC" w:rsidRDefault="00677699" w:rsidP="00BC2BE9">
      <w:pPr>
        <w:rPr>
          <w:lang w:val="en-US"/>
          <w14:ligatures w14:val="none"/>
        </w:rPr>
      </w:pPr>
    </w:p>
    <w:p w14:paraId="0D68FA4E" w14:textId="6ED1C119" w:rsidR="003F1594" w:rsidRPr="00A427BC" w:rsidRDefault="00677699" w:rsidP="00677699">
      <w:pPr>
        <w:rPr>
          <w:lang w:val="en-US"/>
        </w:rPr>
      </w:pPr>
      <w:r w:rsidRPr="00A427BC">
        <w:rPr>
          <w:lang w:val="en-US"/>
          <w14:ligatures w14:val="none"/>
        </w:rPr>
        <w:t>Fair remuneration is in everyone’s best interests</w:t>
      </w:r>
      <w:r w:rsidR="00C02BB0" w:rsidRPr="00A427BC">
        <w:rPr>
          <w:lang w:val="en-US"/>
          <w14:ligatures w14:val="none"/>
        </w:rPr>
        <w:t>, as</w:t>
      </w:r>
      <w:r w:rsidRPr="00A427BC">
        <w:rPr>
          <w:lang w:val="en-US"/>
          <w14:ligatures w14:val="none"/>
        </w:rPr>
        <w:t xml:space="preserve"> </w:t>
      </w:r>
      <w:r w:rsidR="0020694B" w:rsidRPr="00A427BC">
        <w:rPr>
          <w:lang w:val="en-US"/>
        </w:rPr>
        <w:t>equitable partnerships are more likely to be sustained in the long-term</w:t>
      </w:r>
      <w:r w:rsidR="001059F2" w:rsidRPr="00A427BC">
        <w:rPr>
          <w:lang w:val="en-US"/>
        </w:rPr>
        <w:fldChar w:fldCharType="begin"/>
      </w:r>
      <w:r w:rsidR="006D6832">
        <w:rPr>
          <w:lang w:val="en-US"/>
        </w:rPr>
        <w:instrText xml:space="preserve"> ADDIN ZOTERO_ITEM CSL_CITATION {"citationID":"FLQhXRfa","properties":{"formattedCitation":"\\super 69\\nosupersub{}","plainCitation":"69","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sidRPr="00A427BC">
        <w:rPr>
          <w:lang w:val="en-US"/>
        </w:rPr>
        <w:fldChar w:fldCharType="separate"/>
      </w:r>
      <w:r w:rsidR="006D6832" w:rsidRPr="006D6832">
        <w:rPr>
          <w:vertAlign w:val="superscript"/>
          <w:lang w:val="en-US"/>
          <w:rPrChange w:id="73" w:author="Virginia Anne Nichols" w:date="2025-05-12T12:43:00Z" w16du:dateUtc="2025-05-12T10:43:00Z">
            <w:rPr>
              <w:vertAlign w:val="superscript"/>
            </w:rPr>
          </w:rPrChange>
        </w:rPr>
        <w:t>69</w:t>
      </w:r>
      <w:r w:rsidR="001059F2" w:rsidRPr="00A427BC">
        <w:rPr>
          <w:lang w:val="en-US"/>
        </w:rPr>
        <w:fldChar w:fldCharType="end"/>
      </w:r>
      <w:r w:rsidR="001059F2" w:rsidRPr="00A427BC">
        <w:rPr>
          <w:lang w:val="en-US"/>
        </w:rPr>
        <w:t>.</w:t>
      </w:r>
      <w:r w:rsidR="0020694B" w:rsidRPr="00A427BC">
        <w:rPr>
          <w:lang w:val="en-US"/>
        </w:rPr>
        <w:t xml:space="preserve"> </w:t>
      </w:r>
      <w:r w:rsidR="00146801" w:rsidRPr="00A427BC">
        <w:rPr>
          <w:lang w:val="en-US"/>
        </w:rPr>
        <w:t xml:space="preserve">For example, </w:t>
      </w:r>
      <w:r w:rsidR="005B1CF4" w:rsidRPr="00A427BC">
        <w:rPr>
          <w:lang w:val="en-US"/>
        </w:rPr>
        <w:t>Practical Farmers has</w:t>
      </w:r>
      <w:r w:rsidR="001D43ED" w:rsidRPr="00A427BC">
        <w:rPr>
          <w:lang w:val="en-US"/>
        </w:rPr>
        <w:t xml:space="preserve"> a </w:t>
      </w:r>
      <w:r w:rsidR="009D4689" w:rsidRPr="00A427BC">
        <w:rPr>
          <w:lang w:val="en-US"/>
        </w:rPr>
        <w:t xml:space="preserve">robust </w:t>
      </w:r>
      <w:r w:rsidR="001D43ED" w:rsidRPr="00A427BC">
        <w:rPr>
          <w:lang w:val="en-US"/>
        </w:rPr>
        <w:t>farmer cooperator program that is still in operation after more than 30 years</w:t>
      </w:r>
      <w:r w:rsidR="00034A6D" w:rsidRPr="00A427BC">
        <w:rPr>
          <w:lang w:val="en-US"/>
        </w:rPr>
        <w:t>, a fact</w:t>
      </w:r>
      <w:r w:rsidR="00065B3B" w:rsidRPr="00A427BC">
        <w:rPr>
          <w:lang w:val="en-US"/>
        </w:rPr>
        <w:t xml:space="preserve"> they </w:t>
      </w:r>
      <w:r w:rsidR="001D43ED" w:rsidRPr="00A427BC">
        <w:rPr>
          <w:lang w:val="en-US"/>
        </w:rPr>
        <w:t>attribute in part to their policy of monetarily compensating farmers for their participation in on-farm research (</w:t>
      </w:r>
      <w:r w:rsidR="00B736CD" w:rsidRPr="00A427BC">
        <w:rPr>
          <w:lang w:val="en-US"/>
        </w:rPr>
        <w:t>Supplemental Information</w:t>
      </w:r>
      <w:r w:rsidR="00C02BB0" w:rsidRPr="00A427BC">
        <w:rPr>
          <w:lang w:val="en-US"/>
        </w:rPr>
        <w:t>)</w:t>
      </w:r>
      <w:r w:rsidR="001D43ED" w:rsidRPr="00A427BC">
        <w:rPr>
          <w:lang w:val="en-US"/>
        </w:rPr>
        <w:t xml:space="preserve">. </w:t>
      </w:r>
      <w:r w:rsidR="00481783" w:rsidRPr="00A427BC">
        <w:rPr>
          <w:lang w:val="en-US"/>
        </w:rPr>
        <w:t>For comparison, t</w:t>
      </w:r>
      <w:r w:rsidR="001D43ED" w:rsidRPr="00A427BC">
        <w:rPr>
          <w:lang w:val="en-US"/>
        </w:rPr>
        <w:t>he Iowa Nitrogen Initiative</w:t>
      </w:r>
      <w:r w:rsidR="009D4689" w:rsidRPr="00A427BC">
        <w:rPr>
          <w:lang w:val="en-US"/>
        </w:rPr>
        <w:t xml:space="preserve"> (see </w:t>
      </w:r>
      <w:r w:rsidR="00C02BB0" w:rsidRPr="00A427BC">
        <w:rPr>
          <w:i/>
          <w:iCs/>
          <w:lang w:val="en-US"/>
        </w:rPr>
        <w:t>Leveraging Science</w:t>
      </w:r>
      <w:r w:rsidR="00481783" w:rsidRPr="00A427BC">
        <w:rPr>
          <w:lang w:val="en-US"/>
        </w:rPr>
        <w:t xml:space="preserve">) </w:t>
      </w:r>
      <w:r w:rsidR="001D43ED" w:rsidRPr="00A427BC">
        <w:rPr>
          <w:lang w:val="en-US"/>
        </w:rPr>
        <w:t xml:space="preserve">was not allocated money for farmer-participant compensation, and they have capacity for more participants than they can secure. </w:t>
      </w:r>
      <w:r w:rsidR="00BC2BE9" w:rsidRPr="00A427BC">
        <w:rPr>
          <w:lang w:val="en-US"/>
        </w:rPr>
        <w:t xml:space="preserve">While research on farmer compensation and project outcomes is scarce, blending of monetary compensation with other forms that support learning, </w:t>
      </w:r>
      <w:r w:rsidR="0013156B" w:rsidRPr="00A427BC">
        <w:rPr>
          <w:lang w:val="en-US"/>
        </w:rPr>
        <w:t xml:space="preserve">sharing, </w:t>
      </w:r>
      <w:r w:rsidR="00BC2BE9" w:rsidRPr="00A427BC">
        <w:rPr>
          <w:lang w:val="en-US"/>
        </w:rPr>
        <w:t>development, and growth are likely to be most effective</w:t>
      </w:r>
      <w:r w:rsidR="009562A6" w:rsidRPr="00A427BC">
        <w:rPr>
          <w:lang w:val="en-US"/>
        </w:rPr>
        <w:fldChar w:fldCharType="begin"/>
      </w:r>
      <w:r w:rsidR="00A851BD">
        <w:rPr>
          <w:lang w:val="en-US"/>
        </w:rPr>
        <w:instrText xml:space="preserve"> ADDIN ZOTERO_ITEM CSL_CITATION {"citationID":"zPDk3hX0","properties":{"formattedCitation":"\\super 51,67\\nosupersub{}","plainCitation":"51,67","noteIndex":0},"citationItems":[{"id":"u12bhc3X/r641UO5W","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A851BD" w:rsidRPr="00A851BD">
        <w:rPr>
          <w:vertAlign w:val="superscript"/>
          <w:lang w:val="en-US"/>
          <w:rPrChange w:id="74" w:author="Virginia Anne Nichols" w:date="2025-05-12T13:03:00Z" w16du:dateUtc="2025-05-12T11:03:00Z">
            <w:rPr>
              <w:vertAlign w:val="superscript"/>
            </w:rPr>
          </w:rPrChange>
        </w:rPr>
        <w:t>51,67</w:t>
      </w:r>
      <w:r w:rsidR="009562A6" w:rsidRPr="00A427BC">
        <w:rPr>
          <w:lang w:val="en-US"/>
        </w:rPr>
        <w:fldChar w:fldCharType="end"/>
      </w:r>
      <w:r w:rsidR="00BC2BE9" w:rsidRPr="00A427BC">
        <w:rPr>
          <w:lang w:val="en-US"/>
        </w:rPr>
        <w:t xml:space="preserve">, and could be used to </w:t>
      </w:r>
      <w:r w:rsidR="003F1594" w:rsidRPr="00A427BC">
        <w:rPr>
          <w:lang w:val="en-US"/>
        </w:rPr>
        <w:t>specifically support institutionally-excluded groups</w:t>
      </w:r>
      <w:r w:rsidR="00BC2BE9" w:rsidRPr="00A427BC">
        <w:rPr>
          <w:lang w:val="en-US"/>
        </w:rPr>
        <w:t>’ needs (e.g., childcare</w:t>
      </w:r>
      <w:r w:rsidR="009D4689" w:rsidRPr="00A427BC">
        <w:rPr>
          <w:lang w:val="en-US"/>
        </w:rPr>
        <w:t xml:space="preserve">, language </w:t>
      </w:r>
      <w:r w:rsidR="00784026" w:rsidRPr="00A427BC">
        <w:rPr>
          <w:lang w:val="en-US"/>
        </w:rPr>
        <w:t xml:space="preserve"> </w:t>
      </w:r>
      <w:r w:rsidR="009D4689" w:rsidRPr="00A427BC">
        <w:rPr>
          <w:lang w:val="en-US"/>
        </w:rPr>
        <w:t>interpretation</w:t>
      </w:r>
      <w:r w:rsidR="00BC2BE9" w:rsidRPr="00A427BC">
        <w:rPr>
          <w:lang w:val="en-US"/>
        </w:rPr>
        <w:t>)</w:t>
      </w:r>
      <w:r w:rsidR="003F1594" w:rsidRPr="00A427BC">
        <w:rPr>
          <w:lang w:val="en-US"/>
        </w:rPr>
        <w:t>.</w:t>
      </w:r>
      <w:r w:rsidR="00784026" w:rsidRPr="00A427BC">
        <w:rPr>
          <w:lang w:val="en-US"/>
        </w:rPr>
        <w:t xml:space="preserve"> </w:t>
      </w:r>
      <w:r w:rsidR="009D4689" w:rsidRPr="00A427BC">
        <w:rPr>
          <w:lang w:val="en-US"/>
        </w:rPr>
        <w:t>The authors provide examples of b</w:t>
      </w:r>
      <w:r w:rsidR="00146801" w:rsidRPr="00A427BC">
        <w:rPr>
          <w:lang w:val="en-US"/>
        </w:rPr>
        <w:t>lended compensation packages that coincided with high participant satisfaction in supplemental files as a resource</w:t>
      </w:r>
      <w:r w:rsidR="004A2080" w:rsidRPr="00A427BC">
        <w:rPr>
          <w:lang w:val="en-US"/>
        </w:rPr>
        <w:t xml:space="preserve"> </w:t>
      </w:r>
      <w:r w:rsidR="009D4689" w:rsidRPr="00A427BC">
        <w:rPr>
          <w:lang w:val="en-US"/>
        </w:rPr>
        <w:t>(</w:t>
      </w:r>
      <w:r w:rsidR="00B736CD" w:rsidRPr="00A427BC">
        <w:rPr>
          <w:lang w:val="en-US"/>
        </w:rPr>
        <w:t>Supplemental Information</w:t>
      </w:r>
      <w:r w:rsidR="009D4689" w:rsidRPr="00A427BC">
        <w:rPr>
          <w:lang w:val="en-US"/>
        </w:rPr>
        <w:t>)</w:t>
      </w:r>
      <w:r w:rsidR="00146801" w:rsidRPr="00A427BC">
        <w:rPr>
          <w:lang w:val="en-US"/>
        </w:rPr>
        <w:t>.</w:t>
      </w:r>
      <w:r w:rsidR="00C02BB0" w:rsidRPr="00A427BC">
        <w:rPr>
          <w:lang w:val="en-US"/>
        </w:rPr>
        <w:t xml:space="preserve"> Explicit attention to compensation </w:t>
      </w:r>
      <w:r w:rsidR="00AF6E1D" w:rsidRPr="00A427BC">
        <w:rPr>
          <w:lang w:val="en-US"/>
        </w:rPr>
        <w:t xml:space="preserve">is therefore an accessible way for agricultural researchers to support more equitable power relations in agriculture.  </w:t>
      </w:r>
    </w:p>
    <w:p w14:paraId="1DE0D372" w14:textId="77777777" w:rsidR="003F1594" w:rsidRPr="00A427BC" w:rsidRDefault="003F1594" w:rsidP="001D43ED">
      <w:pPr>
        <w:rPr>
          <w:lang w:val="en-US"/>
        </w:rPr>
      </w:pPr>
    </w:p>
    <w:p w14:paraId="1C6548EB" w14:textId="7EF28508" w:rsidR="00331DD2" w:rsidRPr="00A427BC" w:rsidRDefault="002E2390" w:rsidP="00331DD2">
      <w:pPr>
        <w:pStyle w:val="Heading2"/>
        <w:rPr>
          <w:color w:val="auto"/>
          <w:lang w:val="en-US"/>
        </w:rPr>
      </w:pPr>
      <w:r w:rsidRPr="00A427BC">
        <w:rPr>
          <w:color w:val="auto"/>
          <w:lang w:val="en-US"/>
        </w:rPr>
        <w:lastRenderedPageBreak/>
        <w:t xml:space="preserve">3.2 </w:t>
      </w:r>
      <w:r w:rsidR="00C104F0" w:rsidRPr="00A427BC">
        <w:rPr>
          <w:color w:val="auto"/>
          <w:lang w:val="en-US"/>
        </w:rPr>
        <w:t>Metrics for success</w:t>
      </w:r>
    </w:p>
    <w:p w14:paraId="1A9BEC32" w14:textId="3943CEAF" w:rsidR="00D50F2E" w:rsidRPr="00A427BC" w:rsidRDefault="00621EB7" w:rsidP="00CA2C6E">
      <w:pPr>
        <w:rPr>
          <w:lang w:val="en-US"/>
        </w:rPr>
      </w:pPr>
      <w:r w:rsidRPr="00A427BC">
        <w:rPr>
          <w:lang w:val="en-US"/>
        </w:rPr>
        <w:t>R</w:t>
      </w:r>
      <w:r w:rsidR="00C104F0" w:rsidRPr="00A427BC">
        <w:rPr>
          <w:lang w:val="en-US"/>
        </w:rPr>
        <w:t xml:space="preserve">esearchers and farmers </w:t>
      </w:r>
      <w:r w:rsidRPr="00A427BC">
        <w:rPr>
          <w:lang w:val="en-US"/>
        </w:rPr>
        <w:t>are often aiming to develop</w:t>
      </w:r>
      <w:r w:rsidR="00C104F0" w:rsidRPr="00A427BC">
        <w:rPr>
          <w:lang w:val="en-US"/>
        </w:rPr>
        <w:t xml:space="preserve"> </w:t>
      </w:r>
      <w:r w:rsidRPr="00A427BC">
        <w:rPr>
          <w:lang w:val="en-US"/>
        </w:rPr>
        <w:t>rich</w:t>
      </w:r>
      <w:r w:rsidR="00772B8B" w:rsidRPr="00A427BC">
        <w:rPr>
          <w:lang w:val="en-US"/>
        </w:rPr>
        <w:t xml:space="preserve"> and equitable</w:t>
      </w:r>
      <w:r w:rsidRPr="00A427BC">
        <w:rPr>
          <w:lang w:val="en-US"/>
        </w:rPr>
        <w:t xml:space="preserve"> </w:t>
      </w:r>
      <w:r w:rsidR="00C104F0" w:rsidRPr="00A427BC">
        <w:rPr>
          <w:lang w:val="en-US"/>
        </w:rPr>
        <w:t>relationships</w:t>
      </w:r>
      <w:r w:rsidR="00AF6E1D" w:rsidRPr="00A427BC">
        <w:rPr>
          <w:lang w:val="en-US"/>
        </w:rPr>
        <w:t xml:space="preserve">. The form of compensation </w:t>
      </w:r>
      <w:r w:rsidR="00B156DC" w:rsidRPr="00A427BC">
        <w:rPr>
          <w:lang w:val="en-US"/>
        </w:rPr>
        <w:t xml:space="preserve">package can play a role in this goal, but </w:t>
      </w:r>
      <w:r w:rsidR="00772B8B" w:rsidRPr="00A427BC">
        <w:rPr>
          <w:lang w:val="en-US"/>
        </w:rPr>
        <w:t>tangible metrics can</w:t>
      </w:r>
      <w:r w:rsidR="00D50F2E" w:rsidRPr="00A427BC">
        <w:rPr>
          <w:lang w:val="en-US"/>
        </w:rPr>
        <w:t xml:space="preserve"> help articulate and measure success</w:t>
      </w:r>
      <w:r w:rsidR="00B156DC" w:rsidRPr="00A427BC">
        <w:rPr>
          <w:lang w:val="en-US"/>
        </w:rPr>
        <w:t xml:space="preserve"> in those efforts</w:t>
      </w:r>
      <w:r w:rsidR="004C585D" w:rsidRPr="00A427BC">
        <w:rPr>
          <w:lang w:val="en-US"/>
        </w:rPr>
        <w:t xml:space="preserve"> (Figure 1)</w:t>
      </w:r>
      <w:r w:rsidR="00D50F2E" w:rsidRPr="00A427BC">
        <w:rPr>
          <w:lang w:val="en-US"/>
        </w:rPr>
        <w:t xml:space="preserve">. Building on recommendations from </w:t>
      </w:r>
      <w:r w:rsidR="009D4689" w:rsidRPr="00A427BC">
        <w:rPr>
          <w:lang w:val="en-US"/>
        </w:rPr>
        <w:t>various sources</w:t>
      </w:r>
      <w:r w:rsidR="00DC3B55" w:rsidRPr="00A427BC">
        <w:rPr>
          <w:lang w:val="en-US"/>
        </w:rPr>
        <w:fldChar w:fldCharType="begin"/>
      </w:r>
      <w:r w:rsidR="006D6832">
        <w:rPr>
          <w:lang w:val="en-US"/>
        </w:rPr>
        <w:instrText xml:space="preserve"> ADDIN ZOTERO_ITEM CSL_CITATION {"citationID":"eXEvyUlC","properties":{"formattedCitation":"\\super 8,13,70\\nosupersub{}","plainCitation":"8,13,7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u12bhc3X/2PPcotGO","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u12bhc3X/GVqFxenW","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sidRPr="00A427BC">
        <w:rPr>
          <w:lang w:val="en-US"/>
        </w:rPr>
        <w:fldChar w:fldCharType="separate"/>
      </w:r>
      <w:r w:rsidR="006D6832" w:rsidRPr="006D6832">
        <w:rPr>
          <w:vertAlign w:val="superscript"/>
          <w:lang w:val="en-US"/>
          <w:rPrChange w:id="75" w:author="Virginia Anne Nichols" w:date="2025-05-12T12:43:00Z" w16du:dateUtc="2025-05-12T10:43:00Z">
            <w:rPr>
              <w:vertAlign w:val="superscript"/>
            </w:rPr>
          </w:rPrChange>
        </w:rPr>
        <w:t>8,13,70</w:t>
      </w:r>
      <w:r w:rsidR="00DC3B55" w:rsidRPr="00A427BC">
        <w:rPr>
          <w:lang w:val="en-US"/>
        </w:rPr>
        <w:fldChar w:fldCharType="end"/>
      </w:r>
      <w:r w:rsidR="00D50F2E" w:rsidRPr="00A427BC">
        <w:rPr>
          <w:lang w:val="en-US"/>
        </w:rPr>
        <w:t>,</w:t>
      </w:r>
      <w:r w:rsidR="009D4689" w:rsidRPr="00A427BC">
        <w:rPr>
          <w:lang w:val="en-US"/>
        </w:rPr>
        <w:t xml:space="preserve"> </w:t>
      </w:r>
      <w:r w:rsidR="00D50F2E" w:rsidRPr="00A427BC">
        <w:rPr>
          <w:lang w:val="en-US"/>
        </w:rPr>
        <w:t xml:space="preserve">we </w:t>
      </w:r>
      <w:r w:rsidR="004A2080" w:rsidRPr="00A427BC">
        <w:rPr>
          <w:lang w:val="en-US"/>
        </w:rPr>
        <w:t>present</w:t>
      </w:r>
      <w:r w:rsidR="00D50F2E" w:rsidRPr="00A427BC">
        <w:rPr>
          <w:lang w:val="en-US"/>
        </w:rPr>
        <w:t xml:space="preserve"> the following </w:t>
      </w:r>
      <w:r w:rsidR="00FE1B8B" w:rsidRPr="00A427BC">
        <w:rPr>
          <w:lang w:val="en-US"/>
        </w:rPr>
        <w:t>four</w:t>
      </w:r>
      <w:r w:rsidR="00D50F2E" w:rsidRPr="00A427BC">
        <w:rPr>
          <w:lang w:val="en-US"/>
        </w:rPr>
        <w:t xml:space="preserve"> </w:t>
      </w:r>
      <w:r w:rsidR="00804663" w:rsidRPr="00A427BC">
        <w:rPr>
          <w:lang w:val="en-US"/>
        </w:rPr>
        <w:t xml:space="preserve">broad </w:t>
      </w:r>
      <w:r w:rsidR="00D50F2E" w:rsidRPr="00A427BC">
        <w:rPr>
          <w:lang w:val="en-US"/>
        </w:rPr>
        <w:t xml:space="preserve">metrics </w:t>
      </w:r>
      <w:r w:rsidR="00B156DC" w:rsidRPr="00A427BC">
        <w:rPr>
          <w:lang w:val="en-US"/>
        </w:rPr>
        <w:t xml:space="preserve">to help guide the construction of </w:t>
      </w:r>
      <w:r w:rsidR="0012252F" w:rsidRPr="00A427BC">
        <w:rPr>
          <w:lang w:val="en-US"/>
        </w:rPr>
        <w:t>equitable projects</w:t>
      </w:r>
      <w:r w:rsidR="00D50F2E" w:rsidRPr="00A427BC">
        <w:rPr>
          <w:lang w:val="en-US"/>
        </w:rPr>
        <w:t>:</w:t>
      </w:r>
    </w:p>
    <w:p w14:paraId="325C8BE9" w14:textId="77777777" w:rsidR="00D50F2E" w:rsidRPr="00A427BC" w:rsidRDefault="00D50F2E" w:rsidP="00CA2C6E">
      <w:pPr>
        <w:rPr>
          <w:lang w:val="en-US"/>
        </w:rPr>
      </w:pPr>
    </w:p>
    <w:p w14:paraId="32572870" w14:textId="77777777" w:rsidR="005E063C" w:rsidRPr="00A427BC" w:rsidRDefault="005E063C" w:rsidP="005E063C">
      <w:pPr>
        <w:pStyle w:val="ListParagraph"/>
        <w:numPr>
          <w:ilvl w:val="0"/>
          <w:numId w:val="10"/>
        </w:numPr>
        <w:rPr>
          <w:rFonts w:ascii="Calibri" w:hAnsi="Calibri" w:cs="Calibri"/>
          <w:lang w:val="en-US"/>
        </w:rPr>
      </w:pPr>
      <w:r w:rsidRPr="00A427BC">
        <w:rPr>
          <w:rFonts w:ascii="Calibri" w:hAnsi="Calibri" w:cs="Calibri"/>
          <w:lang w:val="en-US"/>
        </w:rPr>
        <w:t>Were power and resources shared?</w:t>
      </w:r>
    </w:p>
    <w:p w14:paraId="0A93EE46" w14:textId="77A4484D"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Was</w:t>
      </w:r>
      <w:r w:rsidR="00D50F2E" w:rsidRPr="00A427BC">
        <w:rPr>
          <w:rFonts w:ascii="Calibri" w:hAnsi="Calibri" w:cs="Calibri"/>
          <w:lang w:val="en-US"/>
        </w:rPr>
        <w:t xml:space="preserve"> trust built?</w:t>
      </w:r>
    </w:p>
    <w:p w14:paraId="48066FE3" w14:textId="79ADB7F3"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Did </w:t>
      </w:r>
      <w:r w:rsidR="00D50F2E" w:rsidRPr="00A427BC">
        <w:rPr>
          <w:rFonts w:ascii="Calibri" w:hAnsi="Calibri" w:cs="Calibri"/>
          <w:lang w:val="en-US"/>
        </w:rPr>
        <w:t xml:space="preserve">learning </w:t>
      </w:r>
      <w:r w:rsidRPr="00A427BC">
        <w:rPr>
          <w:rFonts w:ascii="Calibri" w:hAnsi="Calibri" w:cs="Calibri"/>
          <w:lang w:val="en-US"/>
        </w:rPr>
        <w:t xml:space="preserve">occur </w:t>
      </w:r>
      <w:r w:rsidR="00D50F2E" w:rsidRPr="00A427BC">
        <w:rPr>
          <w:rFonts w:ascii="Calibri" w:hAnsi="Calibri" w:cs="Calibri"/>
          <w:lang w:val="en-US"/>
        </w:rPr>
        <w:t>in both directions?</w:t>
      </w:r>
    </w:p>
    <w:p w14:paraId="7DE280F9" w14:textId="402EEC45"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Were </w:t>
      </w:r>
      <w:r w:rsidR="00D50F2E" w:rsidRPr="00A427BC">
        <w:rPr>
          <w:rFonts w:ascii="Calibri" w:hAnsi="Calibri" w:cs="Calibri"/>
          <w:lang w:val="en-US"/>
        </w:rPr>
        <w:t xml:space="preserve">both entities transformed </w:t>
      </w:r>
      <w:proofErr w:type="gramStart"/>
      <w:r w:rsidR="00D50F2E" w:rsidRPr="00A427BC">
        <w:rPr>
          <w:rFonts w:ascii="Calibri" w:hAnsi="Calibri" w:cs="Calibri"/>
          <w:lang w:val="en-US"/>
        </w:rPr>
        <w:t>as a result of</w:t>
      </w:r>
      <w:proofErr w:type="gramEnd"/>
      <w:r w:rsidR="00D50F2E" w:rsidRPr="00A427BC">
        <w:rPr>
          <w:rFonts w:ascii="Calibri" w:hAnsi="Calibri" w:cs="Calibri"/>
          <w:lang w:val="en-US"/>
        </w:rPr>
        <w:t xml:space="preserve"> the collaboration?</w:t>
      </w:r>
    </w:p>
    <w:p w14:paraId="035F7928" w14:textId="7818860C" w:rsidR="008A169F" w:rsidRPr="00A427BC" w:rsidRDefault="00D50F2E" w:rsidP="00CA2C6E">
      <w:pPr>
        <w:rPr>
          <w:lang w:val="en-US"/>
        </w:rPr>
      </w:pPr>
      <w:r w:rsidRPr="00A427BC">
        <w:rPr>
          <w:lang w:val="en-US"/>
        </w:rPr>
        <w:t xml:space="preserve">Incorporating these metrics </w:t>
      </w:r>
      <w:r w:rsidRPr="00A427BC">
        <w:rPr>
          <w:i/>
          <w:iCs/>
          <w:lang w:val="en-US"/>
        </w:rPr>
        <w:t xml:space="preserve">a priori </w:t>
      </w:r>
      <w:r w:rsidRPr="00A427BC">
        <w:rPr>
          <w:lang w:val="en-US"/>
        </w:rPr>
        <w:t xml:space="preserve">can help guide activity planning and help ensure anticipated outcomes are aligned within a relationship of reciprocity. </w:t>
      </w:r>
    </w:p>
    <w:p w14:paraId="0CAE56B4" w14:textId="18F9C826" w:rsidR="004C585D" w:rsidRPr="00A427BC" w:rsidRDefault="004C585D" w:rsidP="00CA2C6E">
      <w:pPr>
        <w:rPr>
          <w:lang w:val="en-US"/>
        </w:rPr>
      </w:pPr>
    </w:p>
    <w:p w14:paraId="5CF8E67F" w14:textId="596E7B26" w:rsidR="004C585D" w:rsidRPr="00A427BC" w:rsidRDefault="00E5368A" w:rsidP="00CA2C6E">
      <w:pPr>
        <w:rPr>
          <w:lang w:val="en-US"/>
        </w:rPr>
      </w:pPr>
      <w:r w:rsidRPr="00A427BC">
        <w:rPr>
          <w:noProof/>
          <w:lang w:val="en-US"/>
        </w:rPr>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0F30E50B" w:rsidR="004C585D" w:rsidRPr="00A427BC" w:rsidRDefault="004C585D" w:rsidP="004C585D">
      <w:pPr>
        <w:rPr>
          <w:lang w:val="en-US"/>
        </w:rPr>
      </w:pPr>
      <w:r w:rsidRPr="00A427BC">
        <w:rPr>
          <w:b/>
          <w:bCs/>
          <w:i/>
          <w:iCs/>
          <w:lang w:val="en-US"/>
        </w:rPr>
        <w:t>Figure 1.</w:t>
      </w:r>
      <w:r w:rsidRPr="00A427BC">
        <w:rPr>
          <w:i/>
          <w:iCs/>
          <w:lang w:val="en-US"/>
        </w:rPr>
        <w:t xml:space="preserve"> (</w:t>
      </w:r>
      <w:r w:rsidR="00BF353D" w:rsidRPr="00A427BC">
        <w:rPr>
          <w:i/>
          <w:iCs/>
          <w:lang w:val="en-US"/>
        </w:rPr>
        <w:t>a</w:t>
      </w:r>
      <w:r w:rsidRPr="00A427BC">
        <w:rPr>
          <w:i/>
          <w:iCs/>
          <w:lang w:val="en-US"/>
        </w:rPr>
        <w:t>) A simple transactional</w:t>
      </w:r>
      <w:r w:rsidR="00B156DC" w:rsidRPr="00A427BC">
        <w:rPr>
          <w:i/>
          <w:iCs/>
          <w:lang w:val="en-US"/>
        </w:rPr>
        <w:t xml:space="preserve"> (</w:t>
      </w:r>
      <w:r w:rsidRPr="00A427BC">
        <w:rPr>
          <w:i/>
          <w:iCs/>
          <w:lang w:val="en-US"/>
        </w:rPr>
        <w:t>and in-equitable</w:t>
      </w:r>
      <w:r w:rsidR="00B156DC" w:rsidRPr="00A427BC">
        <w:rPr>
          <w:i/>
          <w:iCs/>
          <w:lang w:val="en-US"/>
        </w:rPr>
        <w:t>)</w:t>
      </w:r>
      <w:r w:rsidRPr="00A427BC">
        <w:rPr>
          <w:i/>
          <w:iCs/>
          <w:lang w:val="en-US"/>
        </w:rPr>
        <w:t xml:space="preserve"> exchange of resources wherein the metric of project success </w:t>
      </w:r>
      <w:r w:rsidR="00BF353D" w:rsidRPr="00A427BC">
        <w:rPr>
          <w:i/>
          <w:iCs/>
          <w:lang w:val="en-US"/>
        </w:rPr>
        <w:t xml:space="preserve">is </w:t>
      </w:r>
      <w:r w:rsidRPr="00A427BC">
        <w:rPr>
          <w:i/>
          <w:iCs/>
          <w:lang w:val="en-US"/>
        </w:rPr>
        <w:t xml:space="preserve">measured </w:t>
      </w:r>
      <w:r w:rsidR="00BF353D" w:rsidRPr="00A427BC">
        <w:rPr>
          <w:i/>
          <w:iCs/>
          <w:lang w:val="en-US"/>
        </w:rPr>
        <w:t xml:space="preserve">by the increase in knowledge by the </w:t>
      </w:r>
      <w:r w:rsidRPr="00A427BC">
        <w:rPr>
          <w:i/>
          <w:iCs/>
          <w:lang w:val="en-US"/>
        </w:rPr>
        <w:t>collaborating farmers (</w:t>
      </w:r>
      <w:r w:rsidR="00BF353D" w:rsidRPr="00A427BC">
        <w:rPr>
          <w:i/>
          <w:iCs/>
          <w:lang w:val="en-US"/>
        </w:rPr>
        <w:t>b</w:t>
      </w:r>
      <w:r w:rsidRPr="00A427BC">
        <w:rPr>
          <w:i/>
          <w:iCs/>
          <w:lang w:val="en-US"/>
        </w:rPr>
        <w:t>) A richer relationship built on exchanges and associated metrics that promote fair</w:t>
      </w:r>
      <w:r w:rsidR="005167FB" w:rsidRPr="00A427BC">
        <w:rPr>
          <w:i/>
          <w:iCs/>
          <w:lang w:val="en-US"/>
        </w:rPr>
        <w:t xml:space="preserve"> </w:t>
      </w:r>
      <w:r w:rsidRPr="00A427BC">
        <w:rPr>
          <w:i/>
          <w:iCs/>
          <w:lang w:val="en-US"/>
        </w:rPr>
        <w:t>and sustainable relationships</w:t>
      </w:r>
      <w:r w:rsidR="00384F1B" w:rsidRPr="00A427BC">
        <w:rPr>
          <w:i/>
          <w:iCs/>
          <w:lang w:val="en-US"/>
        </w:rPr>
        <w:t xml:space="preserve">; an example survey for assessing these metrics is available in </w:t>
      </w:r>
      <w:r w:rsidR="00B736CD" w:rsidRPr="00A427BC">
        <w:rPr>
          <w:i/>
          <w:iCs/>
          <w:lang w:val="en-US"/>
        </w:rPr>
        <w:t>S</w:t>
      </w:r>
      <w:r w:rsidR="00384F1B" w:rsidRPr="00A427BC">
        <w:rPr>
          <w:i/>
          <w:iCs/>
          <w:lang w:val="en-US"/>
        </w:rPr>
        <w:t xml:space="preserve">upplemental </w:t>
      </w:r>
      <w:r w:rsidR="00B736CD" w:rsidRPr="00A427BC">
        <w:rPr>
          <w:i/>
          <w:iCs/>
          <w:lang w:val="en-US"/>
        </w:rPr>
        <w:t>I</w:t>
      </w:r>
      <w:r w:rsidR="00384F1B" w:rsidRPr="00A427BC">
        <w:rPr>
          <w:i/>
          <w:iCs/>
          <w:lang w:val="en-US"/>
        </w:rPr>
        <w:t>nformation</w:t>
      </w:r>
      <w:r w:rsidR="00EB7144">
        <w:rPr>
          <w:i/>
          <w:iCs/>
          <w:lang w:val="en-US"/>
        </w:rPr>
        <w:t xml:space="preserve">. </w:t>
      </w:r>
      <w:r w:rsidR="009726FD">
        <w:rPr>
          <w:i/>
          <w:iCs/>
          <w:lang w:val="en-US"/>
        </w:rPr>
        <w:t>Figure c</w:t>
      </w:r>
      <w:r w:rsidR="00CC647C" w:rsidRPr="00CC647C">
        <w:rPr>
          <w:i/>
          <w:iCs/>
          <w:lang w:val="en-US"/>
        </w:rPr>
        <w:t xml:space="preserve">reated </w:t>
      </w:r>
      <w:r w:rsidR="009726FD">
        <w:rPr>
          <w:i/>
          <w:iCs/>
          <w:lang w:val="en-US"/>
        </w:rPr>
        <w:t>using</w:t>
      </w:r>
      <w:r w:rsidR="00CC647C" w:rsidRPr="00CC647C">
        <w:rPr>
          <w:i/>
          <w:iCs/>
          <w:lang w:val="en-US"/>
        </w:rPr>
        <w:t xml:space="preserve"> BioRender</w:t>
      </w:r>
      <w:r w:rsidR="009726FD">
        <w:rPr>
          <w:i/>
          <w:iCs/>
          <w:lang w:val="en-US"/>
        </w:rPr>
        <w:t>.com</w:t>
      </w:r>
    </w:p>
    <w:p w14:paraId="0F9DB682" w14:textId="77777777" w:rsidR="004C585D" w:rsidRPr="00A427BC" w:rsidRDefault="004C585D" w:rsidP="00CA2C6E">
      <w:pPr>
        <w:rPr>
          <w:lang w:val="en-US"/>
        </w:rPr>
      </w:pPr>
    </w:p>
    <w:p w14:paraId="2DD6D6AB" w14:textId="3567F460" w:rsidR="004C585D" w:rsidRPr="00A427BC" w:rsidRDefault="004C585D" w:rsidP="00CA2C6E">
      <w:pPr>
        <w:rPr>
          <w:lang w:val="en-US"/>
        </w:rPr>
      </w:pPr>
      <w:r w:rsidRPr="00A427BC">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sidRPr="00A427BC">
        <w:rPr>
          <w:lang w:val="en-US"/>
        </w:rPr>
        <w:t xml:space="preserve"> presented here</w:t>
      </w:r>
      <w:r w:rsidRPr="00A427BC">
        <w:rPr>
          <w:lang w:val="en-US"/>
        </w:rPr>
        <w:t xml:space="preserve"> (</w:t>
      </w:r>
      <w:r w:rsidR="00B736CD" w:rsidRPr="00A427BC">
        <w:rPr>
          <w:lang w:val="en-US"/>
        </w:rPr>
        <w:t>Supplemental Information</w:t>
      </w:r>
      <w:r w:rsidRPr="00A427BC">
        <w:rPr>
          <w:lang w:val="en-US"/>
        </w:rPr>
        <w:t>). As these questions have become guides for program design, participants have been highly satisfied (</w:t>
      </w:r>
      <w:r w:rsidR="00B736CD" w:rsidRPr="00A427BC">
        <w:rPr>
          <w:lang w:val="en-US"/>
        </w:rPr>
        <w:t>Supplemental Information</w:t>
      </w:r>
      <w:proofErr w:type="gramStart"/>
      <w:r w:rsidRPr="00A427BC">
        <w:rPr>
          <w:lang w:val="en-US"/>
        </w:rPr>
        <w:t>)</w:t>
      </w:r>
      <w:proofErr w:type="gramEnd"/>
      <w:r w:rsidRPr="00A427BC">
        <w:rPr>
          <w:lang w:val="en-US"/>
        </w:rPr>
        <w:t xml:space="preserve"> and membership is growing. Other researchers and entities </w:t>
      </w:r>
      <w:proofErr w:type="gramStart"/>
      <w:r w:rsidRPr="00A427BC">
        <w:rPr>
          <w:lang w:val="en-US"/>
        </w:rPr>
        <w:t>likely utilize</w:t>
      </w:r>
      <w:proofErr w:type="gramEnd"/>
      <w:r w:rsidRPr="00A427BC">
        <w:rPr>
          <w:lang w:val="en-US"/>
        </w:rPr>
        <w:t xml:space="preserve"> some form of these metrics, but more explicit and ubiquitous use would </w:t>
      </w:r>
      <w:r w:rsidR="008774CE" w:rsidRPr="00A427BC">
        <w:rPr>
          <w:lang w:val="en-US"/>
        </w:rPr>
        <w:t xml:space="preserve">likely </w:t>
      </w:r>
      <w:r w:rsidRPr="00A427BC">
        <w:rPr>
          <w:lang w:val="en-US"/>
        </w:rPr>
        <w:t>benefit project designs and evaluations</w:t>
      </w:r>
      <w:r w:rsidR="008774CE" w:rsidRPr="00A427BC">
        <w:rPr>
          <w:lang w:val="en-US"/>
        </w:rPr>
        <w:t>, while concomitantly promoting equitable partnerships</w:t>
      </w:r>
      <w:r w:rsidRPr="00A427BC">
        <w:rPr>
          <w:lang w:val="en-US"/>
        </w:rPr>
        <w:t xml:space="preserve">.   </w:t>
      </w:r>
    </w:p>
    <w:p w14:paraId="0099F0BD" w14:textId="5319EBF8" w:rsidR="00CC38CF" w:rsidRPr="00A427BC" w:rsidRDefault="00C02BB0" w:rsidP="002E2390">
      <w:pPr>
        <w:pStyle w:val="Heading1"/>
        <w:numPr>
          <w:ilvl w:val="0"/>
          <w:numId w:val="15"/>
        </w:numPr>
        <w:rPr>
          <w:color w:val="auto"/>
          <w:lang w:val="en-US"/>
        </w:rPr>
      </w:pPr>
      <w:r w:rsidRPr="00A427BC">
        <w:rPr>
          <w:color w:val="auto"/>
          <w:lang w:val="en-US"/>
        </w:rPr>
        <w:t>Framing</w:t>
      </w:r>
    </w:p>
    <w:p w14:paraId="2F8A5137" w14:textId="0633A757" w:rsidR="00555110" w:rsidRPr="00A427BC" w:rsidRDefault="004E66BE" w:rsidP="00FF710E">
      <w:pPr>
        <w:rPr>
          <w:lang w:val="en-US"/>
        </w:rPr>
      </w:pPr>
      <w:r w:rsidRPr="00A427BC">
        <w:rPr>
          <w:lang w:val="en-US"/>
        </w:rPr>
        <w:t xml:space="preserve">The feasibility (or even desirability) of objectivity in science has </w:t>
      </w:r>
      <w:r w:rsidR="00BC34A4" w:rsidRPr="00A427BC">
        <w:rPr>
          <w:lang w:val="en-US"/>
        </w:rPr>
        <w:t xml:space="preserve">long </w:t>
      </w:r>
      <w:r w:rsidRPr="00A427BC">
        <w:rPr>
          <w:lang w:val="en-US"/>
        </w:rPr>
        <w:t xml:space="preserve">been debated, and recent discussions highlight </w:t>
      </w:r>
      <w:r w:rsidR="004A2080" w:rsidRPr="00A427BC">
        <w:rPr>
          <w:lang w:val="en-US"/>
        </w:rPr>
        <w:t xml:space="preserve">its conceptual abuse </w:t>
      </w:r>
      <w:r w:rsidR="00BC34A4" w:rsidRPr="00A427BC">
        <w:rPr>
          <w:lang w:val="en-US"/>
        </w:rPr>
        <w:t xml:space="preserve">in </w:t>
      </w:r>
      <w:r w:rsidRPr="00A427BC">
        <w:rPr>
          <w:lang w:val="en-US"/>
        </w:rPr>
        <w:t xml:space="preserve">colonialism, </w:t>
      </w:r>
      <w:r w:rsidR="000D7352" w:rsidRPr="00A427BC">
        <w:rPr>
          <w:lang w:val="en-US"/>
        </w:rPr>
        <w:t>eugenics</w:t>
      </w:r>
      <w:r w:rsidRPr="00A427BC">
        <w:rPr>
          <w:lang w:val="en-US"/>
        </w:rPr>
        <w:t>, and other forms of oppression</w:t>
      </w:r>
      <w:r w:rsidR="00561BF2" w:rsidRPr="00A427BC">
        <w:rPr>
          <w:lang w:val="en-US"/>
        </w:rPr>
        <w:fldChar w:fldCharType="begin"/>
      </w:r>
      <w:r w:rsidR="006D6832">
        <w:rPr>
          <w:lang w:val="en-US"/>
        </w:rPr>
        <w:instrText xml:space="preserve"> ADDIN ZOTERO_ITEM CSL_CITATION {"citationID":"8Tz7TQER","properties":{"formattedCitation":"\\super 71,72\\nosupersub{}","plainCitation":"71,72","noteIndex":0},"citationItems":[{"id":"u12bhc3X/0pX19yKg","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u12bhc3X/M3Vu2258","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sidRPr="00A427BC">
        <w:rPr>
          <w:lang w:val="en-US"/>
        </w:rPr>
        <w:fldChar w:fldCharType="separate"/>
      </w:r>
      <w:r w:rsidR="006D6832" w:rsidRPr="006D6832">
        <w:rPr>
          <w:vertAlign w:val="superscript"/>
          <w:lang w:val="en-US"/>
          <w:rPrChange w:id="76" w:author="Virginia Anne Nichols" w:date="2025-05-12T12:43:00Z" w16du:dateUtc="2025-05-12T10:43:00Z">
            <w:rPr>
              <w:vertAlign w:val="superscript"/>
            </w:rPr>
          </w:rPrChange>
        </w:rPr>
        <w:t>71,72</w:t>
      </w:r>
      <w:r w:rsidR="00561BF2" w:rsidRPr="00A427BC">
        <w:rPr>
          <w:lang w:val="en-US"/>
        </w:rPr>
        <w:fldChar w:fldCharType="end"/>
      </w:r>
      <w:r w:rsidRPr="00A427BC">
        <w:rPr>
          <w:lang w:val="en-US"/>
        </w:rPr>
        <w:t xml:space="preserve">. </w:t>
      </w:r>
      <w:r w:rsidR="000D16E3" w:rsidRPr="00A427BC">
        <w:rPr>
          <w:lang w:val="en-US"/>
        </w:rPr>
        <w:t xml:space="preserve">Today, many disciplines </w:t>
      </w:r>
      <w:r w:rsidR="00BC34A4" w:rsidRPr="00A427BC">
        <w:rPr>
          <w:lang w:val="en-US"/>
        </w:rPr>
        <w:t>embrace</w:t>
      </w:r>
      <w:r w:rsidR="00034A6D" w:rsidRPr="00A427BC">
        <w:rPr>
          <w:lang w:val="en-US"/>
        </w:rPr>
        <w:t xml:space="preserve"> </w:t>
      </w:r>
      <w:r w:rsidRPr="00A427BC">
        <w:rPr>
          <w:lang w:val="en-US"/>
        </w:rPr>
        <w:t xml:space="preserve">interpretation, plurality of methods, critical </w:t>
      </w:r>
      <w:r w:rsidRPr="00A427BC">
        <w:rPr>
          <w:lang w:val="en-US"/>
        </w:rPr>
        <w:lastRenderedPageBreak/>
        <w:t xml:space="preserve">reflexivity, and fallibilism </w:t>
      </w:r>
      <w:r w:rsidR="00BC34A4" w:rsidRPr="00A427BC">
        <w:rPr>
          <w:lang w:val="en-US"/>
        </w:rPr>
        <w:t>as i</w:t>
      </w:r>
      <w:r w:rsidRPr="00A427BC">
        <w:rPr>
          <w:lang w:val="en-US"/>
        </w:rPr>
        <w:t>nherent in the pursuit of knowledge</w:t>
      </w:r>
      <w:r w:rsidR="009F6D33" w:rsidRPr="00A427BC">
        <w:rPr>
          <w:lang w:val="en-US"/>
        </w:rPr>
        <w:fldChar w:fldCharType="begin"/>
      </w:r>
      <w:r w:rsidR="006D6832">
        <w:rPr>
          <w:lang w:val="en-US"/>
        </w:rPr>
        <w:instrText xml:space="preserve"> ADDIN ZOTERO_ITEM CSL_CITATION {"citationID":"AZJHcKuk","properties":{"formattedCitation":"\\super 73,74\\nosupersub{}","plainCitation":"73,74","noteIndex":0},"citationItems":[{"id":"u12bhc3X/NwlY5iJ4","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u12bhc3X/DKfq339c","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sidRPr="00A427BC">
        <w:rPr>
          <w:lang w:val="en-US"/>
        </w:rPr>
        <w:fldChar w:fldCharType="separate"/>
      </w:r>
      <w:r w:rsidR="006D6832" w:rsidRPr="006D6832">
        <w:rPr>
          <w:vertAlign w:val="superscript"/>
          <w:lang w:val="en-US"/>
          <w:rPrChange w:id="77" w:author="Virginia Anne Nichols" w:date="2025-05-12T12:43:00Z" w16du:dateUtc="2025-05-12T10:43:00Z">
            <w:rPr>
              <w:vertAlign w:val="superscript"/>
            </w:rPr>
          </w:rPrChange>
        </w:rPr>
        <w:t>73,74</w:t>
      </w:r>
      <w:r w:rsidR="009F6D33" w:rsidRPr="00A427BC">
        <w:rPr>
          <w:lang w:val="en-US"/>
        </w:rPr>
        <w:fldChar w:fldCharType="end"/>
      </w:r>
      <w:r w:rsidRPr="00A427BC">
        <w:rPr>
          <w:lang w:val="en-US"/>
        </w:rPr>
        <w:t xml:space="preserve">. </w:t>
      </w:r>
      <w:r w:rsidR="000D16E3" w:rsidRPr="00A427BC">
        <w:rPr>
          <w:lang w:val="en-US"/>
        </w:rPr>
        <w:t>Rather than pursuing objectivism (</w:t>
      </w:r>
      <w:r w:rsidR="009147B2" w:rsidRPr="00A427BC">
        <w:rPr>
          <w:lang w:val="en-US"/>
        </w:rPr>
        <w:t xml:space="preserve">and </w:t>
      </w:r>
      <w:r w:rsidR="000D16E3" w:rsidRPr="00A427BC">
        <w:rPr>
          <w:lang w:val="en-US"/>
        </w:rPr>
        <w:t xml:space="preserve">insinuating it is possible), Data Feminism </w:t>
      </w:r>
      <w:r w:rsidRPr="00A427BC">
        <w:rPr>
          <w:lang w:val="en-US"/>
        </w:rPr>
        <w:t>acknowledge</w:t>
      </w:r>
      <w:r w:rsidR="000D16E3" w:rsidRPr="00A427BC">
        <w:rPr>
          <w:lang w:val="en-US"/>
        </w:rPr>
        <w:t>s</w:t>
      </w:r>
      <w:r w:rsidRPr="00A427BC">
        <w:rPr>
          <w:lang w:val="en-US"/>
        </w:rPr>
        <w:t xml:space="preserve"> that</w:t>
      </w:r>
      <w:r w:rsidR="003618A2" w:rsidRPr="00A427BC">
        <w:rPr>
          <w:lang w:val="en-US"/>
        </w:rPr>
        <w:t xml:space="preserve"> all research is framed</w:t>
      </w:r>
      <w:r w:rsidR="000D16E3" w:rsidRPr="00A427BC">
        <w:rPr>
          <w:lang w:val="en-US"/>
        </w:rPr>
        <w:t xml:space="preserve"> by the background, </w:t>
      </w:r>
      <w:r w:rsidR="00013787" w:rsidRPr="00A427BC">
        <w:rPr>
          <w:lang w:val="en-US"/>
        </w:rPr>
        <w:t xml:space="preserve">experiences, and training </w:t>
      </w:r>
      <w:r w:rsidR="000D16E3" w:rsidRPr="00A427BC">
        <w:rPr>
          <w:lang w:val="en-US"/>
        </w:rPr>
        <w:t>of the researcher</w:t>
      </w:r>
      <w:r w:rsidR="00BC34A4" w:rsidRPr="00A427BC">
        <w:rPr>
          <w:lang w:val="en-US"/>
        </w:rPr>
        <w:t xml:space="preserve">. </w:t>
      </w:r>
      <w:r w:rsidR="00013787" w:rsidRPr="00A427BC">
        <w:rPr>
          <w:lang w:val="en-US"/>
        </w:rPr>
        <w:t xml:space="preserve">Importantly, </w:t>
      </w:r>
      <w:r w:rsidR="00F23DAE" w:rsidRPr="00A427BC">
        <w:rPr>
          <w:lang w:val="en-US"/>
        </w:rPr>
        <w:t xml:space="preserve">this </w:t>
      </w:r>
      <w:r w:rsidR="00013787" w:rsidRPr="00A427BC">
        <w:rPr>
          <w:lang w:val="en-US"/>
        </w:rPr>
        <w:t xml:space="preserve">plurality </w:t>
      </w:r>
      <w:r w:rsidR="00F23DAE" w:rsidRPr="00A427BC">
        <w:rPr>
          <w:lang w:val="en-US"/>
        </w:rPr>
        <w:t xml:space="preserve">is desirable </w:t>
      </w:r>
      <w:r w:rsidR="004A2080" w:rsidRPr="00A427BC">
        <w:rPr>
          <w:lang w:val="en-US"/>
        </w:rPr>
        <w:t>i</w:t>
      </w:r>
      <w:r w:rsidR="00BC34A4" w:rsidRPr="00A427BC">
        <w:rPr>
          <w:lang w:val="en-US"/>
        </w:rPr>
        <w:t>n a Data Feminism framework</w:t>
      </w:r>
      <w:r w:rsidR="000D16E3" w:rsidRPr="00A427BC">
        <w:rPr>
          <w:lang w:val="en-US"/>
        </w:rPr>
        <w:t xml:space="preserve">. </w:t>
      </w:r>
      <w:r w:rsidR="00757B8D" w:rsidRPr="00A427BC">
        <w:rPr>
          <w:lang w:val="en-US"/>
        </w:rPr>
        <w:t xml:space="preserve">To help cement framing as an inherent component of all agricultural research, here we discuss </w:t>
      </w:r>
      <w:r w:rsidR="00883EF3" w:rsidRPr="00A427BC">
        <w:rPr>
          <w:lang w:val="en-US"/>
        </w:rPr>
        <w:t xml:space="preserve">the </w:t>
      </w:r>
      <w:r w:rsidR="00A66035" w:rsidRPr="00A427BC">
        <w:rPr>
          <w:lang w:val="en-US"/>
        </w:rPr>
        <w:t xml:space="preserve">barriers to </w:t>
      </w:r>
      <w:r w:rsidR="00E1392E" w:rsidRPr="00A427BC">
        <w:rPr>
          <w:lang w:val="en-US"/>
        </w:rPr>
        <w:t xml:space="preserve">and difficulty in </w:t>
      </w:r>
      <w:r w:rsidR="00764860" w:rsidRPr="00A427BC">
        <w:rPr>
          <w:lang w:val="en-US"/>
        </w:rPr>
        <w:t xml:space="preserve">acknowledging </w:t>
      </w:r>
      <w:r w:rsidR="00E1392E" w:rsidRPr="00A427BC">
        <w:rPr>
          <w:lang w:val="en-US"/>
        </w:rPr>
        <w:t>the frames shaping agricultural research</w:t>
      </w:r>
      <w:r w:rsidR="00764860" w:rsidRPr="00A427BC">
        <w:rPr>
          <w:lang w:val="en-US"/>
        </w:rPr>
        <w:t xml:space="preserve">, as well as the implications of such acknowledgement. These sections are designed to help researchers reflect on their training, as well as the values of their institutions. </w:t>
      </w:r>
    </w:p>
    <w:p w14:paraId="37748B00" w14:textId="1F116DD0" w:rsidR="000D16E3" w:rsidRPr="00A427BC" w:rsidRDefault="002E2390" w:rsidP="000D16E3">
      <w:pPr>
        <w:pStyle w:val="Heading2"/>
        <w:rPr>
          <w:color w:val="auto"/>
          <w:lang w:val="en-US"/>
        </w:rPr>
      </w:pPr>
      <w:r w:rsidRPr="00A427BC">
        <w:rPr>
          <w:color w:val="auto"/>
          <w:lang w:val="en-US"/>
        </w:rPr>
        <w:t xml:space="preserve">4.1 </w:t>
      </w:r>
      <w:r w:rsidR="00757B8D" w:rsidRPr="00A427BC">
        <w:rPr>
          <w:color w:val="auto"/>
          <w:lang w:val="en-US"/>
        </w:rPr>
        <w:t>A</w:t>
      </w:r>
      <w:r w:rsidR="00551F22" w:rsidRPr="00A427BC">
        <w:rPr>
          <w:color w:val="auto"/>
          <w:lang w:val="en-US"/>
        </w:rPr>
        <w:t xml:space="preserve">cknowledging </w:t>
      </w:r>
      <w:r w:rsidR="001A640B" w:rsidRPr="00A427BC">
        <w:rPr>
          <w:color w:val="auto"/>
          <w:lang w:val="en-US"/>
        </w:rPr>
        <w:t xml:space="preserve">the presence of </w:t>
      </w:r>
      <w:r w:rsidR="00551F22" w:rsidRPr="00A427BC">
        <w:rPr>
          <w:color w:val="auto"/>
          <w:lang w:val="en-US"/>
        </w:rPr>
        <w:t>values</w:t>
      </w:r>
      <w:r w:rsidR="00764860" w:rsidRPr="00A427BC">
        <w:rPr>
          <w:color w:val="auto"/>
          <w:lang w:val="en-US"/>
        </w:rPr>
        <w:t xml:space="preserve"> in research</w:t>
      </w:r>
    </w:p>
    <w:p w14:paraId="00A48906" w14:textId="6779FBDB" w:rsidR="00A66035" w:rsidRPr="00A427BC" w:rsidRDefault="00FF710E" w:rsidP="005A37D1">
      <w:pPr>
        <w:rPr>
          <w:lang w:val="en-US"/>
        </w:rPr>
      </w:pPr>
      <w:r w:rsidRPr="00A427BC">
        <w:rPr>
          <w:lang w:val="en-US"/>
        </w:rPr>
        <w:t xml:space="preserve">A book written to illustrate how underlying value systems shape individuals’ </w:t>
      </w:r>
      <w:r w:rsidR="009147B2" w:rsidRPr="00A427BC">
        <w:rPr>
          <w:lang w:val="en-US"/>
        </w:rPr>
        <w:t>approach</w:t>
      </w:r>
      <w:r w:rsidR="004B79B8" w:rsidRPr="00A427BC">
        <w:rPr>
          <w:lang w:val="en-US"/>
        </w:rPr>
        <w:t>es</w:t>
      </w:r>
      <w:r w:rsidRPr="00A427BC">
        <w:rPr>
          <w:lang w:val="en-US"/>
        </w:rPr>
        <w:t xml:space="preserve"> to complex global challenges unwittingly uses agricultural research as its backdrop</w:t>
      </w:r>
      <w:r w:rsidR="000D7352" w:rsidRPr="00A427BC">
        <w:rPr>
          <w:lang w:val="en-US"/>
        </w:rPr>
        <w:t>:</w:t>
      </w:r>
      <w:r w:rsidRPr="00A427BC">
        <w:rPr>
          <w:lang w:val="en-US"/>
        </w:rPr>
        <w:t xml:space="preserve"> </w:t>
      </w:r>
      <w:r w:rsidRPr="00A427BC">
        <w:rPr>
          <w:i/>
          <w:iCs/>
          <w:lang w:val="en-US"/>
        </w:rPr>
        <w:t>The Wizard and the Prophet</w:t>
      </w:r>
      <w:r w:rsidR="000D7352" w:rsidRPr="00A427BC">
        <w:rPr>
          <w:i/>
          <w:iCs/>
          <w:lang w:val="en-US"/>
        </w:rPr>
        <w:fldChar w:fldCharType="begin"/>
      </w:r>
      <w:r w:rsidR="006D6832">
        <w:rPr>
          <w:i/>
          <w:iCs/>
          <w:lang w:val="en-US"/>
        </w:rPr>
        <w:instrText xml:space="preserve"> ADDIN ZOTERO_ITEM CSL_CITATION {"citationID":"l9J5UtWf","properties":{"formattedCitation":"\\super 75\\nosupersub{}","plainCitation":"75","noteIndex":0},"citationItems":[{"id":"u12bhc3X/A7pMUtvN","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sidRPr="00A427BC">
        <w:rPr>
          <w:i/>
          <w:iCs/>
          <w:lang w:val="en-US"/>
        </w:rPr>
        <w:fldChar w:fldCharType="separate"/>
      </w:r>
      <w:r w:rsidR="006D6832" w:rsidRPr="006D6832">
        <w:rPr>
          <w:vertAlign w:val="superscript"/>
          <w:lang w:val="en-US"/>
          <w:rPrChange w:id="78" w:author="Virginia Anne Nichols" w:date="2025-05-12T12:43:00Z" w16du:dateUtc="2025-05-12T10:43:00Z">
            <w:rPr>
              <w:vertAlign w:val="superscript"/>
            </w:rPr>
          </w:rPrChange>
        </w:rPr>
        <w:t>75</w:t>
      </w:r>
      <w:r w:rsidR="000D7352" w:rsidRPr="00A427BC">
        <w:rPr>
          <w:i/>
          <w:iCs/>
          <w:lang w:val="en-US"/>
        </w:rPr>
        <w:fldChar w:fldCharType="end"/>
      </w:r>
      <w:r w:rsidRPr="00A427BC">
        <w:rPr>
          <w:lang w:val="en-US"/>
        </w:rPr>
        <w:t xml:space="preserve"> explores the worldviews of Norman Borlaug and William Vogt, two white, Western men </w:t>
      </w:r>
      <w:r w:rsidR="000D16E3" w:rsidRPr="00A427BC">
        <w:rPr>
          <w:lang w:val="en-US"/>
        </w:rPr>
        <w:t>coming from divergent backgrounds</w:t>
      </w:r>
      <w:r w:rsidR="00BC34A4" w:rsidRPr="00A427BC">
        <w:rPr>
          <w:lang w:val="en-US"/>
        </w:rPr>
        <w:t>,</w:t>
      </w:r>
      <w:r w:rsidR="000D16E3" w:rsidRPr="00A427BC">
        <w:rPr>
          <w:lang w:val="en-US"/>
        </w:rPr>
        <w:t xml:space="preserve"> as they work</w:t>
      </w:r>
      <w:r w:rsidRPr="00A427BC">
        <w:rPr>
          <w:lang w:val="en-US"/>
        </w:rPr>
        <w:t xml:space="preserve"> on agricultural topics </w:t>
      </w:r>
      <w:r w:rsidR="004A756B" w:rsidRPr="00A427BC">
        <w:rPr>
          <w:lang w:val="en-US"/>
        </w:rPr>
        <w:t>during</w:t>
      </w:r>
      <w:r w:rsidRPr="00A427BC">
        <w:rPr>
          <w:lang w:val="en-US"/>
        </w:rPr>
        <w:t xml:space="preserve"> the </w:t>
      </w:r>
      <w:r w:rsidR="004A756B" w:rsidRPr="00A427BC">
        <w:rPr>
          <w:lang w:val="en-US"/>
        </w:rPr>
        <w:t>20</w:t>
      </w:r>
      <w:r w:rsidR="004A756B" w:rsidRPr="00A427BC">
        <w:rPr>
          <w:vertAlign w:val="superscript"/>
          <w:lang w:val="en-US"/>
        </w:rPr>
        <w:t>th</w:t>
      </w:r>
      <w:r w:rsidR="004A756B" w:rsidRPr="00A427BC">
        <w:rPr>
          <w:lang w:val="en-US"/>
        </w:rPr>
        <w:t xml:space="preserve"> century</w:t>
      </w:r>
      <w:r w:rsidRPr="00A427BC">
        <w:rPr>
          <w:lang w:val="en-US"/>
        </w:rPr>
        <w:t>.</w:t>
      </w:r>
      <w:r w:rsidR="004A756B" w:rsidRPr="00A427BC">
        <w:rPr>
          <w:lang w:val="en-US"/>
        </w:rPr>
        <w:t xml:space="preserve"> </w:t>
      </w:r>
      <w:r w:rsidR="009859E5" w:rsidRPr="00A427BC">
        <w:rPr>
          <w:lang w:val="en-US"/>
        </w:rPr>
        <w:t xml:space="preserve">Borlaug, raised on a Midwestern US farm, experienced </w:t>
      </w:r>
      <w:r w:rsidR="000D7352" w:rsidRPr="00A427BC">
        <w:rPr>
          <w:lang w:val="en-US"/>
        </w:rPr>
        <w:t>a</w:t>
      </w:r>
      <w:r w:rsidR="009859E5" w:rsidRPr="00A427BC">
        <w:rPr>
          <w:lang w:val="en-US"/>
        </w:rPr>
        <w:t xml:space="preserve"> rural transformation </w:t>
      </w:r>
      <w:r w:rsidR="000D7352" w:rsidRPr="00A427BC">
        <w:rPr>
          <w:lang w:val="en-US"/>
        </w:rPr>
        <w:t xml:space="preserve">born </w:t>
      </w:r>
      <w:r w:rsidR="004B79B8" w:rsidRPr="00A427BC">
        <w:rPr>
          <w:lang w:val="en-US"/>
        </w:rPr>
        <w:t>from t</w:t>
      </w:r>
      <w:r w:rsidR="009859E5" w:rsidRPr="00A427BC">
        <w:rPr>
          <w:lang w:val="en-US"/>
        </w:rPr>
        <w:t>he introduction of tractors</w:t>
      </w:r>
      <w:r w:rsidR="000A7509" w:rsidRPr="00A427BC">
        <w:rPr>
          <w:lang w:val="en-US"/>
        </w:rPr>
        <w:t xml:space="preserve"> and was trained </w:t>
      </w:r>
      <w:r w:rsidR="00BC682E" w:rsidRPr="00A427BC">
        <w:rPr>
          <w:lang w:val="en-US"/>
        </w:rPr>
        <w:t>as a scientist through</w:t>
      </w:r>
      <w:r w:rsidR="000A7509" w:rsidRPr="00A427BC">
        <w:rPr>
          <w:lang w:val="en-US"/>
        </w:rPr>
        <w:t xml:space="preserve"> </w:t>
      </w:r>
      <w:r w:rsidR="00764860" w:rsidRPr="00A427BC">
        <w:rPr>
          <w:lang w:val="en-US"/>
        </w:rPr>
        <w:t xml:space="preserve">US </w:t>
      </w:r>
      <w:r w:rsidR="00BC682E" w:rsidRPr="00A427BC">
        <w:rPr>
          <w:lang w:val="en-US"/>
        </w:rPr>
        <w:t xml:space="preserve">Land Grant </w:t>
      </w:r>
      <w:r w:rsidR="000A7509" w:rsidRPr="00A427BC">
        <w:rPr>
          <w:lang w:val="en-US"/>
        </w:rPr>
        <w:t>agricultural programs</w:t>
      </w:r>
      <w:r w:rsidR="009147B2" w:rsidRPr="00A427BC">
        <w:rPr>
          <w:lang w:val="en-US"/>
        </w:rPr>
        <w:t xml:space="preserve">. </w:t>
      </w:r>
      <w:r w:rsidR="00757B8D" w:rsidRPr="00A427BC">
        <w:rPr>
          <w:lang w:val="en-US"/>
        </w:rPr>
        <w:t>Th</w:t>
      </w:r>
      <w:r w:rsidR="000A7509" w:rsidRPr="00A427BC">
        <w:rPr>
          <w:lang w:val="en-US"/>
        </w:rPr>
        <w:t>ese</w:t>
      </w:r>
      <w:r w:rsidR="00757B8D" w:rsidRPr="00A427BC">
        <w:rPr>
          <w:lang w:val="en-US"/>
        </w:rPr>
        <w:t xml:space="preserve"> experience</w:t>
      </w:r>
      <w:r w:rsidR="000A7509" w:rsidRPr="00A427BC">
        <w:rPr>
          <w:lang w:val="en-US"/>
        </w:rPr>
        <w:t>s</w:t>
      </w:r>
      <w:r w:rsidR="00757B8D" w:rsidRPr="00A427BC">
        <w:rPr>
          <w:lang w:val="en-US"/>
        </w:rPr>
        <w:t xml:space="preserve"> likely informed his approach to problems: </w:t>
      </w:r>
      <w:r w:rsidR="004B79B8" w:rsidRPr="00A427BC">
        <w:rPr>
          <w:lang w:val="en-US"/>
        </w:rPr>
        <w:t>Borlaug</w:t>
      </w:r>
      <w:r w:rsidR="009147B2" w:rsidRPr="00A427BC">
        <w:rPr>
          <w:lang w:val="en-US"/>
        </w:rPr>
        <w:t xml:space="preserve"> researched ways to leverage technology to increase food production, </w:t>
      </w:r>
      <w:r w:rsidR="00D65312" w:rsidRPr="00A427BC">
        <w:rPr>
          <w:lang w:val="en-US"/>
        </w:rPr>
        <w:t xml:space="preserve">an effort that contributed to a larger collection of innovations referred to as </w:t>
      </w:r>
      <w:r w:rsidR="00B85F6E" w:rsidRPr="00A427BC">
        <w:rPr>
          <w:lang w:val="en-US"/>
        </w:rPr>
        <w:t>t</w:t>
      </w:r>
      <w:r w:rsidR="00D65312" w:rsidRPr="00A427BC">
        <w:rPr>
          <w:lang w:val="en-US"/>
        </w:rPr>
        <w:t>he Green Revolution and for which Borlaug won a Nobel Peace Prize</w:t>
      </w:r>
      <w:r w:rsidR="00561BF2" w:rsidRPr="00A427BC">
        <w:rPr>
          <w:lang w:val="en-US"/>
        </w:rPr>
        <w:fldChar w:fldCharType="begin"/>
      </w:r>
      <w:r w:rsidR="006D6832">
        <w:rPr>
          <w:lang w:val="en-US"/>
        </w:rPr>
        <w:instrText xml:space="preserve"> ADDIN ZOTERO_ITEM CSL_CITATION {"citationID":"MLdD23Sz","properties":{"formattedCitation":"\\super 76\\nosupersub{}","plainCitation":"76","noteIndex":0},"citationItems":[{"id":"u12bhc3X/4OzbaeQB","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A427BC">
        <w:rPr>
          <w:lang w:val="en-US"/>
        </w:rPr>
        <w:fldChar w:fldCharType="separate"/>
      </w:r>
      <w:r w:rsidR="006D6832" w:rsidRPr="006D6832">
        <w:rPr>
          <w:vertAlign w:val="superscript"/>
          <w:lang w:val="en-US"/>
          <w:rPrChange w:id="79" w:author="Virginia Anne Nichols" w:date="2025-05-12T12:43:00Z" w16du:dateUtc="2025-05-12T10:43:00Z">
            <w:rPr>
              <w:vertAlign w:val="superscript"/>
            </w:rPr>
          </w:rPrChange>
        </w:rPr>
        <w:t>76</w:t>
      </w:r>
      <w:r w:rsidR="00561BF2" w:rsidRPr="00A427BC">
        <w:rPr>
          <w:lang w:val="en-US"/>
        </w:rPr>
        <w:fldChar w:fldCharType="end"/>
      </w:r>
      <w:r w:rsidR="00D65312" w:rsidRPr="00A427BC">
        <w:rPr>
          <w:lang w:val="en-US"/>
        </w:rPr>
        <w:t>.</w:t>
      </w:r>
      <w:r w:rsidR="00725FDB" w:rsidRPr="00A427BC">
        <w:rPr>
          <w:lang w:val="en-US"/>
        </w:rPr>
        <w:t xml:space="preserve"> Vogt </w:t>
      </w:r>
      <w:r w:rsidR="00757B8D" w:rsidRPr="00A427BC">
        <w:rPr>
          <w:lang w:val="en-US"/>
        </w:rPr>
        <w:t xml:space="preserve">also </w:t>
      </w:r>
      <w:r w:rsidR="00725FDB" w:rsidRPr="00A427BC">
        <w:rPr>
          <w:lang w:val="en-US"/>
        </w:rPr>
        <w:t xml:space="preserve">began his life in a rural </w:t>
      </w:r>
      <w:proofErr w:type="gramStart"/>
      <w:r w:rsidR="00725FDB" w:rsidRPr="00A427BC">
        <w:rPr>
          <w:lang w:val="en-US"/>
        </w:rPr>
        <w:t>area</w:t>
      </w:r>
      <w:r w:rsidR="00757B8D" w:rsidRPr="00A427BC">
        <w:rPr>
          <w:lang w:val="en-US"/>
        </w:rPr>
        <w:t xml:space="preserve">, </w:t>
      </w:r>
      <w:r w:rsidR="00725FDB" w:rsidRPr="00A427BC">
        <w:rPr>
          <w:lang w:val="en-US"/>
        </w:rPr>
        <w:t>but</w:t>
      </w:r>
      <w:proofErr w:type="gramEnd"/>
      <w:r w:rsidR="00725FDB" w:rsidRPr="00A427BC">
        <w:rPr>
          <w:lang w:val="en-US"/>
        </w:rPr>
        <w:t xml:space="preserve"> moved to the city and witnessed the urban development of</w:t>
      </w:r>
      <w:r w:rsidR="00757B8D" w:rsidRPr="00A427BC">
        <w:rPr>
          <w:lang w:val="en-US"/>
        </w:rPr>
        <w:t xml:space="preserve"> the natural areas he associated with his childhood</w:t>
      </w:r>
      <w:r w:rsidR="00725FDB" w:rsidRPr="00A427BC">
        <w:rPr>
          <w:lang w:val="en-US"/>
        </w:rPr>
        <w:t xml:space="preserve">. </w:t>
      </w:r>
      <w:r w:rsidR="00BC682E" w:rsidRPr="00A427BC">
        <w:rPr>
          <w:lang w:val="en-US"/>
        </w:rPr>
        <w:t xml:space="preserve">He studied languages and moved into science by </w:t>
      </w:r>
      <w:proofErr w:type="gramStart"/>
      <w:r w:rsidR="00BC682E" w:rsidRPr="00A427BC">
        <w:rPr>
          <w:lang w:val="en-US"/>
        </w:rPr>
        <w:t>way of managing</w:t>
      </w:r>
      <w:proofErr w:type="gramEnd"/>
      <w:r w:rsidR="00BC682E" w:rsidRPr="00A427BC">
        <w:rPr>
          <w:lang w:val="en-US"/>
        </w:rPr>
        <w:t xml:space="preserve"> a bird sanctuary</w:t>
      </w:r>
      <w:r w:rsidR="00DE0B42" w:rsidRPr="00A427BC">
        <w:rPr>
          <w:lang w:val="en-US"/>
        </w:rPr>
        <w:t xml:space="preserve"> near his childhood home</w:t>
      </w:r>
      <w:r w:rsidR="00BC682E" w:rsidRPr="00A427BC">
        <w:rPr>
          <w:lang w:val="en-US"/>
        </w:rPr>
        <w:t xml:space="preserve">. </w:t>
      </w:r>
      <w:r w:rsidR="00725FDB" w:rsidRPr="00A427BC">
        <w:rPr>
          <w:lang w:val="en-US"/>
        </w:rPr>
        <w:t>Vogt</w:t>
      </w:r>
      <w:r w:rsidR="004B79B8" w:rsidRPr="00A427BC">
        <w:rPr>
          <w:lang w:val="en-US"/>
        </w:rPr>
        <w:t>’s research</w:t>
      </w:r>
      <w:r w:rsidR="00725FDB" w:rsidRPr="00A427BC">
        <w:rPr>
          <w:lang w:val="en-US"/>
        </w:rPr>
        <w:t xml:space="preserve"> emphasiz</w:t>
      </w:r>
      <w:r w:rsidR="004B79B8" w:rsidRPr="00A427BC">
        <w:rPr>
          <w:lang w:val="en-US"/>
        </w:rPr>
        <w:t>ed</w:t>
      </w:r>
      <w:r w:rsidR="00725FDB" w:rsidRPr="00A427BC">
        <w:rPr>
          <w:lang w:val="en-US"/>
        </w:rPr>
        <w:t xml:space="preserve"> the need to live within ecological limits</w:t>
      </w:r>
      <w:r w:rsidR="00191CB0" w:rsidRPr="00A427BC">
        <w:rPr>
          <w:lang w:val="en-US"/>
        </w:rPr>
        <w:t xml:space="preserve"> rather than increase food production,</w:t>
      </w:r>
      <w:r w:rsidR="00D65312" w:rsidRPr="00A427BC">
        <w:rPr>
          <w:lang w:val="en-US"/>
        </w:rPr>
        <w:t xml:space="preserve"> and </w:t>
      </w:r>
      <w:r w:rsidR="00191CB0" w:rsidRPr="00A427BC">
        <w:rPr>
          <w:lang w:val="en-US"/>
        </w:rPr>
        <w:t xml:space="preserve">he </w:t>
      </w:r>
      <w:r w:rsidR="00725FDB" w:rsidRPr="00A427BC">
        <w:rPr>
          <w:lang w:val="en-US"/>
        </w:rPr>
        <w:t>formally develop</w:t>
      </w:r>
      <w:r w:rsidR="00D65312" w:rsidRPr="00A427BC">
        <w:rPr>
          <w:lang w:val="en-US"/>
        </w:rPr>
        <w:t xml:space="preserve">ed the concept of </w:t>
      </w:r>
      <w:r w:rsidR="009859E5" w:rsidRPr="00A427BC">
        <w:rPr>
          <w:lang w:val="en-US"/>
        </w:rPr>
        <w:t xml:space="preserve">ecological </w:t>
      </w:r>
      <w:r w:rsidR="00725FDB" w:rsidRPr="00A427BC">
        <w:rPr>
          <w:lang w:val="en-US"/>
        </w:rPr>
        <w:t>carrying-capacity</w:t>
      </w:r>
      <w:r w:rsidR="00561BF2" w:rsidRPr="00A427BC">
        <w:rPr>
          <w:lang w:val="en-US"/>
        </w:rPr>
        <w:fldChar w:fldCharType="begin"/>
      </w:r>
      <w:r w:rsidR="006D6832">
        <w:rPr>
          <w:lang w:val="en-US"/>
        </w:rPr>
        <w:instrText xml:space="preserve"> ADDIN ZOTERO_ITEM CSL_CITATION {"citationID":"uDS1IynQ","properties":{"formattedCitation":"\\super 77\\nosupersub{}","plainCitation":"77","noteIndex":0},"citationItems":[{"id":"u12bhc3X/HAB9UoFQ","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A427BC">
        <w:rPr>
          <w:lang w:val="en-US"/>
        </w:rPr>
        <w:fldChar w:fldCharType="separate"/>
      </w:r>
      <w:r w:rsidR="006D6832" w:rsidRPr="006D6832">
        <w:rPr>
          <w:vertAlign w:val="superscript"/>
          <w:lang w:val="en-US"/>
          <w:rPrChange w:id="80" w:author="Virginia Anne Nichols" w:date="2025-05-12T12:43:00Z" w16du:dateUtc="2025-05-12T10:43:00Z">
            <w:rPr>
              <w:vertAlign w:val="superscript"/>
            </w:rPr>
          </w:rPrChange>
        </w:rPr>
        <w:t>77</w:t>
      </w:r>
      <w:r w:rsidR="00561BF2" w:rsidRPr="00A427BC">
        <w:rPr>
          <w:lang w:val="en-US"/>
        </w:rPr>
        <w:fldChar w:fldCharType="end"/>
      </w:r>
      <w:r w:rsidR="00D65312" w:rsidRPr="00A427BC">
        <w:rPr>
          <w:lang w:val="en-US"/>
        </w:rPr>
        <w:t xml:space="preserve"> as well as </w:t>
      </w:r>
      <w:r w:rsidR="00CA747F" w:rsidRPr="00A427BC">
        <w:rPr>
          <w:lang w:val="en-US"/>
        </w:rPr>
        <w:t>a model for environmental activism that is still used today.</w:t>
      </w:r>
      <w:r w:rsidR="00197361" w:rsidRPr="00A427BC">
        <w:rPr>
          <w:lang w:val="en-US"/>
        </w:rPr>
        <w:t xml:space="preserve"> </w:t>
      </w:r>
      <w:r w:rsidR="00836245" w:rsidRPr="00A427BC">
        <w:rPr>
          <w:lang w:val="en-US"/>
        </w:rPr>
        <w:t xml:space="preserve">Borlaug and Vogt </w:t>
      </w:r>
      <w:r w:rsidR="009859E5" w:rsidRPr="00A427BC">
        <w:rPr>
          <w:lang w:val="en-US"/>
        </w:rPr>
        <w:t xml:space="preserve">were both scientists, </w:t>
      </w:r>
      <w:r w:rsidR="000D16E3" w:rsidRPr="00A427BC">
        <w:rPr>
          <w:lang w:val="en-US"/>
        </w:rPr>
        <w:t>but</w:t>
      </w:r>
      <w:r w:rsidR="009A141C" w:rsidRPr="00A427BC">
        <w:rPr>
          <w:lang w:val="en-US"/>
        </w:rPr>
        <w:t xml:space="preserve"> </w:t>
      </w:r>
      <w:r w:rsidR="009859E5" w:rsidRPr="00A427BC">
        <w:rPr>
          <w:lang w:val="en-US"/>
        </w:rPr>
        <w:t xml:space="preserve">their divergent approaches and conclusions were </w:t>
      </w:r>
      <w:r w:rsidR="00BC682E" w:rsidRPr="00A427BC">
        <w:rPr>
          <w:lang w:val="en-US"/>
        </w:rPr>
        <w:t xml:space="preserve">strongly </w:t>
      </w:r>
      <w:r w:rsidR="009859E5" w:rsidRPr="00A427BC">
        <w:rPr>
          <w:lang w:val="en-US"/>
        </w:rPr>
        <w:t xml:space="preserve">shaped </w:t>
      </w:r>
      <w:r w:rsidR="009A141C" w:rsidRPr="00A427BC">
        <w:rPr>
          <w:lang w:val="en-US"/>
        </w:rPr>
        <w:t xml:space="preserve">by their </w:t>
      </w:r>
      <w:r w:rsidR="000A7509" w:rsidRPr="00A427BC">
        <w:rPr>
          <w:lang w:val="en-US"/>
        </w:rPr>
        <w:t>experiences and training.</w:t>
      </w:r>
      <w:r w:rsidR="00757B8D" w:rsidRPr="00A427BC">
        <w:rPr>
          <w:lang w:val="en-US"/>
        </w:rPr>
        <w:t xml:space="preserve"> The</w:t>
      </w:r>
      <w:r w:rsidR="00DE0B42" w:rsidRPr="00A427BC">
        <w:rPr>
          <w:lang w:val="en-US"/>
        </w:rPr>
        <w:t>ir</w:t>
      </w:r>
      <w:r w:rsidR="00757B8D" w:rsidRPr="00A427BC">
        <w:rPr>
          <w:lang w:val="en-US"/>
        </w:rPr>
        <w:t xml:space="preserve"> differing motivations do not invalidate their </w:t>
      </w:r>
      <w:r w:rsidR="00DE0B42" w:rsidRPr="00A427BC">
        <w:rPr>
          <w:lang w:val="en-US"/>
        </w:rPr>
        <w:t>work</w:t>
      </w:r>
      <w:r w:rsidR="00757B8D" w:rsidRPr="00A427BC">
        <w:rPr>
          <w:lang w:val="en-US"/>
        </w:rPr>
        <w:t xml:space="preserve">, but rather demonstrate how multiple valid, but </w:t>
      </w:r>
      <w:proofErr w:type="gramStart"/>
      <w:r w:rsidR="00757B8D" w:rsidRPr="00A427BC">
        <w:rPr>
          <w:lang w:val="en-US"/>
        </w:rPr>
        <w:t>values</w:t>
      </w:r>
      <w:proofErr w:type="gramEnd"/>
      <w:r w:rsidR="00757B8D" w:rsidRPr="00A427BC">
        <w:rPr>
          <w:lang w:val="en-US"/>
        </w:rPr>
        <w:t xml:space="preserve">-informed truths can co-exist. </w:t>
      </w:r>
      <w:bookmarkStart w:id="81" w:name="_Hlk178864891"/>
      <w:r w:rsidR="000C432F" w:rsidRPr="00A427BC">
        <w:rPr>
          <w:lang w:val="en-US"/>
        </w:rPr>
        <w:t xml:space="preserve">As scientists, we must accept that our training socializes us to value certain processes or outcomes in research. </w:t>
      </w:r>
      <w:ins w:id="82" w:author="Virginia Anne Nichols" w:date="2025-05-12T13:12:00Z" w16du:dateUtc="2025-05-12T11:12:00Z">
        <w:r w:rsidR="003E3254">
          <w:rPr>
            <w:lang w:val="en-US"/>
          </w:rPr>
          <w:t>ADD MORE HERE FOR THE REVIEWER</w:t>
        </w:r>
      </w:ins>
      <w:ins w:id="83" w:author="Virginia Anne Nichols" w:date="2025-05-12T13:13:00Z" w16du:dateUtc="2025-05-12T11:13:00Z">
        <w:r w:rsidR="003E3254">
          <w:rPr>
            <w:lang w:val="en-US"/>
          </w:rPr>
          <w:t xml:space="preserve">? </w:t>
        </w:r>
      </w:ins>
      <w:proofErr w:type="gramStart"/>
      <w:r w:rsidR="000C432F" w:rsidRPr="00A427BC">
        <w:rPr>
          <w:lang w:val="en-US"/>
        </w:rPr>
        <w:t>Data</w:t>
      </w:r>
      <w:proofErr w:type="gramEnd"/>
      <w:r w:rsidR="000C432F" w:rsidRPr="00A427BC">
        <w:rPr>
          <w:lang w:val="en-US"/>
        </w:rPr>
        <w:t xml:space="preserve"> Feminism encourages interrogation of these passively inherited values and the attendant limitations these values place on our ability to ‘see’ the multiple, valid ways of approaching agricultural problems.</w:t>
      </w:r>
      <w:bookmarkEnd w:id="81"/>
      <w:r w:rsidR="004777A7" w:rsidRPr="00A427BC">
        <w:rPr>
          <w:lang w:val="en-US"/>
        </w:rPr>
        <w:t xml:space="preserve"> Scientists who are able to acknowledge and navigate the existence of multiple truths are better equipped to provide solutions that do not preferentially disadvantage vulnerable groups</w:t>
      </w:r>
      <w:r w:rsidR="004777A7" w:rsidRPr="00A427BC">
        <w:rPr>
          <w:lang w:val="en-US"/>
        </w:rPr>
        <w:fldChar w:fldCharType="begin"/>
      </w:r>
      <w:r w:rsidR="006D6832">
        <w:rPr>
          <w:lang w:val="en-US"/>
        </w:rPr>
        <w:instrText xml:space="preserve"> ADDIN ZOTERO_ITEM CSL_CITATION {"citationID":"dnyeDnrP","properties":{"formattedCitation":"\\super 78\\nosupersub{}","plainCitation":"78","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sidRPr="00A427BC">
        <w:rPr>
          <w:lang w:val="en-US"/>
        </w:rPr>
        <w:fldChar w:fldCharType="separate"/>
      </w:r>
      <w:r w:rsidR="006D6832" w:rsidRPr="006D6832">
        <w:rPr>
          <w:vertAlign w:val="superscript"/>
          <w:lang w:val="en-US"/>
          <w:rPrChange w:id="84" w:author="Virginia Anne Nichols" w:date="2025-05-12T12:43:00Z" w16du:dateUtc="2025-05-12T10:43:00Z">
            <w:rPr>
              <w:vertAlign w:val="superscript"/>
            </w:rPr>
          </w:rPrChange>
        </w:rPr>
        <w:t>78</w:t>
      </w:r>
      <w:r w:rsidR="004777A7" w:rsidRPr="00A427BC">
        <w:rPr>
          <w:lang w:val="en-US"/>
        </w:rPr>
        <w:fldChar w:fldCharType="end"/>
      </w:r>
      <w:r w:rsidR="00027A60" w:rsidRPr="00A427BC">
        <w:rPr>
          <w:lang w:val="en-US"/>
        </w:rPr>
        <w:t xml:space="preserve"> and are better able to bring clarity to complex topics</w:t>
      </w:r>
      <w:r w:rsidR="00027A60" w:rsidRPr="00A427BC">
        <w:rPr>
          <w:lang w:val="en-US"/>
        </w:rPr>
        <w:fldChar w:fldCharType="begin"/>
      </w:r>
      <w:r w:rsidR="006D6832">
        <w:rPr>
          <w:lang w:val="en-US"/>
        </w:rPr>
        <w:instrText xml:space="preserve"> ADDIN ZOTERO_ITEM CSL_CITATION {"citationID":"YdRyWipy","properties":{"formattedCitation":"\\super 79\\uc0\\u8211{}81\\nosupersub{}","plainCitation":"79–81","noteIndex":0},"citationItems":[{"id":"u12bhc3X/Ky9Q0b2V","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u12bhc3X/LtXJEz8U","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u12bhc3X/aeZGOb8o","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sidRPr="00A427BC">
        <w:rPr>
          <w:lang w:val="en-US"/>
        </w:rPr>
        <w:fldChar w:fldCharType="separate"/>
      </w:r>
      <w:r w:rsidR="006D6832" w:rsidRPr="006D6832">
        <w:rPr>
          <w:vertAlign w:val="superscript"/>
          <w:lang w:val="en-US"/>
          <w:rPrChange w:id="85" w:author="Virginia Anne Nichols" w:date="2025-05-12T12:43:00Z" w16du:dateUtc="2025-05-12T10:43:00Z">
            <w:rPr>
              <w:vertAlign w:val="superscript"/>
            </w:rPr>
          </w:rPrChange>
        </w:rPr>
        <w:t>79–81</w:t>
      </w:r>
      <w:r w:rsidR="00027A60" w:rsidRPr="00A427BC">
        <w:rPr>
          <w:lang w:val="en-US"/>
        </w:rPr>
        <w:fldChar w:fldCharType="end"/>
      </w:r>
      <w:r w:rsidR="00027A60" w:rsidRPr="00A427BC">
        <w:rPr>
          <w:lang w:val="en-US"/>
        </w:rPr>
        <w:t>.</w:t>
      </w:r>
    </w:p>
    <w:p w14:paraId="4042DF2F" w14:textId="77777777" w:rsidR="00A66035" w:rsidRPr="00A427BC" w:rsidRDefault="00A66035" w:rsidP="005A37D1">
      <w:pPr>
        <w:rPr>
          <w:lang w:val="en-US"/>
        </w:rPr>
      </w:pPr>
    </w:p>
    <w:p w14:paraId="1FF78FBF" w14:textId="10F8D874" w:rsidR="000D16E3" w:rsidRPr="00A427BC" w:rsidRDefault="002E2390" w:rsidP="000D16E3">
      <w:pPr>
        <w:pStyle w:val="Heading2"/>
        <w:rPr>
          <w:color w:val="auto"/>
          <w:lang w:val="en-US"/>
        </w:rPr>
      </w:pPr>
      <w:r w:rsidRPr="00A427BC">
        <w:rPr>
          <w:color w:val="auto"/>
          <w:lang w:val="en-US"/>
        </w:rPr>
        <w:t xml:space="preserve">4.2 </w:t>
      </w:r>
      <w:r w:rsidR="00757B8D" w:rsidRPr="00A427BC">
        <w:rPr>
          <w:color w:val="auto"/>
          <w:lang w:val="en-US"/>
        </w:rPr>
        <w:t>The importance of diverse framings</w:t>
      </w:r>
    </w:p>
    <w:p w14:paraId="7226B718" w14:textId="00589055" w:rsidR="00757B8D" w:rsidRPr="00A427BC" w:rsidRDefault="000C432F" w:rsidP="00757B8D">
      <w:pPr>
        <w:rPr>
          <w:lang w:val="en-US"/>
        </w:rPr>
      </w:pPr>
      <w:r w:rsidRPr="00A427BC">
        <w:rPr>
          <w:lang w:val="en-US"/>
        </w:rPr>
        <w:t>Today, an increasing availability of diversely framed reflections concerning the Green Revolution</w:t>
      </w:r>
      <w:r w:rsidR="007E6D0D" w:rsidRPr="00A427BC">
        <w:rPr>
          <w:lang w:val="en-US"/>
        </w:rPr>
        <w:t xml:space="preserve"> that Borlaug’s work contributed to</w:t>
      </w:r>
      <w:r w:rsidRPr="00A427BC">
        <w:rPr>
          <w:lang w:val="en-US"/>
        </w:rPr>
        <w:t xml:space="preserve"> has led to significantly more nuanced understandings of the motivations driving the Green Revolution, as well as the complex and contested impacts it had</w:t>
      </w:r>
      <w:r w:rsidRPr="00A427BC">
        <w:rPr>
          <w:lang w:val="en-US"/>
        </w:rPr>
        <w:fldChar w:fldCharType="begin"/>
      </w:r>
      <w:r w:rsidR="006D6832">
        <w:rPr>
          <w:lang w:val="en-US"/>
        </w:rPr>
        <w:instrText xml:space="preserve"> ADDIN ZOTERO_ITEM CSL_CITATION {"citationID":"Cf0uvXAz","properties":{"formattedCitation":"\\super 82\\nosupersub{}","plainCitation":"82","noteIndex":0},"citationItems":[{"id":"u12bhc3X/NJ841rYZ","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Pr="00A427BC">
        <w:rPr>
          <w:lang w:val="en-US"/>
        </w:rPr>
        <w:fldChar w:fldCharType="separate"/>
      </w:r>
      <w:r w:rsidR="006D6832" w:rsidRPr="006D6832">
        <w:rPr>
          <w:vertAlign w:val="superscript"/>
          <w:lang w:val="en-US"/>
          <w:rPrChange w:id="86" w:author="Virginia Anne Nichols" w:date="2025-05-12T12:43:00Z" w16du:dateUtc="2025-05-12T10:43:00Z">
            <w:rPr>
              <w:vertAlign w:val="superscript"/>
            </w:rPr>
          </w:rPrChange>
        </w:rPr>
        <w:t>82</w:t>
      </w:r>
      <w:r w:rsidRPr="00A427BC">
        <w:rPr>
          <w:lang w:val="en-US"/>
        </w:rPr>
        <w:fldChar w:fldCharType="end"/>
      </w:r>
      <w:r w:rsidRPr="00A427BC">
        <w:rPr>
          <w:lang w:val="en-US"/>
        </w:rPr>
        <w:t xml:space="preserve">.  </w:t>
      </w:r>
      <w:r w:rsidR="004777A7" w:rsidRPr="00A427BC">
        <w:rPr>
          <w:lang w:val="en-US"/>
        </w:rPr>
        <w:t xml:space="preserve">As </w:t>
      </w:r>
      <w:r w:rsidRPr="00A427BC">
        <w:rPr>
          <w:lang w:val="en-US"/>
        </w:rPr>
        <w:t xml:space="preserve">society navigates modern challenges to food systems, scientists must value and incorporate diverse voices to create fair and equitable paths for future food production. </w:t>
      </w:r>
      <w:r w:rsidR="004777A7" w:rsidRPr="00A427BC">
        <w:rPr>
          <w:lang w:val="en-US"/>
        </w:rPr>
        <w:t>Policy work has shown that the broader the set of framings available, the greater the possibility for more equitable solutions</w:t>
      </w:r>
      <w:r w:rsidR="004777A7" w:rsidRPr="00A427BC">
        <w:rPr>
          <w:lang w:val="en-US"/>
        </w:rPr>
        <w:fldChar w:fldCharType="begin"/>
      </w:r>
      <w:r w:rsidR="006D6832">
        <w:rPr>
          <w:lang w:val="en-US"/>
        </w:rPr>
        <w:instrText xml:space="preserve"> ADDIN ZOTERO_ITEM CSL_CITATION {"citationID":"ZlejrkSf","properties":{"formattedCitation":"\\super 83\\nosupersub{}","plainCitation":"83","noteIndex":0},"citationItems":[{"id":"u12bhc3X/3PUYMppw","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sidR="004777A7" w:rsidRPr="00A427BC">
        <w:rPr>
          <w:lang w:val="en-US"/>
        </w:rPr>
        <w:fldChar w:fldCharType="separate"/>
      </w:r>
      <w:r w:rsidR="006D6832" w:rsidRPr="006D6832">
        <w:rPr>
          <w:vertAlign w:val="superscript"/>
          <w:lang w:val="en-US"/>
          <w:rPrChange w:id="87" w:author="Virginia Anne Nichols" w:date="2025-05-12T12:43:00Z" w16du:dateUtc="2025-05-12T10:43:00Z">
            <w:rPr>
              <w:vertAlign w:val="superscript"/>
            </w:rPr>
          </w:rPrChange>
        </w:rPr>
        <w:t>83</w:t>
      </w:r>
      <w:r w:rsidR="004777A7" w:rsidRPr="00A427BC">
        <w:rPr>
          <w:lang w:val="en-US"/>
        </w:rPr>
        <w:fldChar w:fldCharType="end"/>
      </w:r>
      <w:r w:rsidR="00027A60" w:rsidRPr="00A427BC">
        <w:rPr>
          <w:lang w:val="en-US"/>
        </w:rPr>
        <w:t xml:space="preserve">. </w:t>
      </w:r>
      <w:r w:rsidR="007E6D0D" w:rsidRPr="00A427BC">
        <w:rPr>
          <w:lang w:val="en-US"/>
        </w:rPr>
        <w:t xml:space="preserve">It follows that </w:t>
      </w:r>
      <w:r w:rsidR="00CC1B30" w:rsidRPr="00A427BC">
        <w:rPr>
          <w:lang w:val="en-US"/>
        </w:rPr>
        <w:t xml:space="preserve">supporting </w:t>
      </w:r>
      <w:r w:rsidR="007E6D0D" w:rsidRPr="00A427BC">
        <w:rPr>
          <w:lang w:val="en-US"/>
        </w:rPr>
        <w:t>diversity in agricultural scientists is a necessary corollary</w:t>
      </w:r>
      <w:r w:rsidR="00CC1B30" w:rsidRPr="00A427BC">
        <w:rPr>
          <w:lang w:val="en-US"/>
        </w:rPr>
        <w:fldChar w:fldCharType="begin"/>
      </w:r>
      <w:r w:rsidR="006D6832">
        <w:rPr>
          <w:lang w:val="en-US"/>
        </w:rPr>
        <w:instrText xml:space="preserve"> ADDIN ZOTERO_ITEM CSL_CITATION {"citationID":"vd5aSXqt","properties":{"formattedCitation":"\\super 84\\nosupersub{}","plainCitation":"84","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00CC1B30" w:rsidRPr="00A427BC">
        <w:rPr>
          <w:lang w:val="en-US"/>
        </w:rPr>
        <w:fldChar w:fldCharType="separate"/>
      </w:r>
      <w:r w:rsidR="006D6832" w:rsidRPr="006D6832">
        <w:rPr>
          <w:vertAlign w:val="superscript"/>
          <w:lang w:val="en-US"/>
          <w:rPrChange w:id="88" w:author="Virginia Anne Nichols" w:date="2025-05-12T12:43:00Z" w16du:dateUtc="2025-05-12T10:43:00Z">
            <w:rPr>
              <w:vertAlign w:val="superscript"/>
            </w:rPr>
          </w:rPrChange>
        </w:rPr>
        <w:t>84</w:t>
      </w:r>
      <w:r w:rsidR="00CC1B30" w:rsidRPr="00A427BC">
        <w:rPr>
          <w:lang w:val="en-US"/>
        </w:rPr>
        <w:fldChar w:fldCharType="end"/>
      </w:r>
      <w:r w:rsidR="007E6D0D" w:rsidRPr="00A427BC">
        <w:rPr>
          <w:lang w:val="en-US"/>
        </w:rPr>
        <w:t xml:space="preserve">. </w:t>
      </w:r>
    </w:p>
    <w:p w14:paraId="6EB0E75D" w14:textId="77777777" w:rsidR="00757B8D" w:rsidRPr="00A427BC" w:rsidRDefault="00757B8D" w:rsidP="00757B8D">
      <w:pPr>
        <w:rPr>
          <w:lang w:val="en-US"/>
        </w:rPr>
      </w:pPr>
    </w:p>
    <w:p w14:paraId="258909FC" w14:textId="2DF2312B" w:rsidR="008A169F" w:rsidRPr="00A427BC" w:rsidRDefault="008A169F" w:rsidP="00810A3C">
      <w:pPr>
        <w:pStyle w:val="Heading1"/>
        <w:numPr>
          <w:ilvl w:val="0"/>
          <w:numId w:val="15"/>
        </w:numPr>
        <w:rPr>
          <w:color w:val="auto"/>
          <w:lang w:val="en-US"/>
        </w:rPr>
      </w:pPr>
      <w:r w:rsidRPr="00A427BC">
        <w:rPr>
          <w:color w:val="auto"/>
          <w:lang w:val="en-US"/>
        </w:rPr>
        <w:t>Conclusions</w:t>
      </w:r>
    </w:p>
    <w:p w14:paraId="4D090398" w14:textId="57FC856C" w:rsidR="00191CB0" w:rsidRDefault="0075535E" w:rsidP="00832084">
      <w:pPr>
        <w:rPr>
          <w:ins w:id="89" w:author="Virginia Anne Nichols" w:date="2025-05-12T12:43:00Z" w16du:dateUtc="2025-05-12T10:43:00Z"/>
          <w:lang w:val="en-US"/>
        </w:rPr>
      </w:pPr>
      <w:moveFromRangeStart w:id="90" w:author="Virginia Anne Nichols" w:date="2025-05-12T13:00:00Z" w:name="move197947245"/>
      <w:moveFrom w:id="91" w:author="Virginia Anne Nichols" w:date="2025-05-12T13:00:00Z" w16du:dateUtc="2025-05-12T11:00:00Z">
        <w:r w:rsidRPr="00A427BC" w:rsidDel="003549DB">
          <w:rPr>
            <w:shd w:val="clear" w:color="auto" w:fill="FFFFFF"/>
            <w:lang w:val="en-US"/>
          </w:rPr>
          <w:t xml:space="preserve">For agricultural researchers, engaging with </w:t>
        </w:r>
        <w:r w:rsidRPr="00A427BC" w:rsidDel="003549DB">
          <w:rPr>
            <w:lang w:val="en-US"/>
          </w:rPr>
          <w:t xml:space="preserve">Data Feminism need not be overwhelming nor demand world changing activities; it simply asks that one reflect on power disparities and values embedded in their research. </w:t>
        </w:r>
      </w:moveFrom>
      <w:moveFromRangeEnd w:id="90"/>
      <w:r w:rsidR="00810A3C" w:rsidRPr="00A427BC">
        <w:rPr>
          <w:lang w:val="en-US"/>
        </w:rPr>
        <w:t xml:space="preserve">Agricultural scientists who </w:t>
      </w:r>
      <w:r w:rsidR="008A169F" w:rsidRPr="00A427BC">
        <w:rPr>
          <w:lang w:val="en-US"/>
        </w:rPr>
        <w:t>examin</w:t>
      </w:r>
      <w:r w:rsidR="00810A3C" w:rsidRPr="00A427BC">
        <w:rPr>
          <w:lang w:val="en-US"/>
        </w:rPr>
        <w:t>e</w:t>
      </w:r>
      <w:r w:rsidR="004B79B8" w:rsidRPr="00A427BC">
        <w:rPr>
          <w:lang w:val="en-US"/>
        </w:rPr>
        <w:t xml:space="preserve">, </w:t>
      </w:r>
      <w:r w:rsidR="008A169F" w:rsidRPr="00A427BC">
        <w:rPr>
          <w:lang w:val="en-US"/>
        </w:rPr>
        <w:t>challeng</w:t>
      </w:r>
      <w:r w:rsidR="00810A3C" w:rsidRPr="00A427BC">
        <w:rPr>
          <w:lang w:val="en-US"/>
        </w:rPr>
        <w:t>e</w:t>
      </w:r>
      <w:r w:rsidR="004B79B8" w:rsidRPr="00A427BC">
        <w:rPr>
          <w:lang w:val="en-US"/>
        </w:rPr>
        <w:t xml:space="preserve">, and </w:t>
      </w:r>
      <w:r w:rsidRPr="00A427BC">
        <w:rPr>
          <w:lang w:val="en-US"/>
        </w:rPr>
        <w:t xml:space="preserve">work to </w:t>
      </w:r>
      <w:r w:rsidR="004B79B8" w:rsidRPr="00A427BC">
        <w:rPr>
          <w:lang w:val="en-US"/>
        </w:rPr>
        <w:t>redistribut</w:t>
      </w:r>
      <w:r w:rsidR="00810A3C" w:rsidRPr="00A427BC">
        <w:rPr>
          <w:lang w:val="en-US"/>
        </w:rPr>
        <w:t>e</w:t>
      </w:r>
      <w:r w:rsidR="008A169F" w:rsidRPr="00A427BC">
        <w:rPr>
          <w:lang w:val="en-US"/>
        </w:rPr>
        <w:t xml:space="preserve"> power</w:t>
      </w:r>
      <w:r w:rsidR="00810A3C" w:rsidRPr="00A427BC">
        <w:rPr>
          <w:lang w:val="en-US"/>
        </w:rPr>
        <w:t xml:space="preserve"> can </w:t>
      </w:r>
      <w:r w:rsidR="00810A3C" w:rsidRPr="00A427BC">
        <w:rPr>
          <w:lang w:val="en-US"/>
        </w:rPr>
        <w:lastRenderedPageBreak/>
        <w:t xml:space="preserve">uniquely contribute to </w:t>
      </w:r>
      <w:r w:rsidR="00B32D51" w:rsidRPr="00A427BC">
        <w:rPr>
          <w:lang w:val="en-US"/>
        </w:rPr>
        <w:t>ongoing work towards agricultural (and social) equity</w:t>
      </w:r>
      <w:r w:rsidR="00810A3C" w:rsidRPr="00A427BC">
        <w:rPr>
          <w:lang w:val="en-US"/>
        </w:rPr>
        <w:t xml:space="preserve"> and may </w:t>
      </w:r>
      <w:r w:rsidR="00B32D51" w:rsidRPr="00A427BC">
        <w:rPr>
          <w:lang w:val="en-US"/>
        </w:rPr>
        <w:t xml:space="preserve">concomitantly </w:t>
      </w:r>
      <w:r w:rsidR="00555E31" w:rsidRPr="00A427BC">
        <w:rPr>
          <w:lang w:val="en-US"/>
        </w:rPr>
        <w:t>experience</w:t>
      </w:r>
      <w:r w:rsidR="00810A3C" w:rsidRPr="00A427BC">
        <w:rPr>
          <w:lang w:val="en-US"/>
        </w:rPr>
        <w:t xml:space="preserve"> positive impacts on </w:t>
      </w:r>
      <w:r w:rsidR="00124EC3" w:rsidRPr="00A427BC">
        <w:rPr>
          <w:shd w:val="clear" w:color="auto" w:fill="FFFFFF"/>
          <w:lang w:val="en-US"/>
        </w:rPr>
        <w:t>research creativity</w:t>
      </w:r>
      <w:r w:rsidR="00810A3C" w:rsidRPr="00A427BC">
        <w:rPr>
          <w:shd w:val="clear" w:color="auto" w:fill="FFFFFF"/>
          <w:lang w:val="en-US"/>
        </w:rPr>
        <w:t xml:space="preserve"> and </w:t>
      </w:r>
      <w:r w:rsidR="00124EC3" w:rsidRPr="00A427BC">
        <w:rPr>
          <w:shd w:val="clear" w:color="auto" w:fill="FFFFFF"/>
          <w:lang w:val="en-US"/>
        </w:rPr>
        <w:t>stakeholder participation</w:t>
      </w:r>
      <w:r w:rsidR="00810A3C" w:rsidRPr="00A427BC">
        <w:rPr>
          <w:shd w:val="clear" w:color="auto" w:fill="FFFFFF"/>
          <w:lang w:val="en-US"/>
        </w:rPr>
        <w:t xml:space="preserve">. </w:t>
      </w:r>
      <w:r w:rsidRPr="00A427BC">
        <w:rPr>
          <w:shd w:val="clear" w:color="auto" w:fill="FFFFFF"/>
          <w:lang w:val="en-US"/>
        </w:rPr>
        <w:t>Furthermore, a</w:t>
      </w:r>
      <w:r w:rsidR="00810A3C" w:rsidRPr="00A427BC">
        <w:rPr>
          <w:shd w:val="clear" w:color="auto" w:fill="FFFFFF"/>
          <w:lang w:val="en-US"/>
        </w:rPr>
        <w:t>gricultural scientists who build self-awareness of their</w:t>
      </w:r>
      <w:r w:rsidR="00B32D51" w:rsidRPr="00A427BC">
        <w:rPr>
          <w:shd w:val="clear" w:color="auto" w:fill="FFFFFF"/>
          <w:lang w:val="en-US"/>
        </w:rPr>
        <w:t xml:space="preserve"> socialized</w:t>
      </w:r>
      <w:r w:rsidR="00810A3C" w:rsidRPr="00A427BC">
        <w:rPr>
          <w:shd w:val="clear" w:color="auto" w:fill="FFFFFF"/>
          <w:lang w:val="en-US"/>
        </w:rPr>
        <w:t xml:space="preserve"> values and how those inform their perceived problems and solutions</w:t>
      </w:r>
      <w:r w:rsidR="004B1395" w:rsidRPr="00A427BC">
        <w:rPr>
          <w:shd w:val="clear" w:color="auto" w:fill="FFFFFF"/>
          <w:lang w:val="en-US"/>
        </w:rPr>
        <w:t xml:space="preserve"> in agriculture</w:t>
      </w:r>
      <w:r w:rsidR="00810A3C" w:rsidRPr="00A427BC">
        <w:rPr>
          <w:shd w:val="clear" w:color="auto" w:fill="FFFFFF"/>
          <w:lang w:val="en-US"/>
        </w:rPr>
        <w:t xml:space="preserve"> </w:t>
      </w:r>
      <w:r w:rsidR="004B1395" w:rsidRPr="00A427BC">
        <w:rPr>
          <w:shd w:val="clear" w:color="auto" w:fill="FFFFFF"/>
          <w:lang w:val="en-US"/>
        </w:rPr>
        <w:t xml:space="preserve">are better equipped to </w:t>
      </w:r>
      <w:r w:rsidR="00810A3C" w:rsidRPr="00A427BC">
        <w:rPr>
          <w:shd w:val="clear" w:color="auto" w:fill="FFFFFF"/>
          <w:lang w:val="en-US"/>
        </w:rPr>
        <w:t xml:space="preserve">recognize, incorporate, and solicit diverse framings, which promotes better outcomes for agricultural </w:t>
      </w:r>
      <w:r w:rsidRPr="00A427BC">
        <w:rPr>
          <w:shd w:val="clear" w:color="auto" w:fill="FFFFFF"/>
          <w:lang w:val="en-US"/>
        </w:rPr>
        <w:t>research</w:t>
      </w:r>
      <w:r w:rsidR="00810A3C" w:rsidRPr="00A427BC">
        <w:rPr>
          <w:shd w:val="clear" w:color="auto" w:fill="FFFFFF"/>
          <w:lang w:val="en-US"/>
        </w:rPr>
        <w:t xml:space="preserve"> overall. </w:t>
      </w:r>
      <w:ins w:id="92" w:author="Virginia Anne Nichols" w:date="2025-05-12T12:58:00Z" w16du:dateUtc="2025-05-12T10:58:00Z">
        <w:r w:rsidR="003549DB">
          <w:rPr>
            <w:shd w:val="clear" w:color="auto" w:fill="FFFFFF"/>
            <w:lang w:val="en-US"/>
          </w:rPr>
          <w:t>I</w:t>
        </w:r>
      </w:ins>
      <w:ins w:id="93" w:author="Virginia Anne Nichols" w:date="2025-05-12T12:57:00Z" w16du:dateUtc="2025-05-12T10:57:00Z">
        <w:r w:rsidR="003549DB">
          <w:rPr>
            <w:lang w:val="en-US"/>
          </w:rPr>
          <w:t xml:space="preserve">n this Perspective we </w:t>
        </w:r>
      </w:ins>
      <w:ins w:id="94" w:author="Virginia Anne Nichols" w:date="2025-05-12T12:58:00Z" w16du:dateUtc="2025-05-12T10:58:00Z">
        <w:r w:rsidR="003549DB">
          <w:rPr>
            <w:lang w:val="en-US"/>
          </w:rPr>
          <w:t xml:space="preserve">support this thesis with examples including </w:t>
        </w:r>
      </w:ins>
      <w:ins w:id="95" w:author="Virginia Anne Nichols" w:date="2025-05-12T12:57:00Z" w16du:dateUtc="2025-05-12T10:57:00Z">
        <w:r w:rsidR="003549DB">
          <w:rPr>
            <w:lang w:val="en-US"/>
          </w:rPr>
          <w:t xml:space="preserve">(1) how the Iowa Nitrogen Initiative is dissolving the traditional extension model of scientist as creator of information and farmer as passive consumer and as a result is providing better fertilizer recommendations, reaching more farmers, and producing novel scientific insights; (2) how by valuing reciprocity researchers have engaged new participants in conservation activities; and (3) that by explicitly recognizing, valuing and prioritizing diversity in framings Practical Farmers of Iowa provides its members with information that is viewed as more valuable and trustworthy compared to other sources of information, has a growing membership that is currently larger than the major commodity farming groups, and is contributing to unique on-farm research-derived insights. </w:t>
        </w:r>
      </w:ins>
      <w:moveToRangeStart w:id="96" w:author="Virginia Anne Nichols" w:date="2025-05-12T13:00:00Z" w:name="move197947245"/>
      <w:moveTo w:id="97" w:author="Virginia Anne Nichols" w:date="2025-05-12T13:00:00Z" w16du:dateUtc="2025-05-12T11:00:00Z">
        <w:r w:rsidR="00A851BD" w:rsidRPr="00A427BC">
          <w:rPr>
            <w:shd w:val="clear" w:color="auto" w:fill="FFFFFF"/>
            <w:lang w:val="en-US"/>
          </w:rPr>
          <w:t xml:space="preserve">For agricultural researchers, engaging with </w:t>
        </w:r>
        <w:r w:rsidR="00A851BD" w:rsidRPr="00A427BC">
          <w:rPr>
            <w:lang w:val="en-US"/>
          </w:rPr>
          <w:t xml:space="preserve">Data Feminism need not be overwhelming nor demand world changing activities; it simply asks that one reflect on power disparities and values embedded in their research. </w:t>
        </w:r>
      </w:moveTo>
      <w:moveToRangeEnd w:id="96"/>
      <w:r w:rsidR="00810A3C" w:rsidRPr="00A427BC">
        <w:rPr>
          <w:lang w:val="en-US"/>
        </w:rPr>
        <w:t xml:space="preserve">We hope this </w:t>
      </w:r>
      <w:ins w:id="98" w:author="Virginia Anne Nichols" w:date="2025-05-12T13:00:00Z" w16du:dateUtc="2025-05-12T11:00:00Z">
        <w:r w:rsidR="003549DB">
          <w:rPr>
            <w:lang w:val="en-US"/>
          </w:rPr>
          <w:t>P</w:t>
        </w:r>
      </w:ins>
      <w:del w:id="99" w:author="Virginia Anne Nichols" w:date="2025-05-12T13:00:00Z" w16du:dateUtc="2025-05-12T11:00:00Z">
        <w:r w:rsidR="001357A2" w:rsidRPr="00A427BC" w:rsidDel="003549DB">
          <w:rPr>
            <w:lang w:val="en-US"/>
          </w:rPr>
          <w:delText>p</w:delText>
        </w:r>
      </w:del>
      <w:r w:rsidR="00810A3C" w:rsidRPr="00A427BC">
        <w:rPr>
          <w:lang w:val="en-US"/>
        </w:rPr>
        <w:t>erspective demonstrates both the worthiness and feasibility of such pursuits.</w:t>
      </w:r>
    </w:p>
    <w:p w14:paraId="08FF27DF" w14:textId="77777777" w:rsidR="006D6832" w:rsidRDefault="006D6832" w:rsidP="00832084">
      <w:pPr>
        <w:rPr>
          <w:ins w:id="100" w:author="Virginia Anne Nichols" w:date="2025-05-12T12:43:00Z" w16du:dateUtc="2025-05-12T10:43:00Z"/>
          <w:lang w:val="en-US"/>
        </w:rPr>
      </w:pPr>
    </w:p>
    <w:p w14:paraId="618F3879" w14:textId="488CCF06" w:rsidR="006D6832" w:rsidRPr="00A427BC" w:rsidRDefault="006D6832" w:rsidP="00832084">
      <w:pPr>
        <w:rPr>
          <w:lang w:val="en-US"/>
        </w:rPr>
      </w:pPr>
    </w:p>
    <w:p w14:paraId="60CFB675" w14:textId="77777777" w:rsidR="00E5368A" w:rsidRPr="00A427BC" w:rsidRDefault="00E5368A" w:rsidP="00E5368A">
      <w:pPr>
        <w:pStyle w:val="Heading1"/>
        <w:rPr>
          <w:color w:val="auto"/>
          <w:lang w:val="en-US"/>
        </w:rPr>
      </w:pPr>
      <w:r w:rsidRPr="00A427BC">
        <w:rPr>
          <w:color w:val="auto"/>
          <w:lang w:val="en-US"/>
        </w:rPr>
        <w:t>Author contributions statement</w:t>
      </w:r>
    </w:p>
    <w:p w14:paraId="1B9798D9" w14:textId="4556FE1B" w:rsidR="00E5368A" w:rsidRPr="00A427BC" w:rsidRDefault="00E5368A" w:rsidP="00E5368A">
      <w:pPr>
        <w:rPr>
          <w:lang w:val="en-US"/>
        </w:rPr>
      </w:pPr>
      <w:bookmarkStart w:id="101" w:name="_Hlk181618527"/>
      <w:r w:rsidRPr="00A427BC">
        <w:rPr>
          <w:lang w:val="en-US"/>
        </w:rPr>
        <w:t xml:space="preserve">VN </w:t>
      </w:r>
      <w:r w:rsidR="006B2D13" w:rsidRPr="00A427BC">
        <w:rPr>
          <w:lang w:val="en-US"/>
        </w:rPr>
        <w:t>conceived</w:t>
      </w:r>
      <w:r w:rsidRPr="00A427BC">
        <w:rPr>
          <w:lang w:val="en-US"/>
        </w:rPr>
        <w:t xml:space="preserve"> and wrote the first draft of the manuscript</w:t>
      </w:r>
      <w:r w:rsidR="002C5AFA">
        <w:rPr>
          <w:lang w:val="en-US"/>
        </w:rPr>
        <w:t>;</w:t>
      </w:r>
      <w:r w:rsidRPr="00A427BC">
        <w:rPr>
          <w:lang w:val="en-US"/>
        </w:rPr>
        <w:t xml:space="preserve"> AC and SG were major contributors in writing the manuscript</w:t>
      </w:r>
      <w:r w:rsidR="002C5AFA">
        <w:rPr>
          <w:lang w:val="en-US"/>
        </w:rPr>
        <w:t>;</w:t>
      </w:r>
      <w:r w:rsidRPr="00A427BC">
        <w:rPr>
          <w:lang w:val="en-US"/>
        </w:rPr>
        <w:t xml:space="preserve"> </w:t>
      </w:r>
      <w:r w:rsidR="002C5AFA" w:rsidRPr="002C5AFA">
        <w:rPr>
          <w:lang w:val="en-US"/>
        </w:rPr>
        <w:t>VN, AC, SG, AB, and DW</w:t>
      </w:r>
      <w:r w:rsidRPr="00A427BC">
        <w:rPr>
          <w:lang w:val="en-US"/>
        </w:rPr>
        <w:t xml:space="preserve"> contributed to editing and approved the final manuscript. </w:t>
      </w:r>
    </w:p>
    <w:bookmarkEnd w:id="101"/>
    <w:p w14:paraId="21CF85BD" w14:textId="77777777" w:rsidR="00E5368A" w:rsidRPr="00A427BC" w:rsidRDefault="00E5368A" w:rsidP="00E5368A">
      <w:pPr>
        <w:pStyle w:val="Heading1"/>
        <w:rPr>
          <w:color w:val="auto"/>
          <w:lang w:val="en-US"/>
        </w:rPr>
      </w:pPr>
      <w:r w:rsidRPr="00A427BC">
        <w:rPr>
          <w:color w:val="auto"/>
          <w:lang w:val="en-US"/>
        </w:rPr>
        <w:t>Acknowledgements</w:t>
      </w:r>
    </w:p>
    <w:p w14:paraId="1CF02FDC" w14:textId="2A038C7A" w:rsidR="009726FD" w:rsidRPr="00A427BC" w:rsidRDefault="00E5368A" w:rsidP="009726FD">
      <w:pPr>
        <w:rPr>
          <w:lang w:val="en-US"/>
        </w:rPr>
      </w:pPr>
      <w:r w:rsidRPr="00A427BC">
        <w:rPr>
          <w:lang w:val="en-US"/>
        </w:rPr>
        <w:t>This study received no funding.</w:t>
      </w:r>
      <w:r w:rsidR="009726FD">
        <w:rPr>
          <w:lang w:val="en-US"/>
        </w:rPr>
        <w:t xml:space="preserve"> Figure 1 was created using the Academic plan of BioRender.com</w:t>
      </w:r>
      <w:r w:rsidRPr="00A427BC">
        <w:rPr>
          <w:lang w:val="en-US"/>
        </w:rPr>
        <w:t xml:space="preserve"> </w:t>
      </w:r>
      <w:bookmarkStart w:id="102" w:name="_Hlk181618138"/>
      <w:r w:rsidR="009726FD" w:rsidRPr="00CC647C">
        <w:rPr>
          <w:i/>
          <w:iCs/>
          <w:lang w:val="en-US"/>
        </w:rPr>
        <w:t>Nichols, V. (2024) https://BioRender.com/m69i249</w:t>
      </w:r>
      <w:bookmarkEnd w:id="102"/>
    </w:p>
    <w:p w14:paraId="314A7363" w14:textId="4568CBA9" w:rsidR="00E5368A" w:rsidRPr="00A427BC" w:rsidRDefault="00E5368A" w:rsidP="00E5368A">
      <w:pPr>
        <w:rPr>
          <w:lang w:val="en-US"/>
        </w:rPr>
      </w:pPr>
    </w:p>
    <w:p w14:paraId="10395AA2" w14:textId="77777777" w:rsidR="00E5368A" w:rsidRPr="00A427BC" w:rsidRDefault="00E5368A" w:rsidP="00E5368A">
      <w:pPr>
        <w:pStyle w:val="Heading1"/>
        <w:rPr>
          <w:color w:val="auto"/>
          <w:lang w:val="en-US"/>
        </w:rPr>
      </w:pPr>
      <w:r w:rsidRPr="00A427BC">
        <w:rPr>
          <w:color w:val="auto"/>
          <w:lang w:val="en-US"/>
        </w:rPr>
        <w:t>Competing Interests</w:t>
      </w:r>
    </w:p>
    <w:p w14:paraId="0356BF23" w14:textId="77777777" w:rsidR="00E5368A" w:rsidRPr="00A427BC" w:rsidRDefault="00E5368A" w:rsidP="00E5368A">
      <w:pPr>
        <w:rPr>
          <w:lang w:val="en-US"/>
        </w:rPr>
      </w:pPr>
      <w:r w:rsidRPr="00A427BC">
        <w:rPr>
          <w:lang w:val="en-US"/>
        </w:rPr>
        <w:t>All authors declare no financial or non-financial competing interests</w:t>
      </w:r>
    </w:p>
    <w:p w14:paraId="31EF63BA" w14:textId="77777777" w:rsidR="00E5368A" w:rsidRPr="00A427BC" w:rsidRDefault="00E5368A" w:rsidP="00E5368A">
      <w:pPr>
        <w:pStyle w:val="Heading1"/>
        <w:rPr>
          <w:color w:val="auto"/>
          <w:lang w:val="en-US"/>
        </w:rPr>
      </w:pPr>
      <w:r w:rsidRPr="00A427BC">
        <w:rPr>
          <w:color w:val="auto"/>
          <w:lang w:val="en-US"/>
        </w:rPr>
        <w:t>Data Availability</w:t>
      </w:r>
    </w:p>
    <w:p w14:paraId="47D1B162" w14:textId="77777777" w:rsidR="00E5368A" w:rsidRPr="00A427BC" w:rsidRDefault="00E5368A" w:rsidP="00E5368A">
      <w:pPr>
        <w:rPr>
          <w:lang w:val="en-US"/>
        </w:rPr>
      </w:pPr>
      <w:r w:rsidRPr="00A427BC">
        <w:rPr>
          <w:lang w:val="en-US"/>
        </w:rPr>
        <w:t xml:space="preserve">Data sharing is not applicable to this article as no datasets were generated or analysed during the current study. </w:t>
      </w:r>
    </w:p>
    <w:p w14:paraId="32E7FFCA" w14:textId="77777777" w:rsidR="00E5368A" w:rsidRPr="00A427BC" w:rsidRDefault="00E5368A" w:rsidP="006735A7">
      <w:pPr>
        <w:rPr>
          <w:lang w:val="en-US"/>
        </w:rPr>
      </w:pPr>
    </w:p>
    <w:p w14:paraId="578C88D7" w14:textId="456A8FF9" w:rsidR="00B46472" w:rsidRPr="00A427BC" w:rsidRDefault="0030076E" w:rsidP="00B46472">
      <w:pPr>
        <w:pStyle w:val="Heading1"/>
        <w:rPr>
          <w:color w:val="auto"/>
          <w:lang w:val="en-US"/>
        </w:rPr>
      </w:pPr>
      <w:r w:rsidRPr="00A427BC">
        <w:rPr>
          <w:color w:val="auto"/>
          <w:lang w:val="en-US"/>
        </w:rPr>
        <w:t>Bibliography</w:t>
      </w:r>
    </w:p>
    <w:p w14:paraId="724D833F" w14:textId="77777777" w:rsidR="00270BED" w:rsidRPr="00A427BC" w:rsidRDefault="00270BED" w:rsidP="008A169F">
      <w:pPr>
        <w:rPr>
          <w:lang w:val="en-US"/>
        </w:rPr>
      </w:pPr>
    </w:p>
    <w:p w14:paraId="3F439567" w14:textId="77777777" w:rsidR="002C42F2" w:rsidRPr="002C42F2" w:rsidRDefault="0030076E" w:rsidP="002C42F2">
      <w:pPr>
        <w:pStyle w:val="Bibliography"/>
        <w:rPr>
          <w:lang w:val="en-US"/>
          <w:rPrChange w:id="103" w:author="Virginia Anne Nichols" w:date="2025-05-12T13:05:00Z" w16du:dateUtc="2025-05-12T11:05:00Z">
            <w:rPr/>
          </w:rPrChange>
        </w:rPr>
      </w:pPr>
      <w:r w:rsidRPr="00A427BC">
        <w:rPr>
          <w:lang w:val="en-US"/>
        </w:rPr>
        <w:fldChar w:fldCharType="begin"/>
      </w:r>
      <w:r w:rsidR="007257A3" w:rsidRPr="00A427BC">
        <w:rPr>
          <w:lang w:val="en-US"/>
        </w:rPr>
        <w:instrText xml:space="preserve"> ADDIN ZOTERO_BIBL {"uncited":[],"omitted":[],"custom":[]} CSL_BIBLIOGRAPHY </w:instrText>
      </w:r>
      <w:r w:rsidRPr="00A427BC">
        <w:rPr>
          <w:lang w:val="en-US"/>
        </w:rPr>
        <w:fldChar w:fldCharType="separate"/>
      </w:r>
      <w:r w:rsidR="002C42F2" w:rsidRPr="002C42F2">
        <w:rPr>
          <w:lang w:val="en-US"/>
          <w:rPrChange w:id="104" w:author="Virginia Anne Nichols" w:date="2025-05-12T13:05:00Z" w16du:dateUtc="2025-05-12T11:05:00Z">
            <w:rPr/>
          </w:rPrChange>
        </w:rPr>
        <w:t>1.</w:t>
      </w:r>
      <w:r w:rsidR="002C42F2" w:rsidRPr="002C42F2">
        <w:rPr>
          <w:lang w:val="en-US"/>
          <w:rPrChange w:id="105" w:author="Virginia Anne Nichols" w:date="2025-05-12T13:05:00Z" w16du:dateUtc="2025-05-12T11:05:00Z">
            <w:rPr/>
          </w:rPrChange>
        </w:rPr>
        <w:tab/>
        <w:t xml:space="preserve">Isett, C. &amp; Miller, S. </w:t>
      </w:r>
      <w:r w:rsidR="002C42F2" w:rsidRPr="002C42F2">
        <w:rPr>
          <w:i/>
          <w:iCs/>
          <w:lang w:val="en-US"/>
          <w:rPrChange w:id="106" w:author="Virginia Anne Nichols" w:date="2025-05-12T13:05:00Z" w16du:dateUtc="2025-05-12T11:05:00Z">
            <w:rPr>
              <w:i/>
              <w:iCs/>
            </w:rPr>
          </w:rPrChange>
        </w:rPr>
        <w:t>The Social History of Agriculture: From the Origins to the Current Crisis</w:t>
      </w:r>
      <w:r w:rsidR="002C42F2" w:rsidRPr="002C42F2">
        <w:rPr>
          <w:lang w:val="en-US"/>
          <w:rPrChange w:id="107" w:author="Virginia Anne Nichols" w:date="2025-05-12T13:05:00Z" w16du:dateUtc="2025-05-12T11:05:00Z">
            <w:rPr/>
          </w:rPrChange>
        </w:rPr>
        <w:t>. (Rowman &amp; Littlefield, 2016).</w:t>
      </w:r>
    </w:p>
    <w:p w14:paraId="1EC769CF" w14:textId="77777777" w:rsidR="002C42F2" w:rsidRPr="002C42F2" w:rsidRDefault="002C42F2" w:rsidP="002C42F2">
      <w:pPr>
        <w:pStyle w:val="Bibliography"/>
        <w:rPr>
          <w:lang w:val="en-US"/>
          <w:rPrChange w:id="108" w:author="Virginia Anne Nichols" w:date="2025-05-12T13:05:00Z" w16du:dateUtc="2025-05-12T11:05:00Z">
            <w:rPr/>
          </w:rPrChange>
        </w:rPr>
      </w:pPr>
      <w:r w:rsidRPr="002C42F2">
        <w:rPr>
          <w:lang w:val="en-US"/>
          <w:rPrChange w:id="109" w:author="Virginia Anne Nichols" w:date="2025-05-12T13:05:00Z" w16du:dateUtc="2025-05-12T11:05:00Z">
            <w:rPr/>
          </w:rPrChange>
        </w:rPr>
        <w:lastRenderedPageBreak/>
        <w:t>2.</w:t>
      </w:r>
      <w:r w:rsidRPr="002C42F2">
        <w:rPr>
          <w:lang w:val="en-US"/>
          <w:rPrChange w:id="110" w:author="Virginia Anne Nichols" w:date="2025-05-12T13:05:00Z" w16du:dateUtc="2025-05-12T11:05:00Z">
            <w:rPr/>
          </w:rPrChange>
        </w:rPr>
        <w:tab/>
        <w:t xml:space="preserve">Scott, J. C. </w:t>
      </w:r>
      <w:r w:rsidRPr="002C42F2">
        <w:rPr>
          <w:i/>
          <w:iCs/>
          <w:lang w:val="en-US"/>
          <w:rPrChange w:id="111" w:author="Virginia Anne Nichols" w:date="2025-05-12T13:05:00Z" w16du:dateUtc="2025-05-12T11:05:00Z">
            <w:rPr>
              <w:i/>
              <w:iCs/>
            </w:rPr>
          </w:rPrChange>
        </w:rPr>
        <w:t>Against the Grain: A Deep History of the Earliest States</w:t>
      </w:r>
      <w:r w:rsidRPr="002C42F2">
        <w:rPr>
          <w:lang w:val="en-US"/>
          <w:rPrChange w:id="112" w:author="Virginia Anne Nichols" w:date="2025-05-12T13:05:00Z" w16du:dateUtc="2025-05-12T11:05:00Z">
            <w:rPr/>
          </w:rPrChange>
        </w:rPr>
        <w:t>. (Yale University Press, 2017).</w:t>
      </w:r>
    </w:p>
    <w:p w14:paraId="6332F86C" w14:textId="77777777" w:rsidR="002C42F2" w:rsidRPr="002C42F2" w:rsidRDefault="002C42F2" w:rsidP="002C42F2">
      <w:pPr>
        <w:pStyle w:val="Bibliography"/>
        <w:rPr>
          <w:lang w:val="en-US"/>
          <w:rPrChange w:id="113" w:author="Virginia Anne Nichols" w:date="2025-05-12T13:05:00Z" w16du:dateUtc="2025-05-12T11:05:00Z">
            <w:rPr/>
          </w:rPrChange>
        </w:rPr>
      </w:pPr>
      <w:r w:rsidRPr="002C42F2">
        <w:rPr>
          <w:lang w:val="en-US"/>
          <w:rPrChange w:id="114" w:author="Virginia Anne Nichols" w:date="2025-05-12T13:05:00Z" w16du:dateUtc="2025-05-12T11:05:00Z">
            <w:rPr/>
          </w:rPrChange>
        </w:rPr>
        <w:t>3.</w:t>
      </w:r>
      <w:r w:rsidRPr="002C42F2">
        <w:rPr>
          <w:lang w:val="en-US"/>
          <w:rPrChange w:id="115" w:author="Virginia Anne Nichols" w:date="2025-05-12T13:05:00Z" w16du:dateUtc="2025-05-12T11:05:00Z">
            <w:rPr/>
          </w:rPrChange>
        </w:rPr>
        <w:tab/>
        <w:t xml:space="preserve">Dencik, L., Hintz, A., Redden, J. &amp; Treré, E. Exploring Data Justice: Conceptions, Applications and Directions. </w:t>
      </w:r>
      <w:r w:rsidRPr="002C42F2">
        <w:rPr>
          <w:i/>
          <w:iCs/>
          <w:lang w:val="en-US"/>
          <w:rPrChange w:id="116" w:author="Virginia Anne Nichols" w:date="2025-05-12T13:05:00Z" w16du:dateUtc="2025-05-12T11:05:00Z">
            <w:rPr>
              <w:i/>
              <w:iCs/>
            </w:rPr>
          </w:rPrChange>
        </w:rPr>
        <w:t>Inf. Commun. Soc.</w:t>
      </w:r>
      <w:r w:rsidRPr="002C42F2">
        <w:rPr>
          <w:lang w:val="en-US"/>
          <w:rPrChange w:id="117" w:author="Virginia Anne Nichols" w:date="2025-05-12T13:05:00Z" w16du:dateUtc="2025-05-12T11:05:00Z">
            <w:rPr/>
          </w:rPrChange>
        </w:rPr>
        <w:t xml:space="preserve"> </w:t>
      </w:r>
      <w:r w:rsidRPr="002C42F2">
        <w:rPr>
          <w:b/>
          <w:bCs/>
          <w:lang w:val="en-US"/>
          <w:rPrChange w:id="118" w:author="Virginia Anne Nichols" w:date="2025-05-12T13:05:00Z" w16du:dateUtc="2025-05-12T11:05:00Z">
            <w:rPr>
              <w:b/>
              <w:bCs/>
            </w:rPr>
          </w:rPrChange>
        </w:rPr>
        <w:t>22</w:t>
      </w:r>
      <w:r w:rsidRPr="002C42F2">
        <w:rPr>
          <w:lang w:val="en-US"/>
          <w:rPrChange w:id="119" w:author="Virginia Anne Nichols" w:date="2025-05-12T13:05:00Z" w16du:dateUtc="2025-05-12T11:05:00Z">
            <w:rPr/>
          </w:rPrChange>
        </w:rPr>
        <w:t>, 873–881 (2019).</w:t>
      </w:r>
    </w:p>
    <w:p w14:paraId="3571395A" w14:textId="77777777" w:rsidR="002C42F2" w:rsidRPr="002C42F2" w:rsidRDefault="002C42F2" w:rsidP="002C42F2">
      <w:pPr>
        <w:pStyle w:val="Bibliography"/>
        <w:rPr>
          <w:lang w:val="en-US"/>
          <w:rPrChange w:id="120" w:author="Virginia Anne Nichols" w:date="2025-05-12T13:05:00Z" w16du:dateUtc="2025-05-12T11:05:00Z">
            <w:rPr/>
          </w:rPrChange>
        </w:rPr>
      </w:pPr>
      <w:r w:rsidRPr="002C42F2">
        <w:rPr>
          <w:lang w:val="en-US"/>
          <w:rPrChange w:id="121" w:author="Virginia Anne Nichols" w:date="2025-05-12T13:05:00Z" w16du:dateUtc="2025-05-12T11:05:00Z">
            <w:rPr/>
          </w:rPrChange>
        </w:rPr>
        <w:t>4.</w:t>
      </w:r>
      <w:r w:rsidRPr="002C42F2">
        <w:rPr>
          <w:lang w:val="en-US"/>
          <w:rPrChange w:id="122" w:author="Virginia Anne Nichols" w:date="2025-05-12T13:05:00Z" w16du:dateUtc="2025-05-12T11:05:00Z">
            <w:rPr/>
          </w:rPrChange>
        </w:rPr>
        <w:tab/>
        <w:t xml:space="preserve">Iliadis, A. &amp; Russo, F. Critical data studies: An introduction. </w:t>
      </w:r>
      <w:r w:rsidRPr="002C42F2">
        <w:rPr>
          <w:i/>
          <w:iCs/>
          <w:lang w:val="en-US"/>
          <w:rPrChange w:id="123" w:author="Virginia Anne Nichols" w:date="2025-05-12T13:05:00Z" w16du:dateUtc="2025-05-12T11:05:00Z">
            <w:rPr>
              <w:i/>
              <w:iCs/>
            </w:rPr>
          </w:rPrChange>
        </w:rPr>
        <w:t>Big Data Soc.</w:t>
      </w:r>
      <w:r w:rsidRPr="002C42F2">
        <w:rPr>
          <w:lang w:val="en-US"/>
          <w:rPrChange w:id="124" w:author="Virginia Anne Nichols" w:date="2025-05-12T13:05:00Z" w16du:dateUtc="2025-05-12T11:05:00Z">
            <w:rPr/>
          </w:rPrChange>
        </w:rPr>
        <w:t xml:space="preserve"> </w:t>
      </w:r>
      <w:r w:rsidRPr="002C42F2">
        <w:rPr>
          <w:b/>
          <w:bCs/>
          <w:lang w:val="en-US"/>
          <w:rPrChange w:id="125" w:author="Virginia Anne Nichols" w:date="2025-05-12T13:05:00Z" w16du:dateUtc="2025-05-12T11:05:00Z">
            <w:rPr>
              <w:b/>
              <w:bCs/>
            </w:rPr>
          </w:rPrChange>
        </w:rPr>
        <w:t>3</w:t>
      </w:r>
      <w:r w:rsidRPr="002C42F2">
        <w:rPr>
          <w:lang w:val="en-US"/>
          <w:rPrChange w:id="126" w:author="Virginia Anne Nichols" w:date="2025-05-12T13:05:00Z" w16du:dateUtc="2025-05-12T11:05:00Z">
            <w:rPr/>
          </w:rPrChange>
        </w:rPr>
        <w:t>, 2053951716674238 (2016).</w:t>
      </w:r>
    </w:p>
    <w:p w14:paraId="53B1FDAC" w14:textId="77777777" w:rsidR="002C42F2" w:rsidRPr="002C42F2" w:rsidRDefault="002C42F2" w:rsidP="002C42F2">
      <w:pPr>
        <w:pStyle w:val="Bibliography"/>
        <w:rPr>
          <w:lang w:val="en-US"/>
          <w:rPrChange w:id="127" w:author="Virginia Anne Nichols" w:date="2025-05-12T13:05:00Z" w16du:dateUtc="2025-05-12T11:05:00Z">
            <w:rPr/>
          </w:rPrChange>
        </w:rPr>
      </w:pPr>
      <w:r w:rsidRPr="002C42F2">
        <w:rPr>
          <w:lang w:val="en-US"/>
          <w:rPrChange w:id="128" w:author="Virginia Anne Nichols" w:date="2025-05-12T13:05:00Z" w16du:dateUtc="2025-05-12T11:05:00Z">
            <w:rPr/>
          </w:rPrChange>
        </w:rPr>
        <w:t>5.</w:t>
      </w:r>
      <w:r w:rsidRPr="002C42F2">
        <w:rPr>
          <w:lang w:val="en-US"/>
          <w:rPrChange w:id="129" w:author="Virginia Anne Nichols" w:date="2025-05-12T13:05:00Z" w16du:dateUtc="2025-05-12T11:05:00Z">
            <w:rPr/>
          </w:rPrChange>
        </w:rPr>
        <w:tab/>
        <w:t xml:space="preserve">Diakopoulos, N. Algorithmic Accountability: Journalistic investigation of computational power structures. </w:t>
      </w:r>
      <w:r w:rsidRPr="002C42F2">
        <w:rPr>
          <w:i/>
          <w:iCs/>
          <w:lang w:val="en-US"/>
          <w:rPrChange w:id="130" w:author="Virginia Anne Nichols" w:date="2025-05-12T13:05:00Z" w16du:dateUtc="2025-05-12T11:05:00Z">
            <w:rPr>
              <w:i/>
              <w:iCs/>
            </w:rPr>
          </w:rPrChange>
        </w:rPr>
        <w:t>Digit. Journal.</w:t>
      </w:r>
      <w:r w:rsidRPr="002C42F2">
        <w:rPr>
          <w:lang w:val="en-US"/>
          <w:rPrChange w:id="131" w:author="Virginia Anne Nichols" w:date="2025-05-12T13:05:00Z" w16du:dateUtc="2025-05-12T11:05:00Z">
            <w:rPr/>
          </w:rPrChange>
        </w:rPr>
        <w:t xml:space="preserve"> </w:t>
      </w:r>
      <w:r w:rsidRPr="002C42F2">
        <w:rPr>
          <w:b/>
          <w:bCs/>
          <w:lang w:val="en-US"/>
          <w:rPrChange w:id="132" w:author="Virginia Anne Nichols" w:date="2025-05-12T13:05:00Z" w16du:dateUtc="2025-05-12T11:05:00Z">
            <w:rPr>
              <w:b/>
              <w:bCs/>
            </w:rPr>
          </w:rPrChange>
        </w:rPr>
        <w:t>3</w:t>
      </w:r>
      <w:r w:rsidRPr="002C42F2">
        <w:rPr>
          <w:lang w:val="en-US"/>
          <w:rPrChange w:id="133" w:author="Virginia Anne Nichols" w:date="2025-05-12T13:05:00Z" w16du:dateUtc="2025-05-12T11:05:00Z">
            <w:rPr/>
          </w:rPrChange>
        </w:rPr>
        <w:t>, 398–415 (2015).</w:t>
      </w:r>
    </w:p>
    <w:p w14:paraId="6E5D905D" w14:textId="77777777" w:rsidR="002C42F2" w:rsidRPr="002C42F2" w:rsidRDefault="002C42F2" w:rsidP="002C42F2">
      <w:pPr>
        <w:pStyle w:val="Bibliography"/>
        <w:rPr>
          <w:lang w:val="en-US"/>
          <w:rPrChange w:id="134" w:author="Virginia Anne Nichols" w:date="2025-05-12T13:05:00Z" w16du:dateUtc="2025-05-12T11:05:00Z">
            <w:rPr/>
          </w:rPrChange>
        </w:rPr>
      </w:pPr>
      <w:r w:rsidRPr="002C42F2">
        <w:rPr>
          <w:lang w:val="en-US"/>
          <w:rPrChange w:id="135" w:author="Virginia Anne Nichols" w:date="2025-05-12T13:05:00Z" w16du:dateUtc="2025-05-12T11:05:00Z">
            <w:rPr/>
          </w:rPrChange>
        </w:rPr>
        <w:t>6.</w:t>
      </w:r>
      <w:r w:rsidRPr="002C42F2">
        <w:rPr>
          <w:lang w:val="en-US"/>
          <w:rPrChange w:id="136" w:author="Virginia Anne Nichols" w:date="2025-05-12T13:05:00Z" w16du:dateUtc="2025-05-12T11:05:00Z">
            <w:rPr/>
          </w:rPrChange>
        </w:rPr>
        <w:tab/>
        <w:t xml:space="preserve">Couldry, N. &amp; Mejias, U. A. The decolonial turn in data and technology research: what is at stake and where is it heading? </w:t>
      </w:r>
      <w:r w:rsidRPr="002C42F2">
        <w:rPr>
          <w:i/>
          <w:iCs/>
          <w:lang w:val="en-US"/>
          <w:rPrChange w:id="137" w:author="Virginia Anne Nichols" w:date="2025-05-12T13:05:00Z" w16du:dateUtc="2025-05-12T11:05:00Z">
            <w:rPr>
              <w:i/>
              <w:iCs/>
            </w:rPr>
          </w:rPrChange>
        </w:rPr>
        <w:t>Inf. Commun. Soc.</w:t>
      </w:r>
      <w:r w:rsidRPr="002C42F2">
        <w:rPr>
          <w:lang w:val="en-US"/>
          <w:rPrChange w:id="138" w:author="Virginia Anne Nichols" w:date="2025-05-12T13:05:00Z" w16du:dateUtc="2025-05-12T11:05:00Z">
            <w:rPr/>
          </w:rPrChange>
        </w:rPr>
        <w:t xml:space="preserve"> </w:t>
      </w:r>
      <w:r w:rsidRPr="002C42F2">
        <w:rPr>
          <w:b/>
          <w:bCs/>
          <w:lang w:val="en-US"/>
          <w:rPrChange w:id="139" w:author="Virginia Anne Nichols" w:date="2025-05-12T13:05:00Z" w16du:dateUtc="2025-05-12T11:05:00Z">
            <w:rPr>
              <w:b/>
              <w:bCs/>
            </w:rPr>
          </w:rPrChange>
        </w:rPr>
        <w:t>26</w:t>
      </w:r>
      <w:r w:rsidRPr="002C42F2">
        <w:rPr>
          <w:lang w:val="en-US"/>
          <w:rPrChange w:id="140" w:author="Virginia Anne Nichols" w:date="2025-05-12T13:05:00Z" w16du:dateUtc="2025-05-12T11:05:00Z">
            <w:rPr/>
          </w:rPrChange>
        </w:rPr>
        <w:t>, 786–802 (2023).</w:t>
      </w:r>
    </w:p>
    <w:p w14:paraId="16783AAC" w14:textId="77777777" w:rsidR="002C42F2" w:rsidRPr="002C42F2" w:rsidRDefault="002C42F2" w:rsidP="002C42F2">
      <w:pPr>
        <w:pStyle w:val="Bibliography"/>
        <w:rPr>
          <w:lang w:val="en-US"/>
          <w:rPrChange w:id="141" w:author="Virginia Anne Nichols" w:date="2025-05-12T13:05:00Z" w16du:dateUtc="2025-05-12T11:05:00Z">
            <w:rPr/>
          </w:rPrChange>
        </w:rPr>
      </w:pPr>
      <w:r w:rsidRPr="002C42F2">
        <w:rPr>
          <w:lang w:val="en-US"/>
          <w:rPrChange w:id="142" w:author="Virginia Anne Nichols" w:date="2025-05-12T13:05:00Z" w16du:dateUtc="2025-05-12T11:05:00Z">
            <w:rPr/>
          </w:rPrChange>
        </w:rPr>
        <w:t>7.</w:t>
      </w:r>
      <w:r w:rsidRPr="002C42F2">
        <w:rPr>
          <w:lang w:val="en-US"/>
          <w:rPrChange w:id="143" w:author="Virginia Anne Nichols" w:date="2025-05-12T13:05:00Z" w16du:dateUtc="2025-05-12T11:05:00Z">
            <w:rPr/>
          </w:rPrChange>
        </w:rPr>
        <w:tab/>
        <w:t xml:space="preserve">Ryan, A. B. Post-Positivist Approaches to Research. in </w:t>
      </w:r>
      <w:r w:rsidRPr="002C42F2">
        <w:rPr>
          <w:i/>
          <w:iCs/>
          <w:lang w:val="en-US"/>
          <w:rPrChange w:id="144" w:author="Virginia Anne Nichols" w:date="2025-05-12T13:05:00Z" w16du:dateUtc="2025-05-12T11:05:00Z">
            <w:rPr>
              <w:i/>
              <w:iCs/>
            </w:rPr>
          </w:rPrChange>
        </w:rPr>
        <w:t xml:space="preserve">Researching and Writing your </w:t>
      </w:r>
      <w:proofErr w:type="gramStart"/>
      <w:r w:rsidRPr="002C42F2">
        <w:rPr>
          <w:i/>
          <w:iCs/>
          <w:lang w:val="en-US"/>
          <w:rPrChange w:id="145" w:author="Virginia Anne Nichols" w:date="2025-05-12T13:05:00Z" w16du:dateUtc="2025-05-12T11:05:00Z">
            <w:rPr>
              <w:i/>
              <w:iCs/>
            </w:rPr>
          </w:rPrChange>
        </w:rPr>
        <w:t>Thesis</w:t>
      </w:r>
      <w:proofErr w:type="gramEnd"/>
      <w:r w:rsidRPr="002C42F2">
        <w:rPr>
          <w:i/>
          <w:iCs/>
          <w:lang w:val="en-US"/>
          <w:rPrChange w:id="146" w:author="Virginia Anne Nichols" w:date="2025-05-12T13:05:00Z" w16du:dateUtc="2025-05-12T11:05:00Z">
            <w:rPr>
              <w:i/>
              <w:iCs/>
            </w:rPr>
          </w:rPrChange>
        </w:rPr>
        <w:t>: a guide for postgraduate students</w:t>
      </w:r>
      <w:r w:rsidRPr="002C42F2">
        <w:rPr>
          <w:lang w:val="en-US"/>
          <w:rPrChange w:id="147" w:author="Virginia Anne Nichols" w:date="2025-05-12T13:05:00Z" w16du:dateUtc="2025-05-12T11:05:00Z">
            <w:rPr/>
          </w:rPrChange>
        </w:rPr>
        <w:t xml:space="preserve"> (eds. Antonesa, M. et al.) 12–26 (MACE: Maynooth Adult and Community Education, 2006).</w:t>
      </w:r>
    </w:p>
    <w:p w14:paraId="1D6F87C4" w14:textId="77777777" w:rsidR="002C42F2" w:rsidRPr="002C42F2" w:rsidRDefault="002C42F2" w:rsidP="002C42F2">
      <w:pPr>
        <w:pStyle w:val="Bibliography"/>
        <w:rPr>
          <w:lang w:val="en-US"/>
          <w:rPrChange w:id="148" w:author="Virginia Anne Nichols" w:date="2025-05-12T13:05:00Z" w16du:dateUtc="2025-05-12T11:05:00Z">
            <w:rPr/>
          </w:rPrChange>
        </w:rPr>
      </w:pPr>
      <w:r>
        <w:t>8.</w:t>
      </w:r>
      <w:r>
        <w:tab/>
        <w:t xml:space="preserve">Wit, </w:t>
      </w:r>
      <w:proofErr w:type="gramStart"/>
      <w:r>
        <w:t>M. M.</w:t>
      </w:r>
      <w:proofErr w:type="gramEnd"/>
      <w:r>
        <w:t xml:space="preserve"> de </w:t>
      </w:r>
      <w:r>
        <w:rPr>
          <w:i/>
          <w:iCs/>
        </w:rPr>
        <w:t>et al.</w:t>
      </w:r>
      <w:r>
        <w:t xml:space="preserve"> </w:t>
      </w:r>
      <w:r w:rsidRPr="002C42F2">
        <w:rPr>
          <w:lang w:val="en-US"/>
          <w:rPrChange w:id="149" w:author="Virginia Anne Nichols" w:date="2025-05-12T13:05:00Z" w16du:dateUtc="2025-05-12T11:05:00Z">
            <w:rPr/>
          </w:rPrChange>
        </w:rPr>
        <w:t xml:space="preserve">Operating principles for collective scholar-activism: Early insights from the Agroecology Research-Action Collective. </w:t>
      </w:r>
      <w:r w:rsidRPr="002C42F2">
        <w:rPr>
          <w:i/>
          <w:iCs/>
          <w:lang w:val="en-US"/>
          <w:rPrChange w:id="150" w:author="Virginia Anne Nichols" w:date="2025-05-12T13:05:00Z" w16du:dateUtc="2025-05-12T11:05:00Z">
            <w:rPr>
              <w:i/>
              <w:iCs/>
            </w:rPr>
          </w:rPrChange>
        </w:rPr>
        <w:t>J. Agric. Food Syst. Community Dev.</w:t>
      </w:r>
      <w:r w:rsidRPr="002C42F2">
        <w:rPr>
          <w:lang w:val="en-US"/>
          <w:rPrChange w:id="151" w:author="Virginia Anne Nichols" w:date="2025-05-12T13:05:00Z" w16du:dateUtc="2025-05-12T11:05:00Z">
            <w:rPr/>
          </w:rPrChange>
        </w:rPr>
        <w:t xml:space="preserve"> </w:t>
      </w:r>
      <w:r w:rsidRPr="002C42F2">
        <w:rPr>
          <w:b/>
          <w:bCs/>
          <w:lang w:val="en-US"/>
          <w:rPrChange w:id="152" w:author="Virginia Anne Nichols" w:date="2025-05-12T13:05:00Z" w16du:dateUtc="2025-05-12T11:05:00Z">
            <w:rPr>
              <w:b/>
              <w:bCs/>
            </w:rPr>
          </w:rPrChange>
        </w:rPr>
        <w:t>10</w:t>
      </w:r>
      <w:r w:rsidRPr="002C42F2">
        <w:rPr>
          <w:lang w:val="en-US"/>
          <w:rPrChange w:id="153" w:author="Virginia Anne Nichols" w:date="2025-05-12T13:05:00Z" w16du:dateUtc="2025-05-12T11:05:00Z">
            <w:rPr/>
          </w:rPrChange>
        </w:rPr>
        <w:t>, 319–337 (2021).</w:t>
      </w:r>
    </w:p>
    <w:p w14:paraId="5AB83548" w14:textId="77777777" w:rsidR="002C42F2" w:rsidRPr="002C42F2" w:rsidRDefault="002C42F2" w:rsidP="002C42F2">
      <w:pPr>
        <w:pStyle w:val="Bibliography"/>
        <w:rPr>
          <w:lang w:val="en-US"/>
          <w:rPrChange w:id="154" w:author="Virginia Anne Nichols" w:date="2025-05-12T13:05:00Z" w16du:dateUtc="2025-05-12T11:05:00Z">
            <w:rPr/>
          </w:rPrChange>
        </w:rPr>
      </w:pPr>
      <w:r w:rsidRPr="002C42F2">
        <w:rPr>
          <w:lang w:val="en-US"/>
          <w:rPrChange w:id="155" w:author="Virginia Anne Nichols" w:date="2025-05-12T13:05:00Z" w16du:dateUtc="2025-05-12T11:05:00Z">
            <w:rPr/>
          </w:rPrChange>
        </w:rPr>
        <w:t>9.</w:t>
      </w:r>
      <w:r w:rsidRPr="002C42F2">
        <w:rPr>
          <w:lang w:val="en-US"/>
          <w:rPrChange w:id="156" w:author="Virginia Anne Nichols" w:date="2025-05-12T13:05:00Z" w16du:dateUtc="2025-05-12T11:05:00Z">
            <w:rPr/>
          </w:rPrChange>
        </w:rPr>
        <w:tab/>
        <w:t xml:space="preserve">Allen, P. L. &amp; Sachs, C. E. The social side of sustainability: Class, gender and race. </w:t>
      </w:r>
      <w:r w:rsidRPr="002C42F2">
        <w:rPr>
          <w:i/>
          <w:iCs/>
          <w:lang w:val="en-US"/>
          <w:rPrChange w:id="157" w:author="Virginia Anne Nichols" w:date="2025-05-12T13:05:00Z" w16du:dateUtc="2025-05-12T11:05:00Z">
            <w:rPr>
              <w:i/>
              <w:iCs/>
            </w:rPr>
          </w:rPrChange>
        </w:rPr>
        <w:t>Sci. Cult.</w:t>
      </w:r>
      <w:r w:rsidRPr="002C42F2">
        <w:rPr>
          <w:lang w:val="en-US"/>
          <w:rPrChange w:id="158" w:author="Virginia Anne Nichols" w:date="2025-05-12T13:05:00Z" w16du:dateUtc="2025-05-12T11:05:00Z">
            <w:rPr/>
          </w:rPrChange>
        </w:rPr>
        <w:t xml:space="preserve"> (1991) doi:10.1080/09505439109526328.</w:t>
      </w:r>
    </w:p>
    <w:p w14:paraId="67E0E525" w14:textId="77777777" w:rsidR="002C42F2" w:rsidRPr="002C42F2" w:rsidRDefault="002C42F2" w:rsidP="002C42F2">
      <w:pPr>
        <w:pStyle w:val="Bibliography"/>
        <w:rPr>
          <w:lang w:val="en-US"/>
          <w:rPrChange w:id="159" w:author="Virginia Anne Nichols" w:date="2025-05-12T13:06:00Z" w16du:dateUtc="2025-05-12T11:06:00Z">
            <w:rPr/>
          </w:rPrChange>
        </w:rPr>
      </w:pPr>
      <w:r w:rsidRPr="002C42F2">
        <w:rPr>
          <w:lang w:val="en-US"/>
          <w:rPrChange w:id="160" w:author="Virginia Anne Nichols" w:date="2025-05-12T13:05:00Z" w16du:dateUtc="2025-05-12T11:05:00Z">
            <w:rPr/>
          </w:rPrChange>
        </w:rPr>
        <w:t>10.</w:t>
      </w:r>
      <w:r w:rsidRPr="002C42F2">
        <w:rPr>
          <w:lang w:val="en-US"/>
          <w:rPrChange w:id="161" w:author="Virginia Anne Nichols" w:date="2025-05-12T13:05:00Z" w16du:dateUtc="2025-05-12T11:05:00Z">
            <w:rPr/>
          </w:rPrChange>
        </w:rPr>
        <w:tab/>
        <w:t xml:space="preserve">Nicklay, J. A., Perrone, S. V. &amp; Wauters, V. M. Becoming agroecologists: A pedagogical model to support graduate student learning and practice. </w:t>
      </w:r>
      <w:r w:rsidRPr="002C42F2">
        <w:rPr>
          <w:i/>
          <w:iCs/>
          <w:lang w:val="en-US"/>
          <w:rPrChange w:id="162" w:author="Virginia Anne Nichols" w:date="2025-05-12T13:06:00Z" w16du:dateUtc="2025-05-12T11:06:00Z">
            <w:rPr>
              <w:i/>
              <w:iCs/>
            </w:rPr>
          </w:rPrChange>
        </w:rPr>
        <w:t>Front. Sustain. Food Syst.</w:t>
      </w:r>
      <w:r w:rsidRPr="002C42F2">
        <w:rPr>
          <w:lang w:val="en-US"/>
          <w:rPrChange w:id="163" w:author="Virginia Anne Nichols" w:date="2025-05-12T13:06:00Z" w16du:dateUtc="2025-05-12T11:06:00Z">
            <w:rPr/>
          </w:rPrChange>
        </w:rPr>
        <w:t xml:space="preserve"> </w:t>
      </w:r>
      <w:r w:rsidRPr="002C42F2">
        <w:rPr>
          <w:b/>
          <w:bCs/>
          <w:lang w:val="en-US"/>
          <w:rPrChange w:id="164" w:author="Virginia Anne Nichols" w:date="2025-05-12T13:06:00Z" w16du:dateUtc="2025-05-12T11:06:00Z">
            <w:rPr>
              <w:b/>
              <w:bCs/>
            </w:rPr>
          </w:rPrChange>
        </w:rPr>
        <w:t>7</w:t>
      </w:r>
      <w:r w:rsidRPr="002C42F2">
        <w:rPr>
          <w:lang w:val="en-US"/>
          <w:rPrChange w:id="165" w:author="Virginia Anne Nichols" w:date="2025-05-12T13:06:00Z" w16du:dateUtc="2025-05-12T11:06:00Z">
            <w:rPr/>
          </w:rPrChange>
        </w:rPr>
        <w:t>, (2023).</w:t>
      </w:r>
    </w:p>
    <w:p w14:paraId="39C39C0D" w14:textId="77777777" w:rsidR="002C42F2" w:rsidRPr="002C42F2" w:rsidRDefault="002C42F2" w:rsidP="002C42F2">
      <w:pPr>
        <w:pStyle w:val="Bibliography"/>
        <w:rPr>
          <w:lang w:val="en-US"/>
          <w:rPrChange w:id="166" w:author="Virginia Anne Nichols" w:date="2025-05-12T13:06:00Z" w16du:dateUtc="2025-05-12T11:06:00Z">
            <w:rPr/>
          </w:rPrChange>
        </w:rPr>
      </w:pPr>
      <w:r w:rsidRPr="002C42F2">
        <w:rPr>
          <w:lang w:val="en-US"/>
          <w:rPrChange w:id="167" w:author="Virginia Anne Nichols" w:date="2025-05-12T13:06:00Z" w16du:dateUtc="2025-05-12T11:06:00Z">
            <w:rPr/>
          </w:rPrChange>
        </w:rPr>
        <w:t>11.</w:t>
      </w:r>
      <w:r w:rsidRPr="002C42F2">
        <w:rPr>
          <w:lang w:val="en-US"/>
          <w:rPrChange w:id="168" w:author="Virginia Anne Nichols" w:date="2025-05-12T13:06:00Z" w16du:dateUtc="2025-05-12T11:06:00Z">
            <w:rPr/>
          </w:rPrChange>
        </w:rPr>
        <w:tab/>
        <w:t xml:space="preserve">Wezel, A. </w:t>
      </w:r>
      <w:r w:rsidRPr="002C42F2">
        <w:rPr>
          <w:i/>
          <w:iCs/>
          <w:lang w:val="en-US"/>
          <w:rPrChange w:id="169" w:author="Virginia Anne Nichols" w:date="2025-05-12T13:06:00Z" w16du:dateUtc="2025-05-12T11:06:00Z">
            <w:rPr>
              <w:i/>
              <w:iCs/>
            </w:rPr>
          </w:rPrChange>
        </w:rPr>
        <w:t>et al.</w:t>
      </w:r>
      <w:r w:rsidRPr="002C42F2">
        <w:rPr>
          <w:lang w:val="en-US"/>
          <w:rPrChange w:id="170" w:author="Virginia Anne Nichols" w:date="2025-05-12T13:06:00Z" w16du:dateUtc="2025-05-12T11:06:00Z">
            <w:rPr/>
          </w:rPrChange>
        </w:rPr>
        <w:t xml:space="preserve"> Agroecology as a science, a movement and a practice. A review. </w:t>
      </w:r>
      <w:r w:rsidRPr="002C42F2">
        <w:rPr>
          <w:i/>
          <w:iCs/>
          <w:lang w:val="en-US"/>
          <w:rPrChange w:id="171" w:author="Virginia Anne Nichols" w:date="2025-05-12T13:06:00Z" w16du:dateUtc="2025-05-12T11:06:00Z">
            <w:rPr>
              <w:i/>
              <w:iCs/>
            </w:rPr>
          </w:rPrChange>
        </w:rPr>
        <w:t>Agron. Sustain. Dev.</w:t>
      </w:r>
      <w:r w:rsidRPr="002C42F2">
        <w:rPr>
          <w:lang w:val="en-US"/>
          <w:rPrChange w:id="172" w:author="Virginia Anne Nichols" w:date="2025-05-12T13:06:00Z" w16du:dateUtc="2025-05-12T11:06:00Z">
            <w:rPr/>
          </w:rPrChange>
        </w:rPr>
        <w:t xml:space="preserve"> </w:t>
      </w:r>
      <w:r w:rsidRPr="002C42F2">
        <w:rPr>
          <w:b/>
          <w:bCs/>
          <w:lang w:val="en-US"/>
          <w:rPrChange w:id="173" w:author="Virginia Anne Nichols" w:date="2025-05-12T13:06:00Z" w16du:dateUtc="2025-05-12T11:06:00Z">
            <w:rPr>
              <w:b/>
              <w:bCs/>
            </w:rPr>
          </w:rPrChange>
        </w:rPr>
        <w:t>29</w:t>
      </w:r>
      <w:r w:rsidRPr="002C42F2">
        <w:rPr>
          <w:lang w:val="en-US"/>
          <w:rPrChange w:id="174" w:author="Virginia Anne Nichols" w:date="2025-05-12T13:06:00Z" w16du:dateUtc="2025-05-12T11:06:00Z">
            <w:rPr/>
          </w:rPrChange>
        </w:rPr>
        <w:t>, 503–515 (2009).</w:t>
      </w:r>
    </w:p>
    <w:p w14:paraId="20466FDF" w14:textId="77777777" w:rsidR="002C42F2" w:rsidRPr="002C42F2" w:rsidRDefault="002C42F2" w:rsidP="002C42F2">
      <w:pPr>
        <w:pStyle w:val="Bibliography"/>
        <w:rPr>
          <w:lang w:val="en-US"/>
          <w:rPrChange w:id="175" w:author="Virginia Anne Nichols" w:date="2025-05-12T13:06:00Z" w16du:dateUtc="2025-05-12T11:06:00Z">
            <w:rPr/>
          </w:rPrChange>
        </w:rPr>
      </w:pPr>
      <w:r w:rsidRPr="002C42F2">
        <w:rPr>
          <w:lang w:val="en-US"/>
          <w:rPrChange w:id="176" w:author="Virginia Anne Nichols" w:date="2025-05-12T13:06:00Z" w16du:dateUtc="2025-05-12T11:06:00Z">
            <w:rPr/>
          </w:rPrChange>
        </w:rPr>
        <w:t>12.</w:t>
      </w:r>
      <w:r w:rsidRPr="002C42F2">
        <w:rPr>
          <w:lang w:val="en-US"/>
          <w:rPrChange w:id="177" w:author="Virginia Anne Nichols" w:date="2025-05-12T13:06:00Z" w16du:dateUtc="2025-05-12T11:06:00Z">
            <w:rPr/>
          </w:rPrChange>
        </w:rPr>
        <w:tab/>
        <w:t xml:space="preserve">Almerico, G. M. Food and identity: Food studies, cultural, and personal identity. </w:t>
      </w:r>
      <w:r w:rsidRPr="002C42F2">
        <w:rPr>
          <w:i/>
          <w:iCs/>
          <w:lang w:val="en-US"/>
          <w:rPrChange w:id="178" w:author="Virginia Anne Nichols" w:date="2025-05-12T13:06:00Z" w16du:dateUtc="2025-05-12T11:06:00Z">
            <w:rPr>
              <w:i/>
              <w:iCs/>
            </w:rPr>
          </w:rPrChange>
        </w:rPr>
        <w:t>J. Int. Bus. Cult. Stud.</w:t>
      </w:r>
      <w:r w:rsidRPr="002C42F2">
        <w:rPr>
          <w:lang w:val="en-US"/>
          <w:rPrChange w:id="179" w:author="Virginia Anne Nichols" w:date="2025-05-12T13:06:00Z" w16du:dateUtc="2025-05-12T11:06:00Z">
            <w:rPr/>
          </w:rPrChange>
        </w:rPr>
        <w:t xml:space="preserve"> </w:t>
      </w:r>
      <w:r w:rsidRPr="002C42F2">
        <w:rPr>
          <w:b/>
          <w:bCs/>
          <w:lang w:val="en-US"/>
          <w:rPrChange w:id="180" w:author="Virginia Anne Nichols" w:date="2025-05-12T13:06:00Z" w16du:dateUtc="2025-05-12T11:06:00Z">
            <w:rPr>
              <w:b/>
              <w:bCs/>
            </w:rPr>
          </w:rPrChange>
        </w:rPr>
        <w:t>8</w:t>
      </w:r>
      <w:r w:rsidRPr="002C42F2">
        <w:rPr>
          <w:lang w:val="en-US"/>
          <w:rPrChange w:id="181" w:author="Virginia Anne Nichols" w:date="2025-05-12T13:06:00Z" w16du:dateUtc="2025-05-12T11:06:00Z">
            <w:rPr/>
          </w:rPrChange>
        </w:rPr>
        <w:t>, (2014).</w:t>
      </w:r>
    </w:p>
    <w:p w14:paraId="493E8CFC" w14:textId="77777777" w:rsidR="002C42F2" w:rsidRPr="002C42F2" w:rsidRDefault="002C42F2" w:rsidP="002C42F2">
      <w:pPr>
        <w:pStyle w:val="Bibliography"/>
        <w:rPr>
          <w:lang w:val="en-US"/>
          <w:rPrChange w:id="182" w:author="Virginia Anne Nichols" w:date="2025-05-12T13:06:00Z" w16du:dateUtc="2025-05-12T11:06:00Z">
            <w:rPr/>
          </w:rPrChange>
        </w:rPr>
      </w:pPr>
      <w:r w:rsidRPr="002C42F2">
        <w:rPr>
          <w:lang w:val="en-US"/>
          <w:rPrChange w:id="183" w:author="Virginia Anne Nichols" w:date="2025-05-12T13:06:00Z" w16du:dateUtc="2025-05-12T11:06:00Z">
            <w:rPr/>
          </w:rPrChange>
        </w:rPr>
        <w:t>13.</w:t>
      </w:r>
      <w:r w:rsidRPr="002C42F2">
        <w:rPr>
          <w:lang w:val="en-US"/>
          <w:rPrChange w:id="184" w:author="Virginia Anne Nichols" w:date="2025-05-12T13:06:00Z" w16du:dateUtc="2025-05-12T11:06:00Z">
            <w:rPr/>
          </w:rPrChange>
        </w:rPr>
        <w:tab/>
        <w:t xml:space="preserve">D’Ignazio, C. &amp; Klein, L. F. </w:t>
      </w:r>
      <w:r w:rsidRPr="002C42F2">
        <w:rPr>
          <w:i/>
          <w:iCs/>
          <w:lang w:val="en-US"/>
          <w:rPrChange w:id="185" w:author="Virginia Anne Nichols" w:date="2025-05-12T13:06:00Z" w16du:dateUtc="2025-05-12T11:06:00Z">
            <w:rPr>
              <w:i/>
              <w:iCs/>
            </w:rPr>
          </w:rPrChange>
        </w:rPr>
        <w:t>Data Feminism</w:t>
      </w:r>
      <w:r w:rsidRPr="002C42F2">
        <w:rPr>
          <w:lang w:val="en-US"/>
          <w:rPrChange w:id="186" w:author="Virginia Anne Nichols" w:date="2025-05-12T13:06:00Z" w16du:dateUtc="2025-05-12T11:06:00Z">
            <w:rPr/>
          </w:rPrChange>
        </w:rPr>
        <w:t>. (The MIT Press, 2020).</w:t>
      </w:r>
    </w:p>
    <w:p w14:paraId="7FB38A9E" w14:textId="77777777" w:rsidR="002C42F2" w:rsidRPr="002C42F2" w:rsidRDefault="002C42F2" w:rsidP="002C42F2">
      <w:pPr>
        <w:pStyle w:val="Bibliography"/>
        <w:rPr>
          <w:lang w:val="en-US"/>
          <w:rPrChange w:id="187" w:author="Virginia Anne Nichols" w:date="2025-05-12T13:06:00Z" w16du:dateUtc="2025-05-12T11:06:00Z">
            <w:rPr/>
          </w:rPrChange>
        </w:rPr>
      </w:pPr>
      <w:r w:rsidRPr="002C42F2">
        <w:rPr>
          <w:lang w:val="en-US"/>
          <w:rPrChange w:id="188" w:author="Virginia Anne Nichols" w:date="2025-05-12T13:06:00Z" w16du:dateUtc="2025-05-12T11:06:00Z">
            <w:rPr/>
          </w:rPrChange>
        </w:rPr>
        <w:t>14.</w:t>
      </w:r>
      <w:r w:rsidRPr="002C42F2">
        <w:rPr>
          <w:lang w:val="en-US"/>
          <w:rPrChange w:id="189" w:author="Virginia Anne Nichols" w:date="2025-05-12T13:06:00Z" w16du:dateUtc="2025-05-12T11:06:00Z">
            <w:rPr/>
          </w:rPrChange>
        </w:rPr>
        <w:tab/>
        <w:t xml:space="preserve">Crenshaw, K. Mapping the Margins: Intersectionality, Identity Politics, and Violence against Women of Color. </w:t>
      </w:r>
      <w:r w:rsidRPr="002C42F2">
        <w:rPr>
          <w:i/>
          <w:iCs/>
          <w:lang w:val="en-US"/>
          <w:rPrChange w:id="190" w:author="Virginia Anne Nichols" w:date="2025-05-12T13:06:00Z" w16du:dateUtc="2025-05-12T11:06:00Z">
            <w:rPr>
              <w:i/>
              <w:iCs/>
            </w:rPr>
          </w:rPrChange>
        </w:rPr>
        <w:t>Stanford Law Rev.</w:t>
      </w:r>
      <w:r w:rsidRPr="002C42F2">
        <w:rPr>
          <w:lang w:val="en-US"/>
          <w:rPrChange w:id="191" w:author="Virginia Anne Nichols" w:date="2025-05-12T13:06:00Z" w16du:dateUtc="2025-05-12T11:06:00Z">
            <w:rPr/>
          </w:rPrChange>
        </w:rPr>
        <w:t xml:space="preserve"> </w:t>
      </w:r>
      <w:r w:rsidRPr="002C42F2">
        <w:rPr>
          <w:b/>
          <w:bCs/>
          <w:lang w:val="en-US"/>
          <w:rPrChange w:id="192" w:author="Virginia Anne Nichols" w:date="2025-05-12T13:06:00Z" w16du:dateUtc="2025-05-12T11:06:00Z">
            <w:rPr>
              <w:b/>
              <w:bCs/>
            </w:rPr>
          </w:rPrChange>
        </w:rPr>
        <w:t>43</w:t>
      </w:r>
      <w:r w:rsidRPr="002C42F2">
        <w:rPr>
          <w:lang w:val="en-US"/>
          <w:rPrChange w:id="193" w:author="Virginia Anne Nichols" w:date="2025-05-12T13:06:00Z" w16du:dateUtc="2025-05-12T11:06:00Z">
            <w:rPr/>
          </w:rPrChange>
        </w:rPr>
        <w:t>, 1241–1299 (1991).</w:t>
      </w:r>
    </w:p>
    <w:p w14:paraId="25D9BEE5" w14:textId="77777777" w:rsidR="002C42F2" w:rsidRPr="002C42F2" w:rsidRDefault="002C42F2" w:rsidP="002C42F2">
      <w:pPr>
        <w:pStyle w:val="Bibliography"/>
        <w:rPr>
          <w:lang w:val="en-US"/>
          <w:rPrChange w:id="194" w:author="Virginia Anne Nichols" w:date="2025-05-12T13:06:00Z" w16du:dateUtc="2025-05-12T11:06:00Z">
            <w:rPr/>
          </w:rPrChange>
        </w:rPr>
      </w:pPr>
      <w:r w:rsidRPr="002C42F2">
        <w:rPr>
          <w:lang w:val="en-US"/>
          <w:rPrChange w:id="195" w:author="Virginia Anne Nichols" w:date="2025-05-12T13:06:00Z" w16du:dateUtc="2025-05-12T11:06:00Z">
            <w:rPr/>
          </w:rPrChange>
        </w:rPr>
        <w:t>15.</w:t>
      </w:r>
      <w:r w:rsidRPr="002C42F2">
        <w:rPr>
          <w:lang w:val="en-US"/>
          <w:rPrChange w:id="196" w:author="Virginia Anne Nichols" w:date="2025-05-12T13:06:00Z" w16du:dateUtc="2025-05-12T11:06:00Z">
            <w:rPr/>
          </w:rPrChange>
        </w:rPr>
        <w:tab/>
        <w:t xml:space="preserve">Rissing, A., Burchfield, E. K., Spangler, K. A. &amp; Schumacher, B. L. Implications of US agricultural data practices for sustainable food systems research. </w:t>
      </w:r>
      <w:r w:rsidRPr="002C42F2">
        <w:rPr>
          <w:i/>
          <w:iCs/>
          <w:lang w:val="en-US"/>
          <w:rPrChange w:id="197" w:author="Virginia Anne Nichols" w:date="2025-05-12T13:06:00Z" w16du:dateUtc="2025-05-12T11:06:00Z">
            <w:rPr>
              <w:i/>
              <w:iCs/>
            </w:rPr>
          </w:rPrChange>
        </w:rPr>
        <w:t>Nat. Food</w:t>
      </w:r>
      <w:r w:rsidRPr="002C42F2">
        <w:rPr>
          <w:lang w:val="en-US"/>
          <w:rPrChange w:id="198" w:author="Virginia Anne Nichols" w:date="2025-05-12T13:06:00Z" w16du:dateUtc="2025-05-12T11:06:00Z">
            <w:rPr/>
          </w:rPrChange>
        </w:rPr>
        <w:t xml:space="preserve"> 1–5 (2023) doi:10.1038/s43016-023-00711-2.</w:t>
      </w:r>
    </w:p>
    <w:p w14:paraId="2D7D1575" w14:textId="77777777" w:rsidR="002C42F2" w:rsidRPr="002C42F2" w:rsidRDefault="002C42F2" w:rsidP="002C42F2">
      <w:pPr>
        <w:pStyle w:val="Bibliography"/>
        <w:rPr>
          <w:lang w:val="en-US"/>
          <w:rPrChange w:id="199" w:author="Virginia Anne Nichols" w:date="2025-05-12T13:06:00Z" w16du:dateUtc="2025-05-12T11:06:00Z">
            <w:rPr/>
          </w:rPrChange>
        </w:rPr>
      </w:pPr>
      <w:r w:rsidRPr="002C42F2">
        <w:rPr>
          <w:lang w:val="en-US"/>
          <w:rPrChange w:id="200" w:author="Virginia Anne Nichols" w:date="2025-05-12T13:06:00Z" w16du:dateUtc="2025-05-12T11:06:00Z">
            <w:rPr/>
          </w:rPrChange>
        </w:rPr>
        <w:t>16.</w:t>
      </w:r>
      <w:r w:rsidRPr="002C42F2">
        <w:rPr>
          <w:lang w:val="en-US"/>
          <w:rPrChange w:id="201" w:author="Virginia Anne Nichols" w:date="2025-05-12T13:06:00Z" w16du:dateUtc="2025-05-12T11:06:00Z">
            <w:rPr/>
          </w:rPrChange>
        </w:rPr>
        <w:tab/>
        <w:t xml:space="preserve">Weber, M. </w:t>
      </w:r>
      <w:r w:rsidRPr="002C42F2">
        <w:rPr>
          <w:i/>
          <w:iCs/>
          <w:lang w:val="en-US"/>
          <w:rPrChange w:id="202" w:author="Virginia Anne Nichols" w:date="2025-05-12T13:06:00Z" w16du:dateUtc="2025-05-12T11:06:00Z">
            <w:rPr>
              <w:i/>
              <w:iCs/>
            </w:rPr>
          </w:rPrChange>
        </w:rPr>
        <w:t>Economy and Society: An Outline of Interpretive Sociology</w:t>
      </w:r>
      <w:r w:rsidRPr="002C42F2">
        <w:rPr>
          <w:lang w:val="en-US"/>
          <w:rPrChange w:id="203" w:author="Virginia Anne Nichols" w:date="2025-05-12T13:06:00Z" w16du:dateUtc="2025-05-12T11:06:00Z">
            <w:rPr/>
          </w:rPrChange>
        </w:rPr>
        <w:t>. (Bedminster Press, 1968).</w:t>
      </w:r>
    </w:p>
    <w:p w14:paraId="32AD012C" w14:textId="77777777" w:rsidR="002C42F2" w:rsidRPr="002C42F2" w:rsidRDefault="002C42F2" w:rsidP="002C42F2">
      <w:pPr>
        <w:pStyle w:val="Bibliography"/>
        <w:rPr>
          <w:lang w:val="en-US"/>
          <w:rPrChange w:id="204" w:author="Virginia Anne Nichols" w:date="2025-05-12T13:06:00Z" w16du:dateUtc="2025-05-12T11:06:00Z">
            <w:rPr/>
          </w:rPrChange>
        </w:rPr>
      </w:pPr>
      <w:r w:rsidRPr="002C42F2">
        <w:rPr>
          <w:lang w:val="en-US"/>
          <w:rPrChange w:id="205" w:author="Virginia Anne Nichols" w:date="2025-05-12T13:06:00Z" w16du:dateUtc="2025-05-12T11:06:00Z">
            <w:rPr/>
          </w:rPrChange>
        </w:rPr>
        <w:t>17.</w:t>
      </w:r>
      <w:r w:rsidRPr="002C42F2">
        <w:rPr>
          <w:lang w:val="en-US"/>
          <w:rPrChange w:id="206" w:author="Virginia Anne Nichols" w:date="2025-05-12T13:06:00Z" w16du:dateUtc="2025-05-12T11:06:00Z">
            <w:rPr/>
          </w:rPrChange>
        </w:rPr>
        <w:tab/>
        <w:t xml:space="preserve">Kelly, C. Exploited: The Unexpected Victims of Animal Agriculture. </w:t>
      </w:r>
      <w:r w:rsidRPr="002C42F2">
        <w:rPr>
          <w:i/>
          <w:iCs/>
          <w:lang w:val="en-US"/>
          <w:rPrChange w:id="207" w:author="Virginia Anne Nichols" w:date="2025-05-12T13:06:00Z" w16du:dateUtc="2025-05-12T11:06:00Z">
            <w:rPr>
              <w:i/>
              <w:iCs/>
            </w:rPr>
          </w:rPrChange>
        </w:rPr>
        <w:t>Anim. Law</w:t>
      </w:r>
      <w:r w:rsidRPr="002C42F2">
        <w:rPr>
          <w:lang w:val="en-US"/>
          <w:rPrChange w:id="208" w:author="Virginia Anne Nichols" w:date="2025-05-12T13:06:00Z" w16du:dateUtc="2025-05-12T11:06:00Z">
            <w:rPr/>
          </w:rPrChange>
        </w:rPr>
        <w:t xml:space="preserve"> </w:t>
      </w:r>
      <w:r w:rsidRPr="002C42F2">
        <w:rPr>
          <w:b/>
          <w:bCs/>
          <w:lang w:val="en-US"/>
          <w:rPrChange w:id="209" w:author="Virginia Anne Nichols" w:date="2025-05-12T13:06:00Z" w16du:dateUtc="2025-05-12T11:06:00Z">
            <w:rPr>
              <w:b/>
              <w:bCs/>
            </w:rPr>
          </w:rPrChange>
        </w:rPr>
        <w:t>30</w:t>
      </w:r>
      <w:r w:rsidRPr="002C42F2">
        <w:rPr>
          <w:lang w:val="en-US"/>
          <w:rPrChange w:id="210" w:author="Virginia Anne Nichols" w:date="2025-05-12T13:06:00Z" w16du:dateUtc="2025-05-12T11:06:00Z">
            <w:rPr/>
          </w:rPrChange>
        </w:rPr>
        <w:t>, 103–138 (2024).</w:t>
      </w:r>
    </w:p>
    <w:p w14:paraId="3212BC64" w14:textId="77777777" w:rsidR="002C42F2" w:rsidRPr="002C42F2" w:rsidRDefault="002C42F2" w:rsidP="002C42F2">
      <w:pPr>
        <w:pStyle w:val="Bibliography"/>
        <w:rPr>
          <w:lang w:val="en-US"/>
          <w:rPrChange w:id="211" w:author="Virginia Anne Nichols" w:date="2025-05-12T13:06:00Z" w16du:dateUtc="2025-05-12T11:06:00Z">
            <w:rPr/>
          </w:rPrChange>
        </w:rPr>
      </w:pPr>
      <w:r w:rsidRPr="002C42F2">
        <w:rPr>
          <w:lang w:val="en-US"/>
          <w:rPrChange w:id="212" w:author="Virginia Anne Nichols" w:date="2025-05-12T13:06:00Z" w16du:dateUtc="2025-05-12T11:06:00Z">
            <w:rPr/>
          </w:rPrChange>
        </w:rPr>
        <w:t>18.</w:t>
      </w:r>
      <w:r w:rsidRPr="002C42F2">
        <w:rPr>
          <w:lang w:val="en-US"/>
          <w:rPrChange w:id="213" w:author="Virginia Anne Nichols" w:date="2025-05-12T13:06:00Z" w16du:dateUtc="2025-05-12T11:06:00Z">
            <w:rPr/>
          </w:rPrChange>
        </w:rPr>
        <w:tab/>
        <w:t xml:space="preserve">Brayboy, B. M. J. &amp; Tachine, A. R. Myths, Erasure, and Violence: The Immoral Triad of the Morrill Act. </w:t>
      </w:r>
      <w:r w:rsidRPr="002C42F2">
        <w:rPr>
          <w:i/>
          <w:iCs/>
          <w:lang w:val="en-US"/>
          <w:rPrChange w:id="214" w:author="Virginia Anne Nichols" w:date="2025-05-12T13:06:00Z" w16du:dateUtc="2025-05-12T11:06:00Z">
            <w:rPr>
              <w:i/>
              <w:iCs/>
            </w:rPr>
          </w:rPrChange>
        </w:rPr>
        <w:t>Native Am. Indig. Stud.</w:t>
      </w:r>
      <w:r w:rsidRPr="002C42F2">
        <w:rPr>
          <w:lang w:val="en-US"/>
          <w:rPrChange w:id="215" w:author="Virginia Anne Nichols" w:date="2025-05-12T13:06:00Z" w16du:dateUtc="2025-05-12T11:06:00Z">
            <w:rPr/>
          </w:rPrChange>
        </w:rPr>
        <w:t xml:space="preserve"> </w:t>
      </w:r>
      <w:r w:rsidRPr="002C42F2">
        <w:rPr>
          <w:b/>
          <w:bCs/>
          <w:lang w:val="en-US"/>
          <w:rPrChange w:id="216" w:author="Virginia Anne Nichols" w:date="2025-05-12T13:06:00Z" w16du:dateUtc="2025-05-12T11:06:00Z">
            <w:rPr>
              <w:b/>
              <w:bCs/>
            </w:rPr>
          </w:rPrChange>
        </w:rPr>
        <w:t>8</w:t>
      </w:r>
      <w:r w:rsidRPr="002C42F2">
        <w:rPr>
          <w:lang w:val="en-US"/>
          <w:rPrChange w:id="217" w:author="Virginia Anne Nichols" w:date="2025-05-12T13:06:00Z" w16du:dateUtc="2025-05-12T11:06:00Z">
            <w:rPr/>
          </w:rPrChange>
        </w:rPr>
        <w:t>, 139–144 (2021).</w:t>
      </w:r>
    </w:p>
    <w:p w14:paraId="13D22624" w14:textId="77777777" w:rsidR="002C42F2" w:rsidRPr="002C42F2" w:rsidRDefault="002C42F2" w:rsidP="002C42F2">
      <w:pPr>
        <w:pStyle w:val="Bibliography"/>
        <w:rPr>
          <w:lang w:val="en-US"/>
          <w:rPrChange w:id="218" w:author="Virginia Anne Nichols" w:date="2025-05-12T13:06:00Z" w16du:dateUtc="2025-05-12T11:06:00Z">
            <w:rPr/>
          </w:rPrChange>
        </w:rPr>
      </w:pPr>
      <w:r w:rsidRPr="002C42F2">
        <w:rPr>
          <w:lang w:val="en-US"/>
          <w:rPrChange w:id="219" w:author="Virginia Anne Nichols" w:date="2025-05-12T13:06:00Z" w16du:dateUtc="2025-05-12T11:06:00Z">
            <w:rPr/>
          </w:rPrChange>
        </w:rPr>
        <w:t>19.</w:t>
      </w:r>
      <w:r w:rsidRPr="002C42F2">
        <w:rPr>
          <w:lang w:val="en-US"/>
          <w:rPrChange w:id="220" w:author="Virginia Anne Nichols" w:date="2025-05-12T13:06:00Z" w16du:dateUtc="2025-05-12T11:06:00Z">
            <w:rPr/>
          </w:rPrChange>
        </w:rPr>
        <w:tab/>
        <w:t xml:space="preserve">Nash, M. A. Entangled Pasts: Land-Grant Colleges and American Indian Dispossession. </w:t>
      </w:r>
      <w:r w:rsidRPr="002C42F2">
        <w:rPr>
          <w:i/>
          <w:iCs/>
          <w:lang w:val="en-US"/>
          <w:rPrChange w:id="221" w:author="Virginia Anne Nichols" w:date="2025-05-12T13:06:00Z" w16du:dateUtc="2025-05-12T11:06:00Z">
            <w:rPr>
              <w:i/>
              <w:iCs/>
            </w:rPr>
          </w:rPrChange>
        </w:rPr>
        <w:t>Hist. Educ. Q.</w:t>
      </w:r>
      <w:r w:rsidRPr="002C42F2">
        <w:rPr>
          <w:lang w:val="en-US"/>
          <w:rPrChange w:id="222" w:author="Virginia Anne Nichols" w:date="2025-05-12T13:06:00Z" w16du:dateUtc="2025-05-12T11:06:00Z">
            <w:rPr/>
          </w:rPrChange>
        </w:rPr>
        <w:t xml:space="preserve"> </w:t>
      </w:r>
      <w:r w:rsidRPr="002C42F2">
        <w:rPr>
          <w:b/>
          <w:bCs/>
          <w:lang w:val="en-US"/>
          <w:rPrChange w:id="223" w:author="Virginia Anne Nichols" w:date="2025-05-12T13:06:00Z" w16du:dateUtc="2025-05-12T11:06:00Z">
            <w:rPr>
              <w:b/>
              <w:bCs/>
            </w:rPr>
          </w:rPrChange>
        </w:rPr>
        <w:t>59</w:t>
      </w:r>
      <w:r w:rsidRPr="002C42F2">
        <w:rPr>
          <w:lang w:val="en-US"/>
          <w:rPrChange w:id="224" w:author="Virginia Anne Nichols" w:date="2025-05-12T13:06:00Z" w16du:dateUtc="2025-05-12T11:06:00Z">
            <w:rPr/>
          </w:rPrChange>
        </w:rPr>
        <w:t>, 437–467 (2019).</w:t>
      </w:r>
    </w:p>
    <w:p w14:paraId="000DF671" w14:textId="77777777" w:rsidR="002C42F2" w:rsidRPr="002C42F2" w:rsidRDefault="002C42F2" w:rsidP="002C42F2">
      <w:pPr>
        <w:pStyle w:val="Bibliography"/>
        <w:rPr>
          <w:lang w:val="en-US"/>
          <w:rPrChange w:id="225" w:author="Virginia Anne Nichols" w:date="2025-05-12T13:06:00Z" w16du:dateUtc="2025-05-12T11:06:00Z">
            <w:rPr/>
          </w:rPrChange>
        </w:rPr>
      </w:pPr>
      <w:r w:rsidRPr="002C42F2">
        <w:rPr>
          <w:lang w:val="en-US"/>
          <w:rPrChange w:id="226" w:author="Virginia Anne Nichols" w:date="2025-05-12T13:06:00Z" w16du:dateUtc="2025-05-12T11:06:00Z">
            <w:rPr/>
          </w:rPrChange>
        </w:rPr>
        <w:t>20.</w:t>
      </w:r>
      <w:r w:rsidRPr="002C42F2">
        <w:rPr>
          <w:lang w:val="en-US"/>
          <w:rPrChange w:id="227" w:author="Virginia Anne Nichols" w:date="2025-05-12T13:06:00Z" w16du:dateUtc="2025-05-12T11:06:00Z">
            <w:rPr/>
          </w:rPrChange>
        </w:rPr>
        <w:tab/>
        <w:t xml:space="preserve">Who Owns the Land? Agricultural Land Ownership by Race/Ethnicity. </w:t>
      </w:r>
      <w:r w:rsidRPr="002C42F2">
        <w:rPr>
          <w:i/>
          <w:iCs/>
          <w:lang w:val="en-US"/>
          <w:rPrChange w:id="228" w:author="Virginia Anne Nichols" w:date="2025-05-12T13:06:00Z" w16du:dateUtc="2025-05-12T11:06:00Z">
            <w:rPr>
              <w:i/>
              <w:iCs/>
            </w:rPr>
          </w:rPrChange>
        </w:rPr>
        <w:t>Rural Am. Rural Dev. Perspect.</w:t>
      </w:r>
      <w:r w:rsidRPr="002C42F2">
        <w:rPr>
          <w:lang w:val="en-US"/>
          <w:rPrChange w:id="229" w:author="Virginia Anne Nichols" w:date="2025-05-12T13:06:00Z" w16du:dateUtc="2025-05-12T11:06:00Z">
            <w:rPr/>
          </w:rPrChange>
        </w:rPr>
        <w:t xml:space="preserve"> (2002) </w:t>
      </w:r>
      <w:proofErr w:type="gramStart"/>
      <w:r w:rsidRPr="002C42F2">
        <w:rPr>
          <w:lang w:val="en-US"/>
          <w:rPrChange w:id="230" w:author="Virginia Anne Nichols" w:date="2025-05-12T13:06:00Z" w16du:dateUtc="2025-05-12T11:06:00Z">
            <w:rPr/>
          </w:rPrChange>
        </w:rPr>
        <w:t>doi:10.22004/ag.econ</w:t>
      </w:r>
      <w:proofErr w:type="gramEnd"/>
      <w:r w:rsidRPr="002C42F2">
        <w:rPr>
          <w:lang w:val="en-US"/>
          <w:rPrChange w:id="231" w:author="Virginia Anne Nichols" w:date="2025-05-12T13:06:00Z" w16du:dateUtc="2025-05-12T11:06:00Z">
            <w:rPr/>
          </w:rPrChange>
        </w:rPr>
        <w:t>.289693.</w:t>
      </w:r>
    </w:p>
    <w:p w14:paraId="32B40BD8" w14:textId="77777777" w:rsidR="002C42F2" w:rsidRPr="002C42F2" w:rsidRDefault="002C42F2" w:rsidP="002C42F2">
      <w:pPr>
        <w:pStyle w:val="Bibliography"/>
        <w:rPr>
          <w:lang w:val="en-US"/>
          <w:rPrChange w:id="232" w:author="Virginia Anne Nichols" w:date="2025-05-12T13:06:00Z" w16du:dateUtc="2025-05-12T11:06:00Z">
            <w:rPr/>
          </w:rPrChange>
        </w:rPr>
      </w:pPr>
      <w:r w:rsidRPr="002C42F2">
        <w:rPr>
          <w:lang w:val="en-US"/>
          <w:rPrChange w:id="233" w:author="Virginia Anne Nichols" w:date="2025-05-12T13:06:00Z" w16du:dateUtc="2025-05-12T11:06:00Z">
            <w:rPr/>
          </w:rPrChange>
        </w:rPr>
        <w:t>21.</w:t>
      </w:r>
      <w:r w:rsidRPr="002C42F2">
        <w:rPr>
          <w:lang w:val="en-US"/>
          <w:rPrChange w:id="234" w:author="Virginia Anne Nichols" w:date="2025-05-12T13:06:00Z" w16du:dateUtc="2025-05-12T11:06:00Z">
            <w:rPr/>
          </w:rPrChange>
        </w:rPr>
        <w:tab/>
        <w:t xml:space="preserve">Copeland, R. W. In the Beginning: Origins of African American Real Property Ownership in the United States. </w:t>
      </w:r>
      <w:r w:rsidRPr="002C42F2">
        <w:rPr>
          <w:i/>
          <w:iCs/>
          <w:lang w:val="en-US"/>
          <w:rPrChange w:id="235" w:author="Virginia Anne Nichols" w:date="2025-05-12T13:06:00Z" w16du:dateUtc="2025-05-12T11:06:00Z">
            <w:rPr>
              <w:i/>
              <w:iCs/>
            </w:rPr>
          </w:rPrChange>
        </w:rPr>
        <w:t>J. Black Stud.</w:t>
      </w:r>
      <w:r w:rsidRPr="002C42F2">
        <w:rPr>
          <w:lang w:val="en-US"/>
          <w:rPrChange w:id="236" w:author="Virginia Anne Nichols" w:date="2025-05-12T13:06:00Z" w16du:dateUtc="2025-05-12T11:06:00Z">
            <w:rPr/>
          </w:rPrChange>
        </w:rPr>
        <w:t xml:space="preserve"> </w:t>
      </w:r>
      <w:r w:rsidRPr="002C42F2">
        <w:rPr>
          <w:b/>
          <w:bCs/>
          <w:lang w:val="en-US"/>
          <w:rPrChange w:id="237" w:author="Virginia Anne Nichols" w:date="2025-05-12T13:06:00Z" w16du:dateUtc="2025-05-12T11:06:00Z">
            <w:rPr>
              <w:b/>
              <w:bCs/>
            </w:rPr>
          </w:rPrChange>
        </w:rPr>
        <w:t>44</w:t>
      </w:r>
      <w:r w:rsidRPr="002C42F2">
        <w:rPr>
          <w:lang w:val="en-US"/>
          <w:rPrChange w:id="238" w:author="Virginia Anne Nichols" w:date="2025-05-12T13:06:00Z" w16du:dateUtc="2025-05-12T11:06:00Z">
            <w:rPr/>
          </w:rPrChange>
        </w:rPr>
        <w:t>, 646–664 (2013).</w:t>
      </w:r>
    </w:p>
    <w:p w14:paraId="40371930" w14:textId="77777777" w:rsidR="002C42F2" w:rsidRPr="002C42F2" w:rsidRDefault="002C42F2" w:rsidP="002C42F2">
      <w:pPr>
        <w:pStyle w:val="Bibliography"/>
        <w:rPr>
          <w:lang w:val="en-US"/>
          <w:rPrChange w:id="239" w:author="Virginia Anne Nichols" w:date="2025-05-12T13:06:00Z" w16du:dateUtc="2025-05-12T11:06:00Z">
            <w:rPr/>
          </w:rPrChange>
        </w:rPr>
      </w:pPr>
      <w:r w:rsidRPr="002C42F2">
        <w:rPr>
          <w:lang w:val="en-US"/>
          <w:rPrChange w:id="240" w:author="Virginia Anne Nichols" w:date="2025-05-12T13:06:00Z" w16du:dateUtc="2025-05-12T11:06:00Z">
            <w:rPr/>
          </w:rPrChange>
        </w:rPr>
        <w:t>22.</w:t>
      </w:r>
      <w:r w:rsidRPr="002C42F2">
        <w:rPr>
          <w:lang w:val="en-US"/>
          <w:rPrChange w:id="241" w:author="Virginia Anne Nichols" w:date="2025-05-12T13:06:00Z" w16du:dateUtc="2025-05-12T11:06:00Z">
            <w:rPr/>
          </w:rPrChange>
        </w:rPr>
        <w:tab/>
        <w:t xml:space="preserve">Aoki, K. No Right to Own: The Early Twentieth-Century Alien Land Laws as a Prelude to Internment Symposium: The Long Shadow of Korematsu. </w:t>
      </w:r>
      <w:r w:rsidRPr="002C42F2">
        <w:rPr>
          <w:i/>
          <w:iCs/>
          <w:lang w:val="en-US"/>
          <w:rPrChange w:id="242" w:author="Virginia Anne Nichols" w:date="2025-05-12T13:06:00Z" w16du:dateUtc="2025-05-12T11:06:00Z">
            <w:rPr>
              <w:i/>
              <w:iCs/>
            </w:rPr>
          </w:rPrChange>
        </w:rPr>
        <w:t>Boston Coll. Third World Law J.</w:t>
      </w:r>
      <w:r w:rsidRPr="002C42F2">
        <w:rPr>
          <w:lang w:val="en-US"/>
          <w:rPrChange w:id="243" w:author="Virginia Anne Nichols" w:date="2025-05-12T13:06:00Z" w16du:dateUtc="2025-05-12T11:06:00Z">
            <w:rPr/>
          </w:rPrChange>
        </w:rPr>
        <w:t xml:space="preserve"> </w:t>
      </w:r>
      <w:r w:rsidRPr="002C42F2">
        <w:rPr>
          <w:b/>
          <w:bCs/>
          <w:lang w:val="en-US"/>
          <w:rPrChange w:id="244" w:author="Virginia Anne Nichols" w:date="2025-05-12T13:06:00Z" w16du:dateUtc="2025-05-12T11:06:00Z">
            <w:rPr>
              <w:b/>
              <w:bCs/>
            </w:rPr>
          </w:rPrChange>
        </w:rPr>
        <w:t>19</w:t>
      </w:r>
      <w:r w:rsidRPr="002C42F2">
        <w:rPr>
          <w:lang w:val="en-US"/>
          <w:rPrChange w:id="245" w:author="Virginia Anne Nichols" w:date="2025-05-12T13:06:00Z" w16du:dateUtc="2025-05-12T11:06:00Z">
            <w:rPr/>
          </w:rPrChange>
        </w:rPr>
        <w:t>, 37–72 (1998).</w:t>
      </w:r>
    </w:p>
    <w:p w14:paraId="1CCE2500" w14:textId="77777777" w:rsidR="002C42F2" w:rsidRPr="002C42F2" w:rsidRDefault="002C42F2" w:rsidP="002C42F2">
      <w:pPr>
        <w:pStyle w:val="Bibliography"/>
        <w:rPr>
          <w:lang w:val="en-US"/>
          <w:rPrChange w:id="246" w:author="Virginia Anne Nichols" w:date="2025-05-12T13:06:00Z" w16du:dateUtc="2025-05-12T11:06:00Z">
            <w:rPr/>
          </w:rPrChange>
        </w:rPr>
      </w:pPr>
      <w:r w:rsidRPr="002C42F2">
        <w:rPr>
          <w:lang w:val="en-US"/>
          <w:rPrChange w:id="247" w:author="Virginia Anne Nichols" w:date="2025-05-12T13:06:00Z" w16du:dateUtc="2025-05-12T11:06:00Z">
            <w:rPr/>
          </w:rPrChange>
        </w:rPr>
        <w:t>23.</w:t>
      </w:r>
      <w:r w:rsidRPr="002C42F2">
        <w:rPr>
          <w:lang w:val="en-US"/>
          <w:rPrChange w:id="248" w:author="Virginia Anne Nichols" w:date="2025-05-12T13:06:00Z" w16du:dateUtc="2025-05-12T11:06:00Z">
            <w:rPr/>
          </w:rPrChange>
        </w:rPr>
        <w:tab/>
        <w:t xml:space="preserve">Collins, P. H. Black Feminist Thought in the Matrix of Domination. in </w:t>
      </w:r>
      <w:r w:rsidRPr="002C42F2">
        <w:rPr>
          <w:i/>
          <w:iCs/>
          <w:lang w:val="en-US"/>
          <w:rPrChange w:id="249" w:author="Virginia Anne Nichols" w:date="2025-05-12T13:06:00Z" w16du:dateUtc="2025-05-12T11:06:00Z">
            <w:rPr>
              <w:i/>
              <w:iCs/>
            </w:rPr>
          </w:rPrChange>
        </w:rPr>
        <w:t>Black feminist thought: Knowledge, consciousness, and the politics of empowerment</w:t>
      </w:r>
      <w:r w:rsidRPr="002C42F2">
        <w:rPr>
          <w:lang w:val="en-US"/>
          <w:rPrChange w:id="250" w:author="Virginia Anne Nichols" w:date="2025-05-12T13:06:00Z" w16du:dateUtc="2025-05-12T11:06:00Z">
            <w:rPr/>
          </w:rPrChange>
        </w:rPr>
        <w:t xml:space="preserve"> vol. 138 221–238 (1990).</w:t>
      </w:r>
    </w:p>
    <w:p w14:paraId="2B6E2D52" w14:textId="77777777" w:rsidR="002C42F2" w:rsidRPr="002C42F2" w:rsidRDefault="002C42F2" w:rsidP="002C42F2">
      <w:pPr>
        <w:pStyle w:val="Bibliography"/>
        <w:rPr>
          <w:lang w:val="en-US"/>
          <w:rPrChange w:id="251" w:author="Virginia Anne Nichols" w:date="2025-05-12T13:06:00Z" w16du:dateUtc="2025-05-12T11:06:00Z">
            <w:rPr/>
          </w:rPrChange>
        </w:rPr>
      </w:pPr>
      <w:r w:rsidRPr="002C42F2">
        <w:rPr>
          <w:lang w:val="en-US"/>
          <w:rPrChange w:id="252" w:author="Virginia Anne Nichols" w:date="2025-05-12T13:06:00Z" w16du:dateUtc="2025-05-12T11:06:00Z">
            <w:rPr/>
          </w:rPrChange>
        </w:rPr>
        <w:t>24.</w:t>
      </w:r>
      <w:r w:rsidRPr="002C42F2">
        <w:rPr>
          <w:lang w:val="en-US"/>
          <w:rPrChange w:id="253" w:author="Virginia Anne Nichols" w:date="2025-05-12T13:06:00Z" w16du:dateUtc="2025-05-12T11:06:00Z">
            <w:rPr/>
          </w:rPrChange>
        </w:rPr>
        <w:tab/>
        <w:t xml:space="preserve">Sachs, C. E. </w:t>
      </w:r>
      <w:r w:rsidRPr="002C42F2">
        <w:rPr>
          <w:i/>
          <w:iCs/>
          <w:lang w:val="en-US"/>
          <w:rPrChange w:id="254" w:author="Virginia Anne Nichols" w:date="2025-05-12T13:06:00Z" w16du:dateUtc="2025-05-12T11:06:00Z">
            <w:rPr>
              <w:i/>
              <w:iCs/>
            </w:rPr>
          </w:rPrChange>
        </w:rPr>
        <w:t xml:space="preserve">The Invisible </w:t>
      </w:r>
      <w:proofErr w:type="gramStart"/>
      <w:r w:rsidRPr="002C42F2">
        <w:rPr>
          <w:i/>
          <w:iCs/>
          <w:lang w:val="en-US"/>
          <w:rPrChange w:id="255" w:author="Virginia Anne Nichols" w:date="2025-05-12T13:06:00Z" w16du:dateUtc="2025-05-12T11:06:00Z">
            <w:rPr>
              <w:i/>
              <w:iCs/>
            </w:rPr>
          </w:rPrChange>
        </w:rPr>
        <w:t>Farmers :</w:t>
      </w:r>
      <w:proofErr w:type="gramEnd"/>
      <w:r w:rsidRPr="002C42F2">
        <w:rPr>
          <w:i/>
          <w:iCs/>
          <w:lang w:val="en-US"/>
          <w:rPrChange w:id="256" w:author="Virginia Anne Nichols" w:date="2025-05-12T13:06:00Z" w16du:dateUtc="2025-05-12T11:06:00Z">
            <w:rPr>
              <w:i/>
              <w:iCs/>
            </w:rPr>
          </w:rPrChange>
        </w:rPr>
        <w:t xml:space="preserve"> Women in Agricultural Production</w:t>
      </w:r>
      <w:r w:rsidRPr="002C42F2">
        <w:rPr>
          <w:lang w:val="en-US"/>
          <w:rPrChange w:id="257" w:author="Virginia Anne Nichols" w:date="2025-05-12T13:06:00Z" w16du:dateUtc="2025-05-12T11:06:00Z">
            <w:rPr/>
          </w:rPrChange>
        </w:rPr>
        <w:t xml:space="preserve">. (Totowa, </w:t>
      </w:r>
      <w:proofErr w:type="gramStart"/>
      <w:r w:rsidRPr="002C42F2">
        <w:rPr>
          <w:lang w:val="en-US"/>
          <w:rPrChange w:id="258" w:author="Virginia Anne Nichols" w:date="2025-05-12T13:06:00Z" w16du:dateUtc="2025-05-12T11:06:00Z">
            <w:rPr/>
          </w:rPrChange>
        </w:rPr>
        <w:t>N.J. :</w:t>
      </w:r>
      <w:proofErr w:type="gramEnd"/>
      <w:r w:rsidRPr="002C42F2">
        <w:rPr>
          <w:lang w:val="en-US"/>
          <w:rPrChange w:id="259" w:author="Virginia Anne Nichols" w:date="2025-05-12T13:06:00Z" w16du:dateUtc="2025-05-12T11:06:00Z">
            <w:rPr/>
          </w:rPrChange>
        </w:rPr>
        <w:t xml:space="preserve"> Rowman &amp; Allanheld, 1983).</w:t>
      </w:r>
    </w:p>
    <w:p w14:paraId="3CCD5EBB" w14:textId="77777777" w:rsidR="002C42F2" w:rsidRPr="002C42F2" w:rsidRDefault="002C42F2" w:rsidP="002C42F2">
      <w:pPr>
        <w:pStyle w:val="Bibliography"/>
        <w:rPr>
          <w:lang w:val="en-US"/>
          <w:rPrChange w:id="260" w:author="Virginia Anne Nichols" w:date="2025-05-12T13:06:00Z" w16du:dateUtc="2025-05-12T11:06:00Z">
            <w:rPr/>
          </w:rPrChange>
        </w:rPr>
      </w:pPr>
      <w:r w:rsidRPr="002C42F2">
        <w:rPr>
          <w:lang w:val="en-US"/>
          <w:rPrChange w:id="261" w:author="Virginia Anne Nichols" w:date="2025-05-12T13:06:00Z" w16du:dateUtc="2025-05-12T11:06:00Z">
            <w:rPr/>
          </w:rPrChange>
        </w:rPr>
        <w:t>25.</w:t>
      </w:r>
      <w:r w:rsidRPr="002C42F2">
        <w:rPr>
          <w:lang w:val="en-US"/>
          <w:rPrChange w:id="262" w:author="Virginia Anne Nichols" w:date="2025-05-12T13:06:00Z" w16du:dateUtc="2025-05-12T11:06:00Z">
            <w:rPr/>
          </w:rPrChange>
        </w:rPr>
        <w:tab/>
        <w:t xml:space="preserve">Braunstein, E. &amp; Folbre, N. To Honor and Obey: Efficiency, Inequality, and Patriarchal Property Rights. </w:t>
      </w:r>
      <w:r w:rsidRPr="002C42F2">
        <w:rPr>
          <w:i/>
          <w:iCs/>
          <w:lang w:val="en-US"/>
          <w:rPrChange w:id="263" w:author="Virginia Anne Nichols" w:date="2025-05-12T13:06:00Z" w16du:dateUtc="2025-05-12T11:06:00Z">
            <w:rPr>
              <w:i/>
              <w:iCs/>
            </w:rPr>
          </w:rPrChange>
        </w:rPr>
        <w:t>Fem. Econ.</w:t>
      </w:r>
      <w:r w:rsidRPr="002C42F2">
        <w:rPr>
          <w:lang w:val="en-US"/>
          <w:rPrChange w:id="264" w:author="Virginia Anne Nichols" w:date="2025-05-12T13:06:00Z" w16du:dateUtc="2025-05-12T11:06:00Z">
            <w:rPr/>
          </w:rPrChange>
        </w:rPr>
        <w:t xml:space="preserve"> </w:t>
      </w:r>
      <w:r w:rsidRPr="002C42F2">
        <w:rPr>
          <w:b/>
          <w:bCs/>
          <w:lang w:val="en-US"/>
          <w:rPrChange w:id="265" w:author="Virginia Anne Nichols" w:date="2025-05-12T13:06:00Z" w16du:dateUtc="2025-05-12T11:06:00Z">
            <w:rPr>
              <w:b/>
              <w:bCs/>
            </w:rPr>
          </w:rPrChange>
        </w:rPr>
        <w:t>7</w:t>
      </w:r>
      <w:r w:rsidRPr="002C42F2">
        <w:rPr>
          <w:lang w:val="en-US"/>
          <w:rPrChange w:id="266" w:author="Virginia Anne Nichols" w:date="2025-05-12T13:06:00Z" w16du:dateUtc="2025-05-12T11:06:00Z">
            <w:rPr/>
          </w:rPrChange>
        </w:rPr>
        <w:t>, 25–44 (2001).</w:t>
      </w:r>
    </w:p>
    <w:p w14:paraId="2DB811C3" w14:textId="77777777" w:rsidR="002C42F2" w:rsidRPr="002C42F2" w:rsidRDefault="002C42F2" w:rsidP="002C42F2">
      <w:pPr>
        <w:pStyle w:val="Bibliography"/>
        <w:rPr>
          <w:lang w:val="en-US"/>
          <w:rPrChange w:id="267" w:author="Virginia Anne Nichols" w:date="2025-05-12T13:06:00Z" w16du:dateUtc="2025-05-12T11:06:00Z">
            <w:rPr/>
          </w:rPrChange>
        </w:rPr>
      </w:pPr>
      <w:r w:rsidRPr="002C42F2">
        <w:rPr>
          <w:lang w:val="en-US"/>
          <w:rPrChange w:id="268" w:author="Virginia Anne Nichols" w:date="2025-05-12T13:06:00Z" w16du:dateUtc="2025-05-12T11:06:00Z">
            <w:rPr/>
          </w:rPrChange>
        </w:rPr>
        <w:lastRenderedPageBreak/>
        <w:t>26.</w:t>
      </w:r>
      <w:r w:rsidRPr="002C42F2">
        <w:rPr>
          <w:lang w:val="en-US"/>
          <w:rPrChange w:id="269" w:author="Virginia Anne Nichols" w:date="2025-05-12T13:06:00Z" w16du:dateUtc="2025-05-12T11:06:00Z">
            <w:rPr/>
          </w:rPrChange>
        </w:rPr>
        <w:tab/>
      </w:r>
      <w:r w:rsidRPr="002C42F2">
        <w:rPr>
          <w:i/>
          <w:iCs/>
          <w:lang w:val="en-US"/>
          <w:rPrChange w:id="270" w:author="Virginia Anne Nichols" w:date="2025-05-12T13:06:00Z" w16du:dateUtc="2025-05-12T11:06:00Z">
            <w:rPr>
              <w:i/>
              <w:iCs/>
            </w:rPr>
          </w:rPrChange>
        </w:rPr>
        <w:t>Equal Credit Opportunity Act</w:t>
      </w:r>
      <w:r w:rsidRPr="002C42F2">
        <w:rPr>
          <w:lang w:val="en-US"/>
          <w:rPrChange w:id="271" w:author="Virginia Anne Nichols" w:date="2025-05-12T13:06:00Z" w16du:dateUtc="2025-05-12T11:06:00Z">
            <w:rPr/>
          </w:rPrChange>
        </w:rPr>
        <w:t xml:space="preserve">. </w:t>
      </w:r>
      <w:r w:rsidRPr="002C42F2">
        <w:rPr>
          <w:i/>
          <w:iCs/>
          <w:lang w:val="en-US"/>
          <w:rPrChange w:id="272" w:author="Virginia Anne Nichols" w:date="2025-05-12T13:06:00Z" w16du:dateUtc="2025-05-12T11:06:00Z">
            <w:rPr>
              <w:i/>
              <w:iCs/>
            </w:rPr>
          </w:rPrChange>
        </w:rPr>
        <w:t>15 U.S.C. § 1691</w:t>
      </w:r>
      <w:r w:rsidRPr="002C42F2">
        <w:rPr>
          <w:lang w:val="en-US"/>
          <w:rPrChange w:id="273" w:author="Virginia Anne Nichols" w:date="2025-05-12T13:06:00Z" w16du:dateUtc="2025-05-12T11:06:00Z">
            <w:rPr/>
          </w:rPrChange>
        </w:rPr>
        <w:t>.</w:t>
      </w:r>
    </w:p>
    <w:p w14:paraId="098E39EA" w14:textId="77777777" w:rsidR="002C42F2" w:rsidRPr="002C42F2" w:rsidRDefault="002C42F2" w:rsidP="002C42F2">
      <w:pPr>
        <w:pStyle w:val="Bibliography"/>
        <w:rPr>
          <w:lang w:val="en-US"/>
          <w:rPrChange w:id="274" w:author="Virginia Anne Nichols" w:date="2025-05-12T13:06:00Z" w16du:dateUtc="2025-05-12T11:06:00Z">
            <w:rPr/>
          </w:rPrChange>
        </w:rPr>
      </w:pPr>
      <w:r w:rsidRPr="002C42F2">
        <w:rPr>
          <w:lang w:val="en-US"/>
          <w:rPrChange w:id="275" w:author="Virginia Anne Nichols" w:date="2025-05-12T13:06:00Z" w16du:dateUtc="2025-05-12T11:06:00Z">
            <w:rPr/>
          </w:rPrChange>
        </w:rPr>
        <w:t>27.</w:t>
      </w:r>
      <w:r w:rsidRPr="002C42F2">
        <w:rPr>
          <w:lang w:val="en-US"/>
          <w:rPrChange w:id="276" w:author="Virginia Anne Nichols" w:date="2025-05-12T13:06:00Z" w16du:dateUtc="2025-05-12T11:06:00Z">
            <w:rPr/>
          </w:rPrChange>
        </w:rPr>
        <w:tab/>
        <w:t xml:space="preserve">Leslie, I. S., Wypler, J. &amp; Bell, M. M. Relational Agriculture: Gender, Sexuality, and Sustainability in U.S. Farming. </w:t>
      </w:r>
      <w:r w:rsidRPr="002C42F2">
        <w:rPr>
          <w:i/>
          <w:iCs/>
          <w:lang w:val="en-US"/>
          <w:rPrChange w:id="277" w:author="Virginia Anne Nichols" w:date="2025-05-12T13:06:00Z" w16du:dateUtc="2025-05-12T11:06:00Z">
            <w:rPr>
              <w:i/>
              <w:iCs/>
            </w:rPr>
          </w:rPrChange>
        </w:rPr>
        <w:t>Soc. Nat. Resour.</w:t>
      </w:r>
      <w:r w:rsidRPr="002C42F2">
        <w:rPr>
          <w:lang w:val="en-US"/>
          <w:rPrChange w:id="278" w:author="Virginia Anne Nichols" w:date="2025-05-12T13:06:00Z" w16du:dateUtc="2025-05-12T11:06:00Z">
            <w:rPr/>
          </w:rPrChange>
        </w:rPr>
        <w:t xml:space="preserve"> </w:t>
      </w:r>
      <w:r w:rsidRPr="002C42F2">
        <w:rPr>
          <w:b/>
          <w:bCs/>
          <w:lang w:val="en-US"/>
          <w:rPrChange w:id="279" w:author="Virginia Anne Nichols" w:date="2025-05-12T13:06:00Z" w16du:dateUtc="2025-05-12T11:06:00Z">
            <w:rPr>
              <w:b/>
              <w:bCs/>
            </w:rPr>
          </w:rPrChange>
        </w:rPr>
        <w:t>32</w:t>
      </w:r>
      <w:r w:rsidRPr="002C42F2">
        <w:rPr>
          <w:lang w:val="en-US"/>
          <w:rPrChange w:id="280" w:author="Virginia Anne Nichols" w:date="2025-05-12T13:06:00Z" w16du:dateUtc="2025-05-12T11:06:00Z">
            <w:rPr/>
          </w:rPrChange>
        </w:rPr>
        <w:t>, 853–874 (2019).</w:t>
      </w:r>
    </w:p>
    <w:p w14:paraId="305071D8" w14:textId="77777777" w:rsidR="002C42F2" w:rsidRPr="002C42F2" w:rsidRDefault="002C42F2" w:rsidP="002C42F2">
      <w:pPr>
        <w:pStyle w:val="Bibliography"/>
        <w:rPr>
          <w:lang w:val="en-US"/>
          <w:rPrChange w:id="281" w:author="Virginia Anne Nichols" w:date="2025-05-12T13:06:00Z" w16du:dateUtc="2025-05-12T11:06:00Z">
            <w:rPr/>
          </w:rPrChange>
        </w:rPr>
      </w:pPr>
      <w:r w:rsidRPr="002C42F2">
        <w:rPr>
          <w:lang w:val="en-US"/>
          <w:rPrChange w:id="282" w:author="Virginia Anne Nichols" w:date="2025-05-12T13:06:00Z" w16du:dateUtc="2025-05-12T11:06:00Z">
            <w:rPr/>
          </w:rPrChange>
        </w:rPr>
        <w:t>28.</w:t>
      </w:r>
      <w:r w:rsidRPr="002C42F2">
        <w:rPr>
          <w:lang w:val="en-US"/>
          <w:rPrChange w:id="283" w:author="Virginia Anne Nichols" w:date="2025-05-12T13:06:00Z" w16du:dateUtc="2025-05-12T11:06:00Z">
            <w:rPr/>
          </w:rPrChange>
        </w:rPr>
        <w:tab/>
        <w:t xml:space="preserve">Carpenter, S. The USDA discrimination cases: Pigford, in re Black farmers, Keepseagle, Garcia, and Love. </w:t>
      </w:r>
      <w:r w:rsidRPr="002C42F2">
        <w:rPr>
          <w:i/>
          <w:iCs/>
          <w:lang w:val="en-US"/>
          <w:rPrChange w:id="284" w:author="Virginia Anne Nichols" w:date="2025-05-12T13:06:00Z" w16du:dateUtc="2025-05-12T11:06:00Z">
            <w:rPr>
              <w:i/>
              <w:iCs/>
            </w:rPr>
          </w:rPrChange>
        </w:rPr>
        <w:t>Drake J. Agric. Law</w:t>
      </w:r>
      <w:r w:rsidRPr="002C42F2">
        <w:rPr>
          <w:lang w:val="en-US"/>
          <w:rPrChange w:id="285" w:author="Virginia Anne Nichols" w:date="2025-05-12T13:06:00Z" w16du:dateUtc="2025-05-12T11:06:00Z">
            <w:rPr/>
          </w:rPrChange>
        </w:rPr>
        <w:t xml:space="preserve"> </w:t>
      </w:r>
      <w:r w:rsidRPr="002C42F2">
        <w:rPr>
          <w:b/>
          <w:bCs/>
          <w:lang w:val="en-US"/>
          <w:rPrChange w:id="286" w:author="Virginia Anne Nichols" w:date="2025-05-12T13:06:00Z" w16du:dateUtc="2025-05-12T11:06:00Z">
            <w:rPr>
              <w:b/>
              <w:bCs/>
            </w:rPr>
          </w:rPrChange>
        </w:rPr>
        <w:t>17</w:t>
      </w:r>
      <w:r w:rsidRPr="002C42F2">
        <w:rPr>
          <w:lang w:val="en-US"/>
          <w:rPrChange w:id="287" w:author="Virginia Anne Nichols" w:date="2025-05-12T13:06:00Z" w16du:dateUtc="2025-05-12T11:06:00Z">
            <w:rPr/>
          </w:rPrChange>
        </w:rPr>
        <w:t>, 1 (2012).</w:t>
      </w:r>
    </w:p>
    <w:p w14:paraId="192C28EA" w14:textId="77777777" w:rsidR="002C42F2" w:rsidRPr="002C42F2" w:rsidRDefault="002C42F2" w:rsidP="002C42F2">
      <w:pPr>
        <w:pStyle w:val="Bibliography"/>
        <w:rPr>
          <w:lang w:val="en-US"/>
          <w:rPrChange w:id="288" w:author="Virginia Anne Nichols" w:date="2025-05-12T13:06:00Z" w16du:dateUtc="2025-05-12T11:06:00Z">
            <w:rPr/>
          </w:rPrChange>
        </w:rPr>
      </w:pPr>
      <w:r w:rsidRPr="002C42F2">
        <w:rPr>
          <w:lang w:val="en-US"/>
          <w:rPrChange w:id="289" w:author="Virginia Anne Nichols" w:date="2025-05-12T13:06:00Z" w16du:dateUtc="2025-05-12T11:06:00Z">
            <w:rPr/>
          </w:rPrChange>
        </w:rPr>
        <w:t>29.</w:t>
      </w:r>
      <w:r w:rsidRPr="002C42F2">
        <w:rPr>
          <w:lang w:val="en-US"/>
          <w:rPrChange w:id="290" w:author="Virginia Anne Nichols" w:date="2025-05-12T13:06:00Z" w16du:dateUtc="2025-05-12T11:06:00Z">
            <w:rPr/>
          </w:rPrChange>
        </w:rPr>
        <w:tab/>
        <w:t xml:space="preserve">Fremstad, A. &amp; Paul, M. Opening the Farm Gate to Women? The Gender Gap in U.S. Agriculture. </w:t>
      </w:r>
      <w:r w:rsidRPr="002C42F2">
        <w:rPr>
          <w:i/>
          <w:iCs/>
          <w:lang w:val="en-US"/>
          <w:rPrChange w:id="291" w:author="Virginia Anne Nichols" w:date="2025-05-12T13:06:00Z" w16du:dateUtc="2025-05-12T11:06:00Z">
            <w:rPr>
              <w:i/>
              <w:iCs/>
            </w:rPr>
          </w:rPrChange>
        </w:rPr>
        <w:t>J. Econ. Issues</w:t>
      </w:r>
      <w:r w:rsidRPr="002C42F2">
        <w:rPr>
          <w:lang w:val="en-US"/>
          <w:rPrChange w:id="292" w:author="Virginia Anne Nichols" w:date="2025-05-12T13:06:00Z" w16du:dateUtc="2025-05-12T11:06:00Z">
            <w:rPr/>
          </w:rPrChange>
        </w:rPr>
        <w:t xml:space="preserve"> </w:t>
      </w:r>
      <w:r w:rsidRPr="002C42F2">
        <w:rPr>
          <w:b/>
          <w:bCs/>
          <w:lang w:val="en-US"/>
          <w:rPrChange w:id="293" w:author="Virginia Anne Nichols" w:date="2025-05-12T13:06:00Z" w16du:dateUtc="2025-05-12T11:06:00Z">
            <w:rPr>
              <w:b/>
              <w:bCs/>
            </w:rPr>
          </w:rPrChange>
        </w:rPr>
        <w:t>54</w:t>
      </w:r>
      <w:r w:rsidRPr="002C42F2">
        <w:rPr>
          <w:lang w:val="en-US"/>
          <w:rPrChange w:id="294" w:author="Virginia Anne Nichols" w:date="2025-05-12T13:06:00Z" w16du:dateUtc="2025-05-12T11:06:00Z">
            <w:rPr/>
          </w:rPrChange>
        </w:rPr>
        <w:t>, 124–141 (2020).</w:t>
      </w:r>
    </w:p>
    <w:p w14:paraId="4E2A4A63" w14:textId="77777777" w:rsidR="002C42F2" w:rsidRPr="002C42F2" w:rsidRDefault="002C42F2" w:rsidP="002C42F2">
      <w:pPr>
        <w:pStyle w:val="Bibliography"/>
        <w:rPr>
          <w:lang w:val="en-US"/>
          <w:rPrChange w:id="295" w:author="Virginia Anne Nichols" w:date="2025-05-12T13:06:00Z" w16du:dateUtc="2025-05-12T11:06:00Z">
            <w:rPr/>
          </w:rPrChange>
        </w:rPr>
      </w:pPr>
      <w:r w:rsidRPr="002C42F2">
        <w:rPr>
          <w:lang w:val="en-US"/>
          <w:rPrChange w:id="296" w:author="Virginia Anne Nichols" w:date="2025-05-12T13:06:00Z" w16du:dateUtc="2025-05-12T11:06:00Z">
            <w:rPr/>
          </w:rPrChange>
        </w:rPr>
        <w:t>30.</w:t>
      </w:r>
      <w:r w:rsidRPr="002C42F2">
        <w:rPr>
          <w:lang w:val="en-US"/>
          <w:rPrChange w:id="297" w:author="Virginia Anne Nichols" w:date="2025-05-12T13:06:00Z" w16du:dateUtc="2025-05-12T11:06:00Z">
            <w:rPr/>
          </w:rPrChange>
        </w:rPr>
        <w:tab/>
        <w:t xml:space="preserve">Pilgeram, R., Dentzman, K., Lewin, P. &amp; Conley, K. How the USDA Changed the Way Women Farmers are Counted in the Census of Agriculture. </w:t>
      </w:r>
      <w:r w:rsidRPr="002C42F2">
        <w:rPr>
          <w:i/>
          <w:iCs/>
          <w:lang w:val="en-US"/>
          <w:rPrChange w:id="298" w:author="Virginia Anne Nichols" w:date="2025-05-12T13:06:00Z" w16du:dateUtc="2025-05-12T11:06:00Z">
            <w:rPr>
              <w:i/>
              <w:iCs/>
            </w:rPr>
          </w:rPrChange>
        </w:rPr>
        <w:t>Choices</w:t>
      </w:r>
      <w:r w:rsidRPr="002C42F2">
        <w:rPr>
          <w:lang w:val="en-US"/>
          <w:rPrChange w:id="299" w:author="Virginia Anne Nichols" w:date="2025-05-12T13:06:00Z" w16du:dateUtc="2025-05-12T11:06:00Z">
            <w:rPr/>
          </w:rPrChange>
        </w:rPr>
        <w:t xml:space="preserve"> </w:t>
      </w:r>
      <w:r w:rsidRPr="002C42F2">
        <w:rPr>
          <w:b/>
          <w:bCs/>
          <w:lang w:val="en-US"/>
          <w:rPrChange w:id="300" w:author="Virginia Anne Nichols" w:date="2025-05-12T13:06:00Z" w16du:dateUtc="2025-05-12T11:06:00Z">
            <w:rPr>
              <w:b/>
              <w:bCs/>
            </w:rPr>
          </w:rPrChange>
        </w:rPr>
        <w:t>35</w:t>
      </w:r>
      <w:r w:rsidRPr="002C42F2">
        <w:rPr>
          <w:lang w:val="en-US"/>
          <w:rPrChange w:id="301" w:author="Virginia Anne Nichols" w:date="2025-05-12T13:06:00Z" w16du:dateUtc="2025-05-12T11:06:00Z">
            <w:rPr/>
          </w:rPrChange>
        </w:rPr>
        <w:t>, 1–10 (2020).</w:t>
      </w:r>
    </w:p>
    <w:p w14:paraId="47748657" w14:textId="77777777" w:rsidR="002C42F2" w:rsidRPr="002C42F2" w:rsidRDefault="002C42F2" w:rsidP="002C42F2">
      <w:pPr>
        <w:pStyle w:val="Bibliography"/>
        <w:rPr>
          <w:lang w:val="en-US"/>
          <w:rPrChange w:id="302" w:author="Virginia Anne Nichols" w:date="2025-05-12T13:06:00Z" w16du:dateUtc="2025-05-12T11:06:00Z">
            <w:rPr/>
          </w:rPrChange>
        </w:rPr>
      </w:pPr>
      <w:r w:rsidRPr="002C42F2">
        <w:rPr>
          <w:lang w:val="en-US"/>
          <w:rPrChange w:id="303" w:author="Virginia Anne Nichols" w:date="2025-05-12T13:06:00Z" w16du:dateUtc="2025-05-12T11:06:00Z">
            <w:rPr/>
          </w:rPrChange>
        </w:rPr>
        <w:t>31.</w:t>
      </w:r>
      <w:r w:rsidRPr="002C42F2">
        <w:rPr>
          <w:lang w:val="en-US"/>
          <w:rPrChange w:id="304" w:author="Virginia Anne Nichols" w:date="2025-05-12T13:06:00Z" w16du:dateUtc="2025-05-12T11:06:00Z">
            <w:rPr/>
          </w:rPrChange>
        </w:rPr>
        <w:tab/>
        <w:t xml:space="preserve">Acosta, M. </w:t>
      </w:r>
      <w:r w:rsidRPr="002C42F2">
        <w:rPr>
          <w:i/>
          <w:iCs/>
          <w:lang w:val="en-US"/>
          <w:rPrChange w:id="305" w:author="Virginia Anne Nichols" w:date="2025-05-12T13:06:00Z" w16du:dateUtc="2025-05-12T11:06:00Z">
            <w:rPr>
              <w:i/>
              <w:iCs/>
            </w:rPr>
          </w:rPrChange>
        </w:rPr>
        <w:t>et al.</w:t>
      </w:r>
      <w:r w:rsidRPr="002C42F2">
        <w:rPr>
          <w:lang w:val="en-US"/>
          <w:rPrChange w:id="306" w:author="Virginia Anne Nichols" w:date="2025-05-12T13:06:00Z" w16du:dateUtc="2025-05-12T11:06:00Z">
            <w:rPr/>
          </w:rPrChange>
        </w:rPr>
        <w:t xml:space="preserve"> What does it Mean to Make a ‘Joint’ Decision? Unpacking Intra-household Decision Making in Agriculture: Implications for Policy and Practice. </w:t>
      </w:r>
      <w:r w:rsidRPr="002C42F2">
        <w:rPr>
          <w:i/>
          <w:iCs/>
          <w:lang w:val="en-US"/>
          <w:rPrChange w:id="307" w:author="Virginia Anne Nichols" w:date="2025-05-12T13:06:00Z" w16du:dateUtc="2025-05-12T11:06:00Z">
            <w:rPr>
              <w:i/>
              <w:iCs/>
            </w:rPr>
          </w:rPrChange>
        </w:rPr>
        <w:t>J. Dev. Stud.</w:t>
      </w:r>
      <w:r w:rsidRPr="002C42F2">
        <w:rPr>
          <w:lang w:val="en-US"/>
          <w:rPrChange w:id="308" w:author="Virginia Anne Nichols" w:date="2025-05-12T13:06:00Z" w16du:dateUtc="2025-05-12T11:06:00Z">
            <w:rPr/>
          </w:rPrChange>
        </w:rPr>
        <w:t xml:space="preserve"> </w:t>
      </w:r>
      <w:r w:rsidRPr="002C42F2">
        <w:rPr>
          <w:b/>
          <w:bCs/>
          <w:lang w:val="en-US"/>
          <w:rPrChange w:id="309" w:author="Virginia Anne Nichols" w:date="2025-05-12T13:06:00Z" w16du:dateUtc="2025-05-12T11:06:00Z">
            <w:rPr>
              <w:b/>
              <w:bCs/>
            </w:rPr>
          </w:rPrChange>
        </w:rPr>
        <w:t>56</w:t>
      </w:r>
      <w:r w:rsidRPr="002C42F2">
        <w:rPr>
          <w:lang w:val="en-US"/>
          <w:rPrChange w:id="310" w:author="Virginia Anne Nichols" w:date="2025-05-12T13:06:00Z" w16du:dateUtc="2025-05-12T11:06:00Z">
            <w:rPr/>
          </w:rPrChange>
        </w:rPr>
        <w:t>, 1210–1229 (2020).</w:t>
      </w:r>
    </w:p>
    <w:p w14:paraId="5C52914B" w14:textId="77777777" w:rsidR="002C42F2" w:rsidRPr="002C42F2" w:rsidRDefault="002C42F2" w:rsidP="002C42F2">
      <w:pPr>
        <w:pStyle w:val="Bibliography"/>
        <w:rPr>
          <w:lang w:val="en-US"/>
          <w:rPrChange w:id="311" w:author="Virginia Anne Nichols" w:date="2025-05-12T13:06:00Z" w16du:dateUtc="2025-05-12T11:06:00Z">
            <w:rPr/>
          </w:rPrChange>
        </w:rPr>
      </w:pPr>
      <w:r w:rsidRPr="002C42F2">
        <w:rPr>
          <w:lang w:val="en-US"/>
          <w:rPrChange w:id="312" w:author="Virginia Anne Nichols" w:date="2025-05-12T13:06:00Z" w16du:dateUtc="2025-05-12T11:06:00Z">
            <w:rPr/>
          </w:rPrChange>
        </w:rPr>
        <w:t>32.</w:t>
      </w:r>
      <w:r w:rsidRPr="002C42F2">
        <w:rPr>
          <w:lang w:val="en-US"/>
          <w:rPrChange w:id="313" w:author="Virginia Anne Nichols" w:date="2025-05-12T13:06:00Z" w16du:dateUtc="2025-05-12T11:06:00Z">
            <w:rPr/>
          </w:rPrChange>
        </w:rPr>
        <w:tab/>
        <w:t xml:space="preserve">Guilbeault, D. </w:t>
      </w:r>
      <w:r w:rsidRPr="002C42F2">
        <w:rPr>
          <w:i/>
          <w:iCs/>
          <w:lang w:val="en-US"/>
          <w:rPrChange w:id="314" w:author="Virginia Anne Nichols" w:date="2025-05-12T13:06:00Z" w16du:dateUtc="2025-05-12T11:06:00Z">
            <w:rPr>
              <w:i/>
              <w:iCs/>
            </w:rPr>
          </w:rPrChange>
        </w:rPr>
        <w:t>et al.</w:t>
      </w:r>
      <w:r w:rsidRPr="002C42F2">
        <w:rPr>
          <w:lang w:val="en-US"/>
          <w:rPrChange w:id="315" w:author="Virginia Anne Nichols" w:date="2025-05-12T13:06:00Z" w16du:dateUtc="2025-05-12T11:06:00Z">
            <w:rPr/>
          </w:rPrChange>
        </w:rPr>
        <w:t xml:space="preserve"> Online images amplify gender bias. </w:t>
      </w:r>
      <w:r w:rsidRPr="002C42F2">
        <w:rPr>
          <w:i/>
          <w:iCs/>
          <w:lang w:val="en-US"/>
          <w:rPrChange w:id="316" w:author="Virginia Anne Nichols" w:date="2025-05-12T13:06:00Z" w16du:dateUtc="2025-05-12T11:06:00Z">
            <w:rPr>
              <w:i/>
              <w:iCs/>
            </w:rPr>
          </w:rPrChange>
        </w:rPr>
        <w:t>Nature</w:t>
      </w:r>
      <w:r w:rsidRPr="002C42F2">
        <w:rPr>
          <w:lang w:val="en-US"/>
          <w:rPrChange w:id="317" w:author="Virginia Anne Nichols" w:date="2025-05-12T13:06:00Z" w16du:dateUtc="2025-05-12T11:06:00Z">
            <w:rPr/>
          </w:rPrChange>
        </w:rPr>
        <w:t xml:space="preserve"> </w:t>
      </w:r>
      <w:r w:rsidRPr="002C42F2">
        <w:rPr>
          <w:b/>
          <w:bCs/>
          <w:lang w:val="en-US"/>
          <w:rPrChange w:id="318" w:author="Virginia Anne Nichols" w:date="2025-05-12T13:06:00Z" w16du:dateUtc="2025-05-12T11:06:00Z">
            <w:rPr>
              <w:b/>
              <w:bCs/>
            </w:rPr>
          </w:rPrChange>
        </w:rPr>
        <w:t>626</w:t>
      </w:r>
      <w:r w:rsidRPr="002C42F2">
        <w:rPr>
          <w:lang w:val="en-US"/>
          <w:rPrChange w:id="319" w:author="Virginia Anne Nichols" w:date="2025-05-12T13:06:00Z" w16du:dateUtc="2025-05-12T11:06:00Z">
            <w:rPr/>
          </w:rPrChange>
        </w:rPr>
        <w:t>, 1049–1055 (2024).</w:t>
      </w:r>
    </w:p>
    <w:p w14:paraId="669CD458" w14:textId="77777777" w:rsidR="002C42F2" w:rsidRPr="002C42F2" w:rsidRDefault="002C42F2" w:rsidP="002C42F2">
      <w:pPr>
        <w:pStyle w:val="Bibliography"/>
        <w:rPr>
          <w:lang w:val="en-US"/>
          <w:rPrChange w:id="320" w:author="Virginia Anne Nichols" w:date="2025-05-12T13:06:00Z" w16du:dateUtc="2025-05-12T11:06:00Z">
            <w:rPr/>
          </w:rPrChange>
        </w:rPr>
      </w:pPr>
      <w:r w:rsidRPr="002C42F2">
        <w:rPr>
          <w:lang w:val="en-US"/>
          <w:rPrChange w:id="321" w:author="Virginia Anne Nichols" w:date="2025-05-12T13:06:00Z" w16du:dateUtc="2025-05-12T11:06:00Z">
            <w:rPr/>
          </w:rPrChange>
        </w:rPr>
        <w:t>33.</w:t>
      </w:r>
      <w:r w:rsidRPr="002C42F2">
        <w:rPr>
          <w:lang w:val="en-US"/>
          <w:rPrChange w:id="322" w:author="Virginia Anne Nichols" w:date="2025-05-12T13:06:00Z" w16du:dateUtc="2025-05-12T11:06:00Z">
            <w:rPr/>
          </w:rPrChange>
        </w:rPr>
        <w:tab/>
        <w:t xml:space="preserve">Petrzelka, P., Sorensen, A. &amp; Filipiak, J. Women Agricultural Landowners—Past Time to Put Them “On the Radar”. </w:t>
      </w:r>
      <w:r w:rsidRPr="002C42F2">
        <w:rPr>
          <w:i/>
          <w:iCs/>
          <w:lang w:val="en-US"/>
          <w:rPrChange w:id="323" w:author="Virginia Anne Nichols" w:date="2025-05-12T13:06:00Z" w16du:dateUtc="2025-05-12T11:06:00Z">
            <w:rPr>
              <w:i/>
              <w:iCs/>
            </w:rPr>
          </w:rPrChange>
        </w:rPr>
        <w:t>Soc. Nat. Resour.</w:t>
      </w:r>
      <w:r w:rsidRPr="002C42F2">
        <w:rPr>
          <w:lang w:val="en-US"/>
          <w:rPrChange w:id="324" w:author="Virginia Anne Nichols" w:date="2025-05-12T13:06:00Z" w16du:dateUtc="2025-05-12T11:06:00Z">
            <w:rPr/>
          </w:rPrChange>
        </w:rPr>
        <w:t xml:space="preserve"> </w:t>
      </w:r>
      <w:r w:rsidRPr="002C42F2">
        <w:rPr>
          <w:b/>
          <w:bCs/>
          <w:lang w:val="en-US"/>
          <w:rPrChange w:id="325" w:author="Virginia Anne Nichols" w:date="2025-05-12T13:06:00Z" w16du:dateUtc="2025-05-12T11:06:00Z">
            <w:rPr>
              <w:b/>
              <w:bCs/>
            </w:rPr>
          </w:rPrChange>
        </w:rPr>
        <w:t>31</w:t>
      </w:r>
      <w:r w:rsidRPr="002C42F2">
        <w:rPr>
          <w:lang w:val="en-US"/>
          <w:rPrChange w:id="326" w:author="Virginia Anne Nichols" w:date="2025-05-12T13:06:00Z" w16du:dateUtc="2025-05-12T11:06:00Z">
            <w:rPr/>
          </w:rPrChange>
        </w:rPr>
        <w:t>, 853–864 (2018).</w:t>
      </w:r>
    </w:p>
    <w:p w14:paraId="298B159A" w14:textId="77777777" w:rsidR="002C42F2" w:rsidRPr="002C42F2" w:rsidRDefault="002C42F2" w:rsidP="002C42F2">
      <w:pPr>
        <w:pStyle w:val="Bibliography"/>
        <w:rPr>
          <w:lang w:val="en-US"/>
          <w:rPrChange w:id="327" w:author="Virginia Anne Nichols" w:date="2025-05-12T13:06:00Z" w16du:dateUtc="2025-05-12T11:06:00Z">
            <w:rPr/>
          </w:rPrChange>
        </w:rPr>
      </w:pPr>
      <w:r w:rsidRPr="002C42F2">
        <w:rPr>
          <w:lang w:val="en-US"/>
          <w:rPrChange w:id="328" w:author="Virginia Anne Nichols" w:date="2025-05-12T13:06:00Z" w16du:dateUtc="2025-05-12T11:06:00Z">
            <w:rPr/>
          </w:rPrChange>
        </w:rPr>
        <w:t>34.</w:t>
      </w:r>
      <w:r w:rsidRPr="002C42F2">
        <w:rPr>
          <w:lang w:val="en-US"/>
          <w:rPrChange w:id="329" w:author="Virginia Anne Nichols" w:date="2025-05-12T13:06:00Z" w16du:dateUtc="2025-05-12T11:06:00Z">
            <w:rPr/>
          </w:rPrChange>
        </w:rPr>
        <w:tab/>
        <w:t xml:space="preserve">Trauger, A. </w:t>
      </w:r>
      <w:r w:rsidRPr="002C42F2">
        <w:rPr>
          <w:i/>
          <w:iCs/>
          <w:lang w:val="en-US"/>
          <w:rPrChange w:id="330" w:author="Virginia Anne Nichols" w:date="2025-05-12T13:06:00Z" w16du:dateUtc="2025-05-12T11:06:00Z">
            <w:rPr>
              <w:i/>
              <w:iCs/>
            </w:rPr>
          </w:rPrChange>
        </w:rPr>
        <w:t>et al.</w:t>
      </w:r>
      <w:r w:rsidRPr="002C42F2">
        <w:rPr>
          <w:lang w:val="en-US"/>
          <w:rPrChange w:id="331" w:author="Virginia Anne Nichols" w:date="2025-05-12T13:06:00Z" w16du:dateUtc="2025-05-12T11:06:00Z">
            <w:rPr/>
          </w:rPrChange>
        </w:rPr>
        <w:t xml:space="preserve"> Agricultural education: Gender identity and knowledge exchange. </w:t>
      </w:r>
      <w:r w:rsidRPr="002C42F2">
        <w:rPr>
          <w:i/>
          <w:iCs/>
          <w:lang w:val="en-US"/>
          <w:rPrChange w:id="332" w:author="Virginia Anne Nichols" w:date="2025-05-12T13:06:00Z" w16du:dateUtc="2025-05-12T11:06:00Z">
            <w:rPr>
              <w:i/>
              <w:iCs/>
            </w:rPr>
          </w:rPrChange>
        </w:rPr>
        <w:t>J. Rural Stud.</w:t>
      </w:r>
      <w:r w:rsidRPr="002C42F2">
        <w:rPr>
          <w:lang w:val="en-US"/>
          <w:rPrChange w:id="333" w:author="Virginia Anne Nichols" w:date="2025-05-12T13:06:00Z" w16du:dateUtc="2025-05-12T11:06:00Z">
            <w:rPr/>
          </w:rPrChange>
        </w:rPr>
        <w:t xml:space="preserve"> </w:t>
      </w:r>
      <w:r w:rsidRPr="002C42F2">
        <w:rPr>
          <w:b/>
          <w:bCs/>
          <w:lang w:val="en-US"/>
          <w:rPrChange w:id="334" w:author="Virginia Anne Nichols" w:date="2025-05-12T13:06:00Z" w16du:dateUtc="2025-05-12T11:06:00Z">
            <w:rPr>
              <w:b/>
              <w:bCs/>
            </w:rPr>
          </w:rPrChange>
        </w:rPr>
        <w:t>24</w:t>
      </w:r>
      <w:r w:rsidRPr="002C42F2">
        <w:rPr>
          <w:lang w:val="en-US"/>
          <w:rPrChange w:id="335" w:author="Virginia Anne Nichols" w:date="2025-05-12T13:06:00Z" w16du:dateUtc="2025-05-12T11:06:00Z">
            <w:rPr/>
          </w:rPrChange>
        </w:rPr>
        <w:t>, 432–439 (2008).</w:t>
      </w:r>
    </w:p>
    <w:p w14:paraId="57C8826C" w14:textId="77777777" w:rsidR="002C42F2" w:rsidRPr="002C42F2" w:rsidRDefault="002C42F2" w:rsidP="002C42F2">
      <w:pPr>
        <w:pStyle w:val="Bibliography"/>
        <w:rPr>
          <w:lang w:val="en-US"/>
          <w:rPrChange w:id="336" w:author="Virginia Anne Nichols" w:date="2025-05-12T13:06:00Z" w16du:dateUtc="2025-05-12T11:06:00Z">
            <w:rPr/>
          </w:rPrChange>
        </w:rPr>
      </w:pPr>
      <w:r w:rsidRPr="002C42F2">
        <w:rPr>
          <w:lang w:val="en-US"/>
          <w:rPrChange w:id="337" w:author="Virginia Anne Nichols" w:date="2025-05-12T13:06:00Z" w16du:dateUtc="2025-05-12T11:06:00Z">
            <w:rPr/>
          </w:rPrChange>
        </w:rPr>
        <w:t>35.</w:t>
      </w:r>
      <w:r w:rsidRPr="002C42F2">
        <w:rPr>
          <w:lang w:val="en-US"/>
          <w:rPrChange w:id="338" w:author="Virginia Anne Nichols" w:date="2025-05-12T13:06:00Z" w16du:dateUtc="2025-05-12T11:06:00Z">
            <w:rPr/>
          </w:rPrChange>
        </w:rPr>
        <w:tab/>
        <w:t xml:space="preserve">Basche, A. &amp; Carter, A. Training future agriculture professionals in landowner–tenant conservation decision-making. </w:t>
      </w:r>
      <w:r w:rsidRPr="002C42F2">
        <w:rPr>
          <w:i/>
          <w:iCs/>
          <w:lang w:val="en-US"/>
          <w:rPrChange w:id="339" w:author="Virginia Anne Nichols" w:date="2025-05-12T13:06:00Z" w16du:dateUtc="2025-05-12T11:06:00Z">
            <w:rPr>
              <w:i/>
              <w:iCs/>
            </w:rPr>
          </w:rPrChange>
        </w:rPr>
        <w:t>Nat. Sci. Educ.</w:t>
      </w:r>
      <w:r w:rsidRPr="002C42F2">
        <w:rPr>
          <w:lang w:val="en-US"/>
          <w:rPrChange w:id="340" w:author="Virginia Anne Nichols" w:date="2025-05-12T13:06:00Z" w16du:dateUtc="2025-05-12T11:06:00Z">
            <w:rPr/>
          </w:rPrChange>
        </w:rPr>
        <w:t xml:space="preserve"> </w:t>
      </w:r>
      <w:r w:rsidRPr="002C42F2">
        <w:rPr>
          <w:b/>
          <w:bCs/>
          <w:lang w:val="en-US"/>
          <w:rPrChange w:id="341" w:author="Virginia Anne Nichols" w:date="2025-05-12T13:06:00Z" w16du:dateUtc="2025-05-12T11:06:00Z">
            <w:rPr>
              <w:b/>
              <w:bCs/>
            </w:rPr>
          </w:rPrChange>
        </w:rPr>
        <w:t>50</w:t>
      </w:r>
      <w:r w:rsidRPr="002C42F2">
        <w:rPr>
          <w:lang w:val="en-US"/>
          <w:rPrChange w:id="342" w:author="Virginia Anne Nichols" w:date="2025-05-12T13:06:00Z" w16du:dateUtc="2025-05-12T11:06:00Z">
            <w:rPr/>
          </w:rPrChange>
        </w:rPr>
        <w:t>, e20035 (2021).</w:t>
      </w:r>
    </w:p>
    <w:p w14:paraId="42403C08" w14:textId="77777777" w:rsidR="002C42F2" w:rsidRPr="002C42F2" w:rsidRDefault="002C42F2" w:rsidP="002C42F2">
      <w:pPr>
        <w:pStyle w:val="Bibliography"/>
        <w:rPr>
          <w:lang w:val="en-US"/>
          <w:rPrChange w:id="343" w:author="Virginia Anne Nichols" w:date="2025-05-12T13:06:00Z" w16du:dateUtc="2025-05-12T11:06:00Z">
            <w:rPr/>
          </w:rPrChange>
        </w:rPr>
      </w:pPr>
      <w:r w:rsidRPr="002C42F2">
        <w:rPr>
          <w:lang w:val="en-US"/>
          <w:rPrChange w:id="344" w:author="Virginia Anne Nichols" w:date="2025-05-12T13:06:00Z" w16du:dateUtc="2025-05-12T11:06:00Z">
            <w:rPr/>
          </w:rPrChange>
        </w:rPr>
        <w:t>36.</w:t>
      </w:r>
      <w:r w:rsidRPr="002C42F2">
        <w:rPr>
          <w:lang w:val="en-US"/>
          <w:rPrChange w:id="345" w:author="Virginia Anne Nichols" w:date="2025-05-12T13:06:00Z" w16du:dateUtc="2025-05-12T11:06:00Z">
            <w:rPr/>
          </w:rPrChange>
        </w:rPr>
        <w:tab/>
        <w:t xml:space="preserve">Carter, A. &amp; Lopez, A. L. Rebranding the Farmer: Formula Story Revision and Masculine Symbolic Boundaries in US Agriculture. </w:t>
      </w:r>
      <w:r w:rsidRPr="002C42F2">
        <w:rPr>
          <w:i/>
          <w:iCs/>
          <w:lang w:val="en-US"/>
          <w:rPrChange w:id="346" w:author="Virginia Anne Nichols" w:date="2025-05-12T13:06:00Z" w16du:dateUtc="2025-05-12T11:06:00Z">
            <w:rPr>
              <w:i/>
              <w:iCs/>
            </w:rPr>
          </w:rPrChange>
        </w:rPr>
        <w:t>Fem. Form.</w:t>
      </w:r>
      <w:r w:rsidRPr="002C42F2">
        <w:rPr>
          <w:lang w:val="en-US"/>
          <w:rPrChange w:id="347" w:author="Virginia Anne Nichols" w:date="2025-05-12T13:06:00Z" w16du:dateUtc="2025-05-12T11:06:00Z">
            <w:rPr/>
          </w:rPrChange>
        </w:rPr>
        <w:t xml:space="preserve"> </w:t>
      </w:r>
      <w:r w:rsidRPr="002C42F2">
        <w:rPr>
          <w:b/>
          <w:bCs/>
          <w:lang w:val="en-US"/>
          <w:rPrChange w:id="348" w:author="Virginia Anne Nichols" w:date="2025-05-12T13:06:00Z" w16du:dateUtc="2025-05-12T11:06:00Z">
            <w:rPr>
              <w:b/>
              <w:bCs/>
            </w:rPr>
          </w:rPrChange>
        </w:rPr>
        <w:t>31</w:t>
      </w:r>
      <w:r w:rsidRPr="002C42F2">
        <w:rPr>
          <w:lang w:val="en-US"/>
          <w:rPrChange w:id="349" w:author="Virginia Anne Nichols" w:date="2025-05-12T13:06:00Z" w16du:dateUtc="2025-05-12T11:06:00Z">
            <w:rPr/>
          </w:rPrChange>
        </w:rPr>
        <w:t>, 25–50 (2019).</w:t>
      </w:r>
    </w:p>
    <w:p w14:paraId="354BCDBB" w14:textId="77777777" w:rsidR="002C42F2" w:rsidRPr="002C42F2" w:rsidRDefault="002C42F2" w:rsidP="002C42F2">
      <w:pPr>
        <w:pStyle w:val="Bibliography"/>
        <w:rPr>
          <w:lang w:val="en-US"/>
          <w:rPrChange w:id="350" w:author="Virginia Anne Nichols" w:date="2025-05-12T13:06:00Z" w16du:dateUtc="2025-05-12T11:06:00Z">
            <w:rPr/>
          </w:rPrChange>
        </w:rPr>
      </w:pPr>
      <w:r w:rsidRPr="002C42F2">
        <w:rPr>
          <w:lang w:val="en-US"/>
          <w:rPrChange w:id="351" w:author="Virginia Anne Nichols" w:date="2025-05-12T13:06:00Z" w16du:dateUtc="2025-05-12T11:06:00Z">
            <w:rPr/>
          </w:rPrChange>
        </w:rPr>
        <w:t>37.</w:t>
      </w:r>
      <w:r w:rsidRPr="002C42F2">
        <w:rPr>
          <w:lang w:val="en-US"/>
          <w:rPrChange w:id="352" w:author="Virginia Anne Nichols" w:date="2025-05-12T13:06:00Z" w16du:dateUtc="2025-05-12T11:06:00Z">
            <w:rPr/>
          </w:rPrChange>
        </w:rPr>
        <w:tab/>
        <w:t xml:space="preserve">Garnica, B. Linguistic Sexism and Society: A Woman’s Representation Through Language. </w:t>
      </w:r>
      <w:r w:rsidRPr="002C42F2">
        <w:rPr>
          <w:i/>
          <w:iCs/>
          <w:lang w:val="en-US"/>
          <w:rPrChange w:id="353" w:author="Virginia Anne Nichols" w:date="2025-05-12T13:06:00Z" w16du:dateUtc="2025-05-12T11:06:00Z">
            <w:rPr>
              <w:i/>
              <w:iCs/>
            </w:rPr>
          </w:rPrChange>
        </w:rPr>
        <w:t>Language. Text. Society</w:t>
      </w:r>
      <w:r w:rsidRPr="002C42F2">
        <w:rPr>
          <w:lang w:val="en-US"/>
          <w:rPrChange w:id="354" w:author="Virginia Anne Nichols" w:date="2025-05-12T13:06:00Z" w16du:dateUtc="2025-05-12T11:06:00Z">
            <w:rPr/>
          </w:rPrChange>
        </w:rPr>
        <w:t xml:space="preserve"> https://ltsj.online/2020-07-2-garnica/ (2020).</w:t>
      </w:r>
    </w:p>
    <w:p w14:paraId="38205C12" w14:textId="77777777" w:rsidR="002C42F2" w:rsidRPr="002C42F2" w:rsidRDefault="002C42F2" w:rsidP="002C42F2">
      <w:pPr>
        <w:pStyle w:val="Bibliography"/>
        <w:rPr>
          <w:lang w:val="en-US"/>
          <w:rPrChange w:id="355" w:author="Virginia Anne Nichols" w:date="2025-05-12T13:06:00Z" w16du:dateUtc="2025-05-12T11:06:00Z">
            <w:rPr/>
          </w:rPrChange>
        </w:rPr>
      </w:pPr>
      <w:r w:rsidRPr="002C42F2">
        <w:rPr>
          <w:lang w:val="en-US"/>
          <w:rPrChange w:id="356" w:author="Virginia Anne Nichols" w:date="2025-05-12T13:06:00Z" w16du:dateUtc="2025-05-12T11:06:00Z">
            <w:rPr/>
          </w:rPrChange>
        </w:rPr>
        <w:t>38.</w:t>
      </w:r>
      <w:r w:rsidRPr="002C42F2">
        <w:rPr>
          <w:lang w:val="en-US"/>
          <w:rPrChange w:id="357" w:author="Virginia Anne Nichols" w:date="2025-05-12T13:06:00Z" w16du:dateUtc="2025-05-12T11:06:00Z">
            <w:rPr/>
          </w:rPrChange>
        </w:rPr>
        <w:tab/>
        <w:t xml:space="preserve">Carter, A. “We Don’t Equal Even Just One Man”: Gender and Social Control in Conservation Adoption. </w:t>
      </w:r>
      <w:r w:rsidRPr="002C42F2">
        <w:rPr>
          <w:i/>
          <w:iCs/>
          <w:lang w:val="en-US"/>
          <w:rPrChange w:id="358" w:author="Virginia Anne Nichols" w:date="2025-05-12T13:06:00Z" w16du:dateUtc="2025-05-12T11:06:00Z">
            <w:rPr>
              <w:i/>
              <w:iCs/>
            </w:rPr>
          </w:rPrChange>
        </w:rPr>
        <w:t>Soc. Nat. Resour.</w:t>
      </w:r>
      <w:r w:rsidRPr="002C42F2">
        <w:rPr>
          <w:lang w:val="en-US"/>
          <w:rPrChange w:id="359" w:author="Virginia Anne Nichols" w:date="2025-05-12T13:06:00Z" w16du:dateUtc="2025-05-12T11:06:00Z">
            <w:rPr/>
          </w:rPrChange>
        </w:rPr>
        <w:t xml:space="preserve"> </w:t>
      </w:r>
      <w:r w:rsidRPr="002C42F2">
        <w:rPr>
          <w:b/>
          <w:bCs/>
          <w:lang w:val="en-US"/>
          <w:rPrChange w:id="360" w:author="Virginia Anne Nichols" w:date="2025-05-12T13:06:00Z" w16du:dateUtc="2025-05-12T11:06:00Z">
            <w:rPr>
              <w:b/>
              <w:bCs/>
            </w:rPr>
          </w:rPrChange>
        </w:rPr>
        <w:t>32</w:t>
      </w:r>
      <w:r w:rsidRPr="002C42F2">
        <w:rPr>
          <w:lang w:val="en-US"/>
          <w:rPrChange w:id="361" w:author="Virginia Anne Nichols" w:date="2025-05-12T13:06:00Z" w16du:dateUtc="2025-05-12T11:06:00Z">
            <w:rPr/>
          </w:rPrChange>
        </w:rPr>
        <w:t>, 893–910 (2019).</w:t>
      </w:r>
    </w:p>
    <w:p w14:paraId="4C78EFE9" w14:textId="77777777" w:rsidR="002C42F2" w:rsidRPr="002C42F2" w:rsidRDefault="002C42F2" w:rsidP="002C42F2">
      <w:pPr>
        <w:pStyle w:val="Bibliography"/>
        <w:rPr>
          <w:lang w:val="en-US"/>
          <w:rPrChange w:id="362" w:author="Virginia Anne Nichols" w:date="2025-05-12T13:06:00Z" w16du:dateUtc="2025-05-12T11:06:00Z">
            <w:rPr/>
          </w:rPrChange>
        </w:rPr>
      </w:pPr>
      <w:r w:rsidRPr="002C42F2">
        <w:rPr>
          <w:lang w:val="en-US"/>
          <w:rPrChange w:id="363" w:author="Virginia Anne Nichols" w:date="2025-05-12T13:06:00Z" w16du:dateUtc="2025-05-12T11:06:00Z">
            <w:rPr/>
          </w:rPrChange>
        </w:rPr>
        <w:t>39.</w:t>
      </w:r>
      <w:r w:rsidRPr="002C42F2">
        <w:rPr>
          <w:lang w:val="en-US"/>
          <w:rPrChange w:id="364" w:author="Virginia Anne Nichols" w:date="2025-05-12T13:06:00Z" w16du:dateUtc="2025-05-12T11:06:00Z">
            <w:rPr/>
          </w:rPrChange>
        </w:rPr>
        <w:tab/>
        <w:t xml:space="preserve">Eells, J. C. &amp; Soulis, J. Do women farmland owners count in agricultural conservation? A review of research on women farmland owners in the United States. </w:t>
      </w:r>
      <w:r w:rsidRPr="002C42F2">
        <w:rPr>
          <w:i/>
          <w:iCs/>
          <w:lang w:val="en-US"/>
          <w:rPrChange w:id="365" w:author="Virginia Anne Nichols" w:date="2025-05-12T13:06:00Z" w16du:dateUtc="2025-05-12T11:06:00Z">
            <w:rPr>
              <w:i/>
              <w:iCs/>
            </w:rPr>
          </w:rPrChange>
        </w:rPr>
        <w:t>J. Soil Water Conserv.</w:t>
      </w:r>
      <w:r w:rsidRPr="002C42F2">
        <w:rPr>
          <w:lang w:val="en-US"/>
          <w:rPrChange w:id="366" w:author="Virginia Anne Nichols" w:date="2025-05-12T13:06:00Z" w16du:dateUtc="2025-05-12T11:06:00Z">
            <w:rPr/>
          </w:rPrChange>
        </w:rPr>
        <w:t xml:space="preserve"> </w:t>
      </w:r>
      <w:r w:rsidRPr="002C42F2">
        <w:rPr>
          <w:b/>
          <w:bCs/>
          <w:lang w:val="en-US"/>
          <w:rPrChange w:id="367" w:author="Virginia Anne Nichols" w:date="2025-05-12T13:06:00Z" w16du:dateUtc="2025-05-12T11:06:00Z">
            <w:rPr>
              <w:b/>
              <w:bCs/>
            </w:rPr>
          </w:rPrChange>
        </w:rPr>
        <w:t>68</w:t>
      </w:r>
      <w:r w:rsidRPr="002C42F2">
        <w:rPr>
          <w:lang w:val="en-US"/>
          <w:rPrChange w:id="368" w:author="Virginia Anne Nichols" w:date="2025-05-12T13:06:00Z" w16du:dateUtc="2025-05-12T11:06:00Z">
            <w:rPr/>
          </w:rPrChange>
        </w:rPr>
        <w:t>, 121A-123A (2013).</w:t>
      </w:r>
    </w:p>
    <w:p w14:paraId="5698A186" w14:textId="77777777" w:rsidR="002C42F2" w:rsidRPr="002C42F2" w:rsidRDefault="002C42F2" w:rsidP="002C42F2">
      <w:pPr>
        <w:pStyle w:val="Bibliography"/>
        <w:rPr>
          <w:lang w:val="en-US"/>
          <w:rPrChange w:id="369" w:author="Virginia Anne Nichols" w:date="2025-05-12T13:06:00Z" w16du:dateUtc="2025-05-12T11:06:00Z">
            <w:rPr/>
          </w:rPrChange>
        </w:rPr>
      </w:pPr>
      <w:r w:rsidRPr="002C42F2">
        <w:rPr>
          <w:lang w:val="en-US"/>
          <w:rPrChange w:id="370" w:author="Virginia Anne Nichols" w:date="2025-05-12T13:06:00Z" w16du:dateUtc="2025-05-12T11:06:00Z">
            <w:rPr/>
          </w:rPrChange>
        </w:rPr>
        <w:t>40.</w:t>
      </w:r>
      <w:r w:rsidRPr="002C42F2">
        <w:rPr>
          <w:lang w:val="en-US"/>
          <w:rPrChange w:id="371" w:author="Virginia Anne Nichols" w:date="2025-05-12T13:06:00Z" w16du:dateUtc="2025-05-12T11:06:00Z">
            <w:rPr/>
          </w:rPrChange>
        </w:rPr>
        <w:tab/>
        <w:t xml:space="preserve">Wheeler, S. A. What influences agricultural professionals’ views towards organic agriculture? </w:t>
      </w:r>
      <w:r w:rsidRPr="002C42F2">
        <w:rPr>
          <w:i/>
          <w:iCs/>
          <w:lang w:val="en-US"/>
          <w:rPrChange w:id="372" w:author="Virginia Anne Nichols" w:date="2025-05-12T13:06:00Z" w16du:dateUtc="2025-05-12T11:06:00Z">
            <w:rPr>
              <w:i/>
              <w:iCs/>
            </w:rPr>
          </w:rPrChange>
        </w:rPr>
        <w:t>Ecol. Econ.</w:t>
      </w:r>
      <w:r w:rsidRPr="002C42F2">
        <w:rPr>
          <w:lang w:val="en-US"/>
          <w:rPrChange w:id="373" w:author="Virginia Anne Nichols" w:date="2025-05-12T13:06:00Z" w16du:dateUtc="2025-05-12T11:06:00Z">
            <w:rPr/>
          </w:rPrChange>
        </w:rPr>
        <w:t xml:space="preserve"> </w:t>
      </w:r>
      <w:r w:rsidRPr="002C42F2">
        <w:rPr>
          <w:b/>
          <w:bCs/>
          <w:lang w:val="en-US"/>
          <w:rPrChange w:id="374" w:author="Virginia Anne Nichols" w:date="2025-05-12T13:06:00Z" w16du:dateUtc="2025-05-12T11:06:00Z">
            <w:rPr>
              <w:b/>
              <w:bCs/>
            </w:rPr>
          </w:rPrChange>
        </w:rPr>
        <w:t>65</w:t>
      </w:r>
      <w:r w:rsidRPr="002C42F2">
        <w:rPr>
          <w:lang w:val="en-US"/>
          <w:rPrChange w:id="375" w:author="Virginia Anne Nichols" w:date="2025-05-12T13:06:00Z" w16du:dateUtc="2025-05-12T11:06:00Z">
            <w:rPr/>
          </w:rPrChange>
        </w:rPr>
        <w:t>, 145–154 (2008).</w:t>
      </w:r>
    </w:p>
    <w:p w14:paraId="38797064" w14:textId="77777777" w:rsidR="002C42F2" w:rsidRPr="002C42F2" w:rsidRDefault="002C42F2" w:rsidP="002C42F2">
      <w:pPr>
        <w:pStyle w:val="Bibliography"/>
        <w:rPr>
          <w:lang w:val="en-US"/>
          <w:rPrChange w:id="376" w:author="Virginia Anne Nichols" w:date="2025-05-12T13:06:00Z" w16du:dateUtc="2025-05-12T11:06:00Z">
            <w:rPr/>
          </w:rPrChange>
        </w:rPr>
      </w:pPr>
      <w:r w:rsidRPr="002C42F2">
        <w:rPr>
          <w:lang w:val="en-US"/>
          <w:rPrChange w:id="377" w:author="Virginia Anne Nichols" w:date="2025-05-12T13:06:00Z" w16du:dateUtc="2025-05-12T11:06:00Z">
            <w:rPr/>
          </w:rPrChange>
        </w:rPr>
        <w:t>41.</w:t>
      </w:r>
      <w:r w:rsidRPr="002C42F2">
        <w:rPr>
          <w:lang w:val="en-US"/>
          <w:rPrChange w:id="378" w:author="Virginia Anne Nichols" w:date="2025-05-12T13:06:00Z" w16du:dateUtc="2025-05-12T11:06:00Z">
            <w:rPr/>
          </w:rPrChange>
        </w:rPr>
        <w:tab/>
        <w:t xml:space="preserve">Montenegro de Wit, M. &amp; Iles, A. Toward thick legitimacy: Creating a web of legitimacy for agroecology. </w:t>
      </w:r>
      <w:r w:rsidRPr="002C42F2">
        <w:rPr>
          <w:i/>
          <w:iCs/>
          <w:lang w:val="en-US"/>
          <w:rPrChange w:id="379" w:author="Virginia Anne Nichols" w:date="2025-05-12T13:06:00Z" w16du:dateUtc="2025-05-12T11:06:00Z">
            <w:rPr>
              <w:i/>
              <w:iCs/>
            </w:rPr>
          </w:rPrChange>
        </w:rPr>
        <w:t>Elem. Sci. Anthr.</w:t>
      </w:r>
      <w:r w:rsidRPr="002C42F2">
        <w:rPr>
          <w:lang w:val="en-US"/>
          <w:rPrChange w:id="380" w:author="Virginia Anne Nichols" w:date="2025-05-12T13:06:00Z" w16du:dateUtc="2025-05-12T11:06:00Z">
            <w:rPr/>
          </w:rPrChange>
        </w:rPr>
        <w:t xml:space="preserve"> </w:t>
      </w:r>
      <w:r w:rsidRPr="002C42F2">
        <w:rPr>
          <w:b/>
          <w:bCs/>
          <w:lang w:val="en-US"/>
          <w:rPrChange w:id="381" w:author="Virginia Anne Nichols" w:date="2025-05-12T13:06:00Z" w16du:dateUtc="2025-05-12T11:06:00Z">
            <w:rPr>
              <w:b/>
              <w:bCs/>
            </w:rPr>
          </w:rPrChange>
        </w:rPr>
        <w:t>4</w:t>
      </w:r>
      <w:r w:rsidRPr="002C42F2">
        <w:rPr>
          <w:lang w:val="en-US"/>
          <w:rPrChange w:id="382" w:author="Virginia Anne Nichols" w:date="2025-05-12T13:06:00Z" w16du:dateUtc="2025-05-12T11:06:00Z">
            <w:rPr/>
          </w:rPrChange>
        </w:rPr>
        <w:t>, 000115 (2016).</w:t>
      </w:r>
    </w:p>
    <w:p w14:paraId="25D97696" w14:textId="77777777" w:rsidR="002C42F2" w:rsidRPr="002C42F2" w:rsidRDefault="002C42F2" w:rsidP="002C42F2">
      <w:pPr>
        <w:pStyle w:val="Bibliography"/>
        <w:rPr>
          <w:lang w:val="en-US"/>
          <w:rPrChange w:id="383" w:author="Virginia Anne Nichols" w:date="2025-05-12T13:06:00Z" w16du:dateUtc="2025-05-12T11:06:00Z">
            <w:rPr/>
          </w:rPrChange>
        </w:rPr>
      </w:pPr>
      <w:r w:rsidRPr="002C42F2">
        <w:rPr>
          <w:lang w:val="en-US"/>
          <w:rPrChange w:id="384" w:author="Virginia Anne Nichols" w:date="2025-05-12T13:06:00Z" w16du:dateUtc="2025-05-12T11:06:00Z">
            <w:rPr/>
          </w:rPrChange>
        </w:rPr>
        <w:t>42.</w:t>
      </w:r>
      <w:r w:rsidRPr="002C42F2">
        <w:rPr>
          <w:lang w:val="en-US"/>
          <w:rPrChange w:id="385" w:author="Virginia Anne Nichols" w:date="2025-05-12T13:06:00Z" w16du:dateUtc="2025-05-12T11:06:00Z">
            <w:rPr/>
          </w:rPrChange>
        </w:rPr>
        <w:tab/>
        <w:t xml:space="preserve">Home page. </w:t>
      </w:r>
      <w:r w:rsidRPr="002C42F2">
        <w:rPr>
          <w:i/>
          <w:iCs/>
          <w:lang w:val="en-US"/>
          <w:rPrChange w:id="386" w:author="Virginia Anne Nichols" w:date="2025-05-12T13:06:00Z" w16du:dateUtc="2025-05-12T11:06:00Z">
            <w:rPr>
              <w:i/>
              <w:iCs/>
            </w:rPr>
          </w:rPrChange>
        </w:rPr>
        <w:t>Practical Farmers of Iowa</w:t>
      </w:r>
      <w:r w:rsidRPr="002C42F2">
        <w:rPr>
          <w:lang w:val="en-US"/>
          <w:rPrChange w:id="387" w:author="Virginia Anne Nichols" w:date="2025-05-12T13:06:00Z" w16du:dateUtc="2025-05-12T11:06:00Z">
            <w:rPr/>
          </w:rPrChange>
        </w:rPr>
        <w:t xml:space="preserve"> https://practicalfarmers.org/.</w:t>
      </w:r>
    </w:p>
    <w:p w14:paraId="22A70C32" w14:textId="77777777" w:rsidR="002C42F2" w:rsidRPr="002C42F2" w:rsidRDefault="002C42F2" w:rsidP="002C42F2">
      <w:pPr>
        <w:pStyle w:val="Bibliography"/>
        <w:rPr>
          <w:lang w:val="en-US"/>
          <w:rPrChange w:id="388" w:author="Virginia Anne Nichols" w:date="2025-05-12T13:06:00Z" w16du:dateUtc="2025-05-12T11:06:00Z">
            <w:rPr/>
          </w:rPrChange>
        </w:rPr>
      </w:pPr>
      <w:r w:rsidRPr="002C42F2">
        <w:rPr>
          <w:lang w:val="en-US"/>
          <w:rPrChange w:id="389" w:author="Virginia Anne Nichols" w:date="2025-05-12T13:06:00Z" w16du:dateUtc="2025-05-12T11:06:00Z">
            <w:rPr/>
          </w:rPrChange>
        </w:rPr>
        <w:t>43.</w:t>
      </w:r>
      <w:r w:rsidRPr="002C42F2">
        <w:rPr>
          <w:lang w:val="en-US"/>
          <w:rPrChange w:id="390" w:author="Virginia Anne Nichols" w:date="2025-05-12T13:06:00Z" w16du:dateUtc="2025-05-12T11:06:00Z">
            <w:rPr/>
          </w:rPrChange>
        </w:rPr>
        <w:tab/>
        <w:t xml:space="preserve">Asprooth, L., Norton, M. &amp; Galt, R. The adoption of conservation practices in the Corn Belt: the role of one formal farmer network, Practical Farmers of Iowa. </w:t>
      </w:r>
      <w:r w:rsidRPr="002C42F2">
        <w:rPr>
          <w:i/>
          <w:iCs/>
          <w:lang w:val="en-US"/>
          <w:rPrChange w:id="391" w:author="Virginia Anne Nichols" w:date="2025-05-12T13:06:00Z" w16du:dateUtc="2025-05-12T11:06:00Z">
            <w:rPr>
              <w:i/>
              <w:iCs/>
            </w:rPr>
          </w:rPrChange>
        </w:rPr>
        <w:t>Agric. Hum. Values</w:t>
      </w:r>
      <w:r w:rsidRPr="002C42F2">
        <w:rPr>
          <w:lang w:val="en-US"/>
          <w:rPrChange w:id="392" w:author="Virginia Anne Nichols" w:date="2025-05-12T13:06:00Z" w16du:dateUtc="2025-05-12T11:06:00Z">
            <w:rPr/>
          </w:rPrChange>
        </w:rPr>
        <w:t xml:space="preserve"> </w:t>
      </w:r>
      <w:r w:rsidRPr="002C42F2">
        <w:rPr>
          <w:b/>
          <w:bCs/>
          <w:lang w:val="en-US"/>
          <w:rPrChange w:id="393" w:author="Virginia Anne Nichols" w:date="2025-05-12T13:06:00Z" w16du:dateUtc="2025-05-12T11:06:00Z">
            <w:rPr>
              <w:b/>
              <w:bCs/>
            </w:rPr>
          </w:rPrChange>
        </w:rPr>
        <w:t>40</w:t>
      </w:r>
      <w:r w:rsidRPr="002C42F2">
        <w:rPr>
          <w:lang w:val="en-US"/>
          <w:rPrChange w:id="394" w:author="Virginia Anne Nichols" w:date="2025-05-12T13:06:00Z" w16du:dateUtc="2025-05-12T11:06:00Z">
            <w:rPr/>
          </w:rPrChange>
        </w:rPr>
        <w:t>, 1559–1580 (2023).</w:t>
      </w:r>
    </w:p>
    <w:p w14:paraId="7D8B9A60" w14:textId="77777777" w:rsidR="002C42F2" w:rsidRPr="002C42F2" w:rsidRDefault="002C42F2" w:rsidP="002C42F2">
      <w:pPr>
        <w:pStyle w:val="Bibliography"/>
        <w:rPr>
          <w:lang w:val="en-US"/>
          <w:rPrChange w:id="395" w:author="Virginia Anne Nichols" w:date="2025-05-12T13:06:00Z" w16du:dateUtc="2025-05-12T11:06:00Z">
            <w:rPr/>
          </w:rPrChange>
        </w:rPr>
      </w:pPr>
      <w:r w:rsidRPr="002C42F2">
        <w:rPr>
          <w:lang w:val="en-US"/>
          <w:rPrChange w:id="396" w:author="Virginia Anne Nichols" w:date="2025-05-12T13:06:00Z" w16du:dateUtc="2025-05-12T11:06:00Z">
            <w:rPr/>
          </w:rPrChange>
        </w:rPr>
        <w:t>44.</w:t>
      </w:r>
      <w:r w:rsidRPr="002C42F2">
        <w:rPr>
          <w:lang w:val="en-US"/>
          <w:rPrChange w:id="397" w:author="Virginia Anne Nichols" w:date="2025-05-12T13:06:00Z" w16du:dateUtc="2025-05-12T11:06:00Z">
            <w:rPr/>
          </w:rPrChange>
        </w:rPr>
        <w:tab/>
        <w:t xml:space="preserve">Richard &amp; Thompson, S. The on-farm research program of Practical Farmers of Iowa. </w:t>
      </w:r>
      <w:r w:rsidRPr="002C42F2">
        <w:rPr>
          <w:i/>
          <w:iCs/>
          <w:lang w:val="en-US"/>
          <w:rPrChange w:id="398" w:author="Virginia Anne Nichols" w:date="2025-05-12T13:06:00Z" w16du:dateUtc="2025-05-12T11:06:00Z">
            <w:rPr>
              <w:i/>
              <w:iCs/>
            </w:rPr>
          </w:rPrChange>
        </w:rPr>
        <w:t>Am. J. Altern. Agric.</w:t>
      </w:r>
      <w:r w:rsidRPr="002C42F2">
        <w:rPr>
          <w:lang w:val="en-US"/>
          <w:rPrChange w:id="399" w:author="Virginia Anne Nichols" w:date="2025-05-12T13:06:00Z" w16du:dateUtc="2025-05-12T11:06:00Z">
            <w:rPr/>
          </w:rPrChange>
        </w:rPr>
        <w:t xml:space="preserve"> </w:t>
      </w:r>
      <w:r w:rsidRPr="002C42F2">
        <w:rPr>
          <w:b/>
          <w:bCs/>
          <w:lang w:val="en-US"/>
          <w:rPrChange w:id="400" w:author="Virginia Anne Nichols" w:date="2025-05-12T13:06:00Z" w16du:dateUtc="2025-05-12T11:06:00Z">
            <w:rPr>
              <w:b/>
              <w:bCs/>
            </w:rPr>
          </w:rPrChange>
        </w:rPr>
        <w:t>5</w:t>
      </w:r>
      <w:r w:rsidRPr="002C42F2">
        <w:rPr>
          <w:lang w:val="en-US"/>
          <w:rPrChange w:id="401" w:author="Virginia Anne Nichols" w:date="2025-05-12T13:06:00Z" w16du:dateUtc="2025-05-12T11:06:00Z">
            <w:rPr/>
          </w:rPrChange>
        </w:rPr>
        <w:t>, 163–167 (1990).</w:t>
      </w:r>
    </w:p>
    <w:p w14:paraId="6FAE4843" w14:textId="77777777" w:rsidR="002C42F2" w:rsidRPr="002C42F2" w:rsidRDefault="002C42F2" w:rsidP="002C42F2">
      <w:pPr>
        <w:pStyle w:val="Bibliography"/>
        <w:rPr>
          <w:lang w:val="en-US"/>
          <w:rPrChange w:id="402" w:author="Virginia Anne Nichols" w:date="2025-05-12T13:06:00Z" w16du:dateUtc="2025-05-12T11:06:00Z">
            <w:rPr/>
          </w:rPrChange>
        </w:rPr>
      </w:pPr>
      <w:r w:rsidRPr="002C42F2">
        <w:rPr>
          <w:lang w:val="en-US"/>
          <w:rPrChange w:id="403" w:author="Virginia Anne Nichols" w:date="2025-05-12T13:06:00Z" w16du:dateUtc="2025-05-12T11:06:00Z">
            <w:rPr/>
          </w:rPrChange>
        </w:rPr>
        <w:t>45.</w:t>
      </w:r>
      <w:r w:rsidRPr="002C42F2">
        <w:rPr>
          <w:lang w:val="en-US"/>
          <w:rPrChange w:id="404" w:author="Virginia Anne Nichols" w:date="2025-05-12T13:06:00Z" w16du:dateUtc="2025-05-12T11:06:00Z">
            <w:rPr/>
          </w:rPrChange>
        </w:rPr>
        <w:tab/>
        <w:t xml:space="preserve">Davis, A. S., Hill, J. D., Chase, C. A., Johanns, A. M. &amp; Liebman, M. Increasing Cropping System Diversity Balances Productivity, Profitability and Environmental Health. </w:t>
      </w:r>
      <w:r w:rsidRPr="002C42F2">
        <w:rPr>
          <w:i/>
          <w:iCs/>
          <w:lang w:val="en-US"/>
          <w:rPrChange w:id="405" w:author="Virginia Anne Nichols" w:date="2025-05-12T13:06:00Z" w16du:dateUtc="2025-05-12T11:06:00Z">
            <w:rPr>
              <w:i/>
              <w:iCs/>
            </w:rPr>
          </w:rPrChange>
        </w:rPr>
        <w:t>PLOS ONE</w:t>
      </w:r>
      <w:r w:rsidRPr="002C42F2">
        <w:rPr>
          <w:lang w:val="en-US"/>
          <w:rPrChange w:id="406" w:author="Virginia Anne Nichols" w:date="2025-05-12T13:06:00Z" w16du:dateUtc="2025-05-12T11:06:00Z">
            <w:rPr/>
          </w:rPrChange>
        </w:rPr>
        <w:t xml:space="preserve"> </w:t>
      </w:r>
      <w:r w:rsidRPr="002C42F2">
        <w:rPr>
          <w:b/>
          <w:bCs/>
          <w:lang w:val="en-US"/>
          <w:rPrChange w:id="407" w:author="Virginia Anne Nichols" w:date="2025-05-12T13:06:00Z" w16du:dateUtc="2025-05-12T11:06:00Z">
            <w:rPr>
              <w:b/>
              <w:bCs/>
            </w:rPr>
          </w:rPrChange>
        </w:rPr>
        <w:t>7</w:t>
      </w:r>
      <w:r w:rsidRPr="002C42F2">
        <w:rPr>
          <w:lang w:val="en-US"/>
          <w:rPrChange w:id="408" w:author="Virginia Anne Nichols" w:date="2025-05-12T13:06:00Z" w16du:dateUtc="2025-05-12T11:06:00Z">
            <w:rPr/>
          </w:rPrChange>
        </w:rPr>
        <w:t>, e47149 (2012).</w:t>
      </w:r>
    </w:p>
    <w:p w14:paraId="0C17280E" w14:textId="77777777" w:rsidR="002C42F2" w:rsidRPr="002C42F2" w:rsidRDefault="002C42F2" w:rsidP="002C42F2">
      <w:pPr>
        <w:pStyle w:val="Bibliography"/>
        <w:rPr>
          <w:lang w:val="en-US"/>
          <w:rPrChange w:id="409" w:author="Virginia Anne Nichols" w:date="2025-05-12T13:06:00Z" w16du:dateUtc="2025-05-12T11:06:00Z">
            <w:rPr/>
          </w:rPrChange>
        </w:rPr>
      </w:pPr>
      <w:r w:rsidRPr="002C42F2">
        <w:rPr>
          <w:lang w:val="en-US"/>
          <w:rPrChange w:id="410" w:author="Virginia Anne Nichols" w:date="2025-05-12T13:06:00Z" w16du:dateUtc="2025-05-12T11:06:00Z">
            <w:rPr/>
          </w:rPrChange>
        </w:rPr>
        <w:t>46.</w:t>
      </w:r>
      <w:r w:rsidRPr="002C42F2">
        <w:rPr>
          <w:lang w:val="en-US"/>
          <w:rPrChange w:id="411" w:author="Virginia Anne Nichols" w:date="2025-05-12T13:06:00Z" w16du:dateUtc="2025-05-12T11:06:00Z">
            <w:rPr/>
          </w:rPrChange>
        </w:rPr>
        <w:tab/>
        <w:t xml:space="preserve">Women, Food and Agriculture Network. </w:t>
      </w:r>
      <w:r w:rsidRPr="002C42F2">
        <w:rPr>
          <w:i/>
          <w:iCs/>
          <w:lang w:val="en-US"/>
          <w:rPrChange w:id="412" w:author="Virginia Anne Nichols" w:date="2025-05-12T13:06:00Z" w16du:dateUtc="2025-05-12T11:06:00Z">
            <w:rPr>
              <w:i/>
              <w:iCs/>
            </w:rPr>
          </w:rPrChange>
        </w:rPr>
        <w:t>Women, Food and Agriculture Network</w:t>
      </w:r>
      <w:r w:rsidRPr="002C42F2">
        <w:rPr>
          <w:lang w:val="en-US"/>
          <w:rPrChange w:id="413" w:author="Virginia Anne Nichols" w:date="2025-05-12T13:06:00Z" w16du:dateUtc="2025-05-12T11:06:00Z">
            <w:rPr/>
          </w:rPrChange>
        </w:rPr>
        <w:t xml:space="preserve"> https://wfan.org.</w:t>
      </w:r>
    </w:p>
    <w:p w14:paraId="6F686259" w14:textId="77777777" w:rsidR="002C42F2" w:rsidRPr="002C42F2" w:rsidRDefault="002C42F2" w:rsidP="002C42F2">
      <w:pPr>
        <w:pStyle w:val="Bibliography"/>
        <w:rPr>
          <w:lang w:val="en-US"/>
          <w:rPrChange w:id="414" w:author="Virginia Anne Nichols" w:date="2025-05-12T13:06:00Z" w16du:dateUtc="2025-05-12T11:06:00Z">
            <w:rPr/>
          </w:rPrChange>
        </w:rPr>
      </w:pPr>
      <w:r w:rsidRPr="002C42F2">
        <w:rPr>
          <w:lang w:val="en-US"/>
          <w:rPrChange w:id="415" w:author="Virginia Anne Nichols" w:date="2025-05-12T13:06:00Z" w16du:dateUtc="2025-05-12T11:06:00Z">
            <w:rPr/>
          </w:rPrChange>
        </w:rPr>
        <w:t>47.</w:t>
      </w:r>
      <w:r w:rsidRPr="002C42F2">
        <w:rPr>
          <w:lang w:val="en-US"/>
          <w:rPrChange w:id="416" w:author="Virginia Anne Nichols" w:date="2025-05-12T13:06:00Z" w16du:dateUtc="2025-05-12T11:06:00Z">
            <w:rPr/>
          </w:rPrChange>
        </w:rPr>
        <w:tab/>
        <w:t xml:space="preserve">Brehm, T. &amp; Culman, S. Soil degradation and crop yield declines persist 5 years after pipeline installations. </w:t>
      </w:r>
      <w:r w:rsidRPr="002C42F2">
        <w:rPr>
          <w:i/>
          <w:iCs/>
          <w:lang w:val="en-US"/>
          <w:rPrChange w:id="417" w:author="Virginia Anne Nichols" w:date="2025-05-12T13:06:00Z" w16du:dateUtc="2025-05-12T11:06:00Z">
            <w:rPr>
              <w:i/>
              <w:iCs/>
            </w:rPr>
          </w:rPrChange>
        </w:rPr>
        <w:t>Soil Sci. Soc. Am. J.</w:t>
      </w:r>
      <w:r w:rsidRPr="002C42F2">
        <w:rPr>
          <w:lang w:val="en-US"/>
          <w:rPrChange w:id="418" w:author="Virginia Anne Nichols" w:date="2025-05-12T13:06:00Z" w16du:dateUtc="2025-05-12T11:06:00Z">
            <w:rPr/>
          </w:rPrChange>
        </w:rPr>
        <w:t xml:space="preserve"> </w:t>
      </w:r>
      <w:r w:rsidRPr="002C42F2">
        <w:rPr>
          <w:b/>
          <w:bCs/>
          <w:lang w:val="en-US"/>
          <w:rPrChange w:id="419" w:author="Virginia Anne Nichols" w:date="2025-05-12T13:06:00Z" w16du:dateUtc="2025-05-12T11:06:00Z">
            <w:rPr>
              <w:b/>
              <w:bCs/>
            </w:rPr>
          </w:rPrChange>
        </w:rPr>
        <w:t>87</w:t>
      </w:r>
      <w:r w:rsidRPr="002C42F2">
        <w:rPr>
          <w:lang w:val="en-US"/>
          <w:rPrChange w:id="420" w:author="Virginia Anne Nichols" w:date="2025-05-12T13:06:00Z" w16du:dateUtc="2025-05-12T11:06:00Z">
            <w:rPr/>
          </w:rPrChange>
        </w:rPr>
        <w:t>, 350–364 (2023).</w:t>
      </w:r>
    </w:p>
    <w:p w14:paraId="1291D231" w14:textId="77777777" w:rsidR="002C42F2" w:rsidRPr="002C42F2" w:rsidRDefault="002C42F2" w:rsidP="002C42F2">
      <w:pPr>
        <w:pStyle w:val="Bibliography"/>
        <w:rPr>
          <w:lang w:val="en-US"/>
          <w:rPrChange w:id="421" w:author="Virginia Anne Nichols" w:date="2025-05-12T13:06:00Z" w16du:dateUtc="2025-05-12T11:06:00Z">
            <w:rPr/>
          </w:rPrChange>
        </w:rPr>
      </w:pPr>
      <w:r w:rsidRPr="002C42F2">
        <w:rPr>
          <w:lang w:val="en-US"/>
          <w:rPrChange w:id="422" w:author="Virginia Anne Nichols" w:date="2025-05-12T13:06:00Z" w16du:dateUtc="2025-05-12T11:06:00Z">
            <w:rPr/>
          </w:rPrChange>
        </w:rPr>
        <w:t>48.</w:t>
      </w:r>
      <w:r w:rsidRPr="002C42F2">
        <w:rPr>
          <w:lang w:val="en-US"/>
          <w:rPrChange w:id="423" w:author="Virginia Anne Nichols" w:date="2025-05-12T13:06:00Z" w16du:dateUtc="2025-05-12T11:06:00Z">
            <w:rPr/>
          </w:rPrChange>
        </w:rPr>
        <w:tab/>
        <w:t xml:space="preserve">Tekeste, M. Z., Ebrahimi, E., Hanna, M. H., Neideigh, E. R. &amp; Horton, R. Effect of subsoil tillage during pipeline construction activities on near-term soil physical properties and crop yields in the right-of-way. </w:t>
      </w:r>
      <w:r w:rsidRPr="002C42F2">
        <w:rPr>
          <w:i/>
          <w:iCs/>
          <w:lang w:val="en-US"/>
          <w:rPrChange w:id="424" w:author="Virginia Anne Nichols" w:date="2025-05-12T13:06:00Z" w16du:dateUtc="2025-05-12T11:06:00Z">
            <w:rPr>
              <w:i/>
              <w:iCs/>
            </w:rPr>
          </w:rPrChange>
        </w:rPr>
        <w:t>Soil Use Manag.</w:t>
      </w:r>
      <w:r w:rsidRPr="002C42F2">
        <w:rPr>
          <w:lang w:val="en-US"/>
          <w:rPrChange w:id="425" w:author="Virginia Anne Nichols" w:date="2025-05-12T13:06:00Z" w16du:dateUtc="2025-05-12T11:06:00Z">
            <w:rPr/>
          </w:rPrChange>
        </w:rPr>
        <w:t xml:space="preserve"> </w:t>
      </w:r>
      <w:r w:rsidRPr="002C42F2">
        <w:rPr>
          <w:b/>
          <w:bCs/>
          <w:lang w:val="en-US"/>
          <w:rPrChange w:id="426" w:author="Virginia Anne Nichols" w:date="2025-05-12T13:06:00Z" w16du:dateUtc="2025-05-12T11:06:00Z">
            <w:rPr>
              <w:b/>
              <w:bCs/>
            </w:rPr>
          </w:rPrChange>
        </w:rPr>
        <w:t>37</w:t>
      </w:r>
      <w:r w:rsidRPr="002C42F2">
        <w:rPr>
          <w:lang w:val="en-US"/>
          <w:rPrChange w:id="427" w:author="Virginia Anne Nichols" w:date="2025-05-12T13:06:00Z" w16du:dateUtc="2025-05-12T11:06:00Z">
            <w:rPr/>
          </w:rPrChange>
        </w:rPr>
        <w:t>, 545–555 (2021).</w:t>
      </w:r>
    </w:p>
    <w:p w14:paraId="7F395DF7" w14:textId="77777777" w:rsidR="002C42F2" w:rsidRPr="002C42F2" w:rsidRDefault="002C42F2" w:rsidP="002C42F2">
      <w:pPr>
        <w:pStyle w:val="Bibliography"/>
        <w:rPr>
          <w:lang w:val="en-US"/>
          <w:rPrChange w:id="428" w:author="Virginia Anne Nichols" w:date="2025-05-12T13:06:00Z" w16du:dateUtc="2025-05-12T11:06:00Z">
            <w:rPr/>
          </w:rPrChange>
        </w:rPr>
      </w:pPr>
      <w:r w:rsidRPr="002C42F2">
        <w:rPr>
          <w:lang w:val="en-US"/>
          <w:rPrChange w:id="429" w:author="Virginia Anne Nichols" w:date="2025-05-12T13:06:00Z" w16du:dateUtc="2025-05-12T11:06:00Z">
            <w:rPr/>
          </w:rPrChange>
        </w:rPr>
        <w:t>49.</w:t>
      </w:r>
      <w:r w:rsidRPr="002C42F2">
        <w:rPr>
          <w:lang w:val="en-US"/>
          <w:rPrChange w:id="430" w:author="Virginia Anne Nichols" w:date="2025-05-12T13:06:00Z" w16du:dateUtc="2025-05-12T11:06:00Z">
            <w:rPr/>
          </w:rPrChange>
        </w:rPr>
        <w:tab/>
        <w:t xml:space="preserve">Brehm, T. &amp; Culman, S. Pipeline installation effects on soils and plants: A review and quantitative synthesis. </w:t>
      </w:r>
      <w:r w:rsidRPr="002C42F2">
        <w:rPr>
          <w:i/>
          <w:iCs/>
          <w:lang w:val="en-US"/>
          <w:rPrChange w:id="431" w:author="Virginia Anne Nichols" w:date="2025-05-12T13:06:00Z" w16du:dateUtc="2025-05-12T11:06:00Z">
            <w:rPr>
              <w:i/>
              <w:iCs/>
            </w:rPr>
          </w:rPrChange>
        </w:rPr>
        <w:t>Agrosystems Geosci. Environ.</w:t>
      </w:r>
      <w:r w:rsidRPr="002C42F2">
        <w:rPr>
          <w:lang w:val="en-US"/>
          <w:rPrChange w:id="432" w:author="Virginia Anne Nichols" w:date="2025-05-12T13:06:00Z" w16du:dateUtc="2025-05-12T11:06:00Z">
            <w:rPr/>
          </w:rPrChange>
        </w:rPr>
        <w:t xml:space="preserve"> </w:t>
      </w:r>
      <w:r w:rsidRPr="002C42F2">
        <w:rPr>
          <w:b/>
          <w:bCs/>
          <w:lang w:val="en-US"/>
          <w:rPrChange w:id="433" w:author="Virginia Anne Nichols" w:date="2025-05-12T13:06:00Z" w16du:dateUtc="2025-05-12T11:06:00Z">
            <w:rPr>
              <w:b/>
              <w:bCs/>
            </w:rPr>
          </w:rPrChange>
        </w:rPr>
        <w:t>5</w:t>
      </w:r>
      <w:r w:rsidRPr="002C42F2">
        <w:rPr>
          <w:lang w:val="en-US"/>
          <w:rPrChange w:id="434" w:author="Virginia Anne Nichols" w:date="2025-05-12T13:06:00Z" w16du:dateUtc="2025-05-12T11:06:00Z">
            <w:rPr/>
          </w:rPrChange>
        </w:rPr>
        <w:t>, e20312 (2022).</w:t>
      </w:r>
    </w:p>
    <w:p w14:paraId="56D6C776" w14:textId="77777777" w:rsidR="002C42F2" w:rsidRPr="002C42F2" w:rsidRDefault="002C42F2" w:rsidP="002C42F2">
      <w:pPr>
        <w:pStyle w:val="Bibliography"/>
        <w:rPr>
          <w:lang w:val="en-US"/>
          <w:rPrChange w:id="435" w:author="Virginia Anne Nichols" w:date="2025-05-12T13:06:00Z" w16du:dateUtc="2025-05-12T11:06:00Z">
            <w:rPr/>
          </w:rPrChange>
        </w:rPr>
      </w:pPr>
      <w:r w:rsidRPr="002C42F2">
        <w:rPr>
          <w:lang w:val="en-US"/>
          <w:rPrChange w:id="436" w:author="Virginia Anne Nichols" w:date="2025-05-12T13:06:00Z" w16du:dateUtc="2025-05-12T11:06:00Z">
            <w:rPr/>
          </w:rPrChange>
        </w:rPr>
        <w:lastRenderedPageBreak/>
        <w:t>50.</w:t>
      </w:r>
      <w:r w:rsidRPr="002C42F2">
        <w:rPr>
          <w:lang w:val="en-US"/>
          <w:rPrChange w:id="437" w:author="Virginia Anne Nichols" w:date="2025-05-12T13:06:00Z" w16du:dateUtc="2025-05-12T11:06:00Z">
            <w:rPr/>
          </w:rPrChange>
        </w:rPr>
        <w:tab/>
        <w:t xml:space="preserve">Miguez, F. E. &amp; Poffenbarger, H. How can we estimate optimum fertilizer rates with accuracy and precision? </w:t>
      </w:r>
      <w:r w:rsidRPr="002C42F2">
        <w:rPr>
          <w:i/>
          <w:iCs/>
          <w:lang w:val="en-US"/>
          <w:rPrChange w:id="438" w:author="Virginia Anne Nichols" w:date="2025-05-12T13:06:00Z" w16du:dateUtc="2025-05-12T11:06:00Z">
            <w:rPr>
              <w:i/>
              <w:iCs/>
            </w:rPr>
          </w:rPrChange>
        </w:rPr>
        <w:t>Agric. Environ. Lett.</w:t>
      </w:r>
      <w:r w:rsidRPr="002C42F2">
        <w:rPr>
          <w:lang w:val="en-US"/>
          <w:rPrChange w:id="439" w:author="Virginia Anne Nichols" w:date="2025-05-12T13:06:00Z" w16du:dateUtc="2025-05-12T11:06:00Z">
            <w:rPr/>
          </w:rPrChange>
        </w:rPr>
        <w:t xml:space="preserve"> </w:t>
      </w:r>
      <w:r w:rsidRPr="002C42F2">
        <w:rPr>
          <w:b/>
          <w:bCs/>
          <w:lang w:val="en-US"/>
          <w:rPrChange w:id="440" w:author="Virginia Anne Nichols" w:date="2025-05-12T13:06:00Z" w16du:dateUtc="2025-05-12T11:06:00Z">
            <w:rPr>
              <w:b/>
              <w:bCs/>
            </w:rPr>
          </w:rPrChange>
        </w:rPr>
        <w:t>7</w:t>
      </w:r>
      <w:r w:rsidRPr="002C42F2">
        <w:rPr>
          <w:lang w:val="en-US"/>
          <w:rPrChange w:id="441" w:author="Virginia Anne Nichols" w:date="2025-05-12T13:06:00Z" w16du:dateUtc="2025-05-12T11:06:00Z">
            <w:rPr/>
          </w:rPrChange>
        </w:rPr>
        <w:t>, e20075 (2022).</w:t>
      </w:r>
    </w:p>
    <w:p w14:paraId="08AEE817" w14:textId="77777777" w:rsidR="002C42F2" w:rsidRPr="002C42F2" w:rsidRDefault="002C42F2" w:rsidP="002C42F2">
      <w:pPr>
        <w:pStyle w:val="Bibliography"/>
        <w:rPr>
          <w:lang w:val="en-US"/>
          <w:rPrChange w:id="442" w:author="Virginia Anne Nichols" w:date="2025-05-12T13:06:00Z" w16du:dateUtc="2025-05-12T11:06:00Z">
            <w:rPr/>
          </w:rPrChange>
        </w:rPr>
      </w:pPr>
      <w:r w:rsidRPr="002C42F2">
        <w:rPr>
          <w:lang w:val="en-US"/>
          <w:rPrChange w:id="443" w:author="Virginia Anne Nichols" w:date="2025-05-12T13:06:00Z" w16du:dateUtc="2025-05-12T11:06:00Z">
            <w:rPr/>
          </w:rPrChange>
        </w:rPr>
        <w:t>51.</w:t>
      </w:r>
      <w:r w:rsidRPr="002C42F2">
        <w:rPr>
          <w:lang w:val="en-US"/>
          <w:rPrChange w:id="444" w:author="Virginia Anne Nichols" w:date="2025-05-12T13:06:00Z" w16du:dateUtc="2025-05-12T11:06:00Z">
            <w:rPr/>
          </w:rPrChange>
        </w:rPr>
        <w:tab/>
        <w:t xml:space="preserve">Puntel, L. A., Thompson, L. J. &amp; Mieno, T. Leveraging digital agriculture for on-farm testing of technologies. </w:t>
      </w:r>
      <w:r w:rsidRPr="002C42F2">
        <w:rPr>
          <w:i/>
          <w:iCs/>
          <w:lang w:val="en-US"/>
          <w:rPrChange w:id="445" w:author="Virginia Anne Nichols" w:date="2025-05-12T13:06:00Z" w16du:dateUtc="2025-05-12T11:06:00Z">
            <w:rPr>
              <w:i/>
              <w:iCs/>
            </w:rPr>
          </w:rPrChange>
        </w:rPr>
        <w:t>Front. Agron.</w:t>
      </w:r>
      <w:r w:rsidRPr="002C42F2">
        <w:rPr>
          <w:lang w:val="en-US"/>
          <w:rPrChange w:id="446" w:author="Virginia Anne Nichols" w:date="2025-05-12T13:06:00Z" w16du:dateUtc="2025-05-12T11:06:00Z">
            <w:rPr/>
          </w:rPrChange>
        </w:rPr>
        <w:t xml:space="preserve"> </w:t>
      </w:r>
      <w:r w:rsidRPr="002C42F2">
        <w:rPr>
          <w:b/>
          <w:bCs/>
          <w:lang w:val="en-US"/>
          <w:rPrChange w:id="447" w:author="Virginia Anne Nichols" w:date="2025-05-12T13:06:00Z" w16du:dateUtc="2025-05-12T11:06:00Z">
            <w:rPr>
              <w:b/>
              <w:bCs/>
            </w:rPr>
          </w:rPrChange>
        </w:rPr>
        <w:t>6</w:t>
      </w:r>
      <w:r w:rsidRPr="002C42F2">
        <w:rPr>
          <w:lang w:val="en-US"/>
          <w:rPrChange w:id="448" w:author="Virginia Anne Nichols" w:date="2025-05-12T13:06:00Z" w16du:dateUtc="2025-05-12T11:06:00Z">
            <w:rPr/>
          </w:rPrChange>
        </w:rPr>
        <w:t>, (2024).</w:t>
      </w:r>
    </w:p>
    <w:p w14:paraId="390A7540" w14:textId="77777777" w:rsidR="002C42F2" w:rsidRPr="002C42F2" w:rsidRDefault="002C42F2" w:rsidP="002C42F2">
      <w:pPr>
        <w:pStyle w:val="Bibliography"/>
        <w:rPr>
          <w:lang w:val="en-US"/>
          <w:rPrChange w:id="449" w:author="Virginia Anne Nichols" w:date="2025-05-12T13:06:00Z" w16du:dateUtc="2025-05-12T11:06:00Z">
            <w:rPr/>
          </w:rPrChange>
        </w:rPr>
      </w:pPr>
      <w:r w:rsidRPr="002C42F2">
        <w:rPr>
          <w:lang w:val="en-US"/>
          <w:rPrChange w:id="450" w:author="Virginia Anne Nichols" w:date="2025-05-12T13:06:00Z" w16du:dateUtc="2025-05-12T11:06:00Z">
            <w:rPr/>
          </w:rPrChange>
        </w:rPr>
        <w:t>52.</w:t>
      </w:r>
      <w:r w:rsidRPr="002C42F2">
        <w:rPr>
          <w:lang w:val="en-US"/>
          <w:rPrChange w:id="451" w:author="Virginia Anne Nichols" w:date="2025-05-12T13:06:00Z" w16du:dateUtc="2025-05-12T11:06:00Z">
            <w:rPr/>
          </w:rPrChange>
        </w:rPr>
        <w:tab/>
        <w:t xml:space="preserve">Iowa Nitrogen Initiative. </w:t>
      </w:r>
      <w:r w:rsidRPr="002C42F2">
        <w:rPr>
          <w:i/>
          <w:iCs/>
          <w:lang w:val="en-US"/>
          <w:rPrChange w:id="452" w:author="Virginia Anne Nichols" w:date="2025-05-12T13:06:00Z" w16du:dateUtc="2025-05-12T11:06:00Z">
            <w:rPr>
              <w:i/>
              <w:iCs/>
            </w:rPr>
          </w:rPrChange>
        </w:rPr>
        <w:t>Department of Agronomy</w:t>
      </w:r>
      <w:r w:rsidRPr="002C42F2">
        <w:rPr>
          <w:lang w:val="en-US"/>
          <w:rPrChange w:id="453" w:author="Virginia Anne Nichols" w:date="2025-05-12T13:06:00Z" w16du:dateUtc="2025-05-12T11:06:00Z">
            <w:rPr/>
          </w:rPrChange>
        </w:rPr>
        <w:t xml:space="preserve"> https://www.agron.iastate.edu/portfolio/iowa-nitrogen-initiative/.</w:t>
      </w:r>
    </w:p>
    <w:p w14:paraId="6140E93F" w14:textId="77777777" w:rsidR="002C42F2" w:rsidRPr="002C42F2" w:rsidRDefault="002C42F2" w:rsidP="002C42F2">
      <w:pPr>
        <w:pStyle w:val="Bibliography"/>
        <w:rPr>
          <w:lang w:val="en-US"/>
          <w:rPrChange w:id="454" w:author="Virginia Anne Nichols" w:date="2025-05-12T13:06:00Z" w16du:dateUtc="2025-05-12T11:06:00Z">
            <w:rPr/>
          </w:rPrChange>
        </w:rPr>
      </w:pPr>
      <w:r>
        <w:t>53.</w:t>
      </w:r>
      <w:r>
        <w:tab/>
        <w:t xml:space="preserve">Thorburn, P. J. </w:t>
      </w:r>
      <w:r>
        <w:rPr>
          <w:i/>
          <w:iCs/>
        </w:rPr>
        <w:t>et al.</w:t>
      </w:r>
      <w:r>
        <w:t xml:space="preserve"> </w:t>
      </w:r>
      <w:r w:rsidRPr="002C42F2">
        <w:rPr>
          <w:lang w:val="en-US"/>
          <w:rPrChange w:id="455" w:author="Virginia Anne Nichols" w:date="2025-05-12T13:06:00Z" w16du:dateUtc="2025-05-12T11:06:00Z">
            <w:rPr/>
          </w:rPrChange>
        </w:rPr>
        <w:t xml:space="preserve">The nitrogen fertilizer conundrum: why is yield a poor determinant of crops’ nitrogen fertilizer requirements? </w:t>
      </w:r>
      <w:r w:rsidRPr="002C42F2">
        <w:rPr>
          <w:i/>
          <w:iCs/>
          <w:lang w:val="en-US"/>
          <w:rPrChange w:id="456" w:author="Virginia Anne Nichols" w:date="2025-05-12T13:06:00Z" w16du:dateUtc="2025-05-12T11:06:00Z">
            <w:rPr>
              <w:i/>
              <w:iCs/>
            </w:rPr>
          </w:rPrChange>
        </w:rPr>
        <w:t>Agron. Sustain. Dev.</w:t>
      </w:r>
      <w:r w:rsidRPr="002C42F2">
        <w:rPr>
          <w:lang w:val="en-US"/>
          <w:rPrChange w:id="457" w:author="Virginia Anne Nichols" w:date="2025-05-12T13:06:00Z" w16du:dateUtc="2025-05-12T11:06:00Z">
            <w:rPr/>
          </w:rPrChange>
        </w:rPr>
        <w:t xml:space="preserve"> </w:t>
      </w:r>
      <w:r w:rsidRPr="002C42F2">
        <w:rPr>
          <w:b/>
          <w:bCs/>
          <w:lang w:val="en-US"/>
          <w:rPrChange w:id="458" w:author="Virginia Anne Nichols" w:date="2025-05-12T13:06:00Z" w16du:dateUtc="2025-05-12T11:06:00Z">
            <w:rPr>
              <w:b/>
              <w:bCs/>
            </w:rPr>
          </w:rPrChange>
        </w:rPr>
        <w:t>44</w:t>
      </w:r>
      <w:r w:rsidRPr="002C42F2">
        <w:rPr>
          <w:lang w:val="en-US"/>
          <w:rPrChange w:id="459" w:author="Virginia Anne Nichols" w:date="2025-05-12T13:06:00Z" w16du:dateUtc="2025-05-12T11:06:00Z">
            <w:rPr/>
          </w:rPrChange>
        </w:rPr>
        <w:t>, 18 (2024).</w:t>
      </w:r>
    </w:p>
    <w:p w14:paraId="1240FD4A" w14:textId="77777777" w:rsidR="002C42F2" w:rsidRPr="002C42F2" w:rsidRDefault="002C42F2" w:rsidP="002C42F2">
      <w:pPr>
        <w:pStyle w:val="Bibliography"/>
        <w:rPr>
          <w:lang w:val="en-US"/>
          <w:rPrChange w:id="460" w:author="Virginia Anne Nichols" w:date="2025-05-12T13:06:00Z" w16du:dateUtc="2025-05-12T11:06:00Z">
            <w:rPr/>
          </w:rPrChange>
        </w:rPr>
      </w:pPr>
      <w:r w:rsidRPr="002C42F2">
        <w:rPr>
          <w:lang w:val="en-US"/>
          <w:rPrChange w:id="461" w:author="Virginia Anne Nichols" w:date="2025-05-12T13:06:00Z" w16du:dateUtc="2025-05-12T11:06:00Z">
            <w:rPr/>
          </w:rPrChange>
        </w:rPr>
        <w:t>54.</w:t>
      </w:r>
      <w:r w:rsidRPr="002C42F2">
        <w:rPr>
          <w:lang w:val="en-US"/>
          <w:rPrChange w:id="462" w:author="Virginia Anne Nichols" w:date="2025-05-12T13:06:00Z" w16du:dateUtc="2025-05-12T11:06:00Z">
            <w:rPr/>
          </w:rPrChange>
        </w:rPr>
        <w:tab/>
        <w:t xml:space="preserve">Peltier, C. An Application of Two-Eyed Seeing: Indigenous Research Methods </w:t>
      </w:r>
      <w:proofErr w:type="gramStart"/>
      <w:r w:rsidRPr="002C42F2">
        <w:rPr>
          <w:lang w:val="en-US"/>
          <w:rPrChange w:id="463" w:author="Virginia Anne Nichols" w:date="2025-05-12T13:06:00Z" w16du:dateUtc="2025-05-12T11:06:00Z">
            <w:rPr/>
          </w:rPrChange>
        </w:rPr>
        <w:t>With</w:t>
      </w:r>
      <w:proofErr w:type="gramEnd"/>
      <w:r w:rsidRPr="002C42F2">
        <w:rPr>
          <w:lang w:val="en-US"/>
          <w:rPrChange w:id="464" w:author="Virginia Anne Nichols" w:date="2025-05-12T13:06:00Z" w16du:dateUtc="2025-05-12T11:06:00Z">
            <w:rPr/>
          </w:rPrChange>
        </w:rPr>
        <w:t xml:space="preserve"> Participatory Action Research. </w:t>
      </w:r>
      <w:r w:rsidRPr="002C42F2">
        <w:rPr>
          <w:i/>
          <w:iCs/>
          <w:lang w:val="en-US"/>
          <w:rPrChange w:id="465" w:author="Virginia Anne Nichols" w:date="2025-05-12T13:06:00Z" w16du:dateUtc="2025-05-12T11:06:00Z">
            <w:rPr>
              <w:i/>
              <w:iCs/>
            </w:rPr>
          </w:rPrChange>
        </w:rPr>
        <w:t>Int. J. Qual. Methods</w:t>
      </w:r>
      <w:r w:rsidRPr="002C42F2">
        <w:rPr>
          <w:lang w:val="en-US"/>
          <w:rPrChange w:id="466" w:author="Virginia Anne Nichols" w:date="2025-05-12T13:06:00Z" w16du:dateUtc="2025-05-12T11:06:00Z">
            <w:rPr/>
          </w:rPrChange>
        </w:rPr>
        <w:t xml:space="preserve"> </w:t>
      </w:r>
      <w:r w:rsidRPr="002C42F2">
        <w:rPr>
          <w:b/>
          <w:bCs/>
          <w:lang w:val="en-US"/>
          <w:rPrChange w:id="467" w:author="Virginia Anne Nichols" w:date="2025-05-12T13:06:00Z" w16du:dateUtc="2025-05-12T11:06:00Z">
            <w:rPr>
              <w:b/>
              <w:bCs/>
            </w:rPr>
          </w:rPrChange>
        </w:rPr>
        <w:t>17</w:t>
      </w:r>
      <w:r w:rsidRPr="002C42F2">
        <w:rPr>
          <w:lang w:val="en-US"/>
          <w:rPrChange w:id="468" w:author="Virginia Anne Nichols" w:date="2025-05-12T13:06:00Z" w16du:dateUtc="2025-05-12T11:06:00Z">
            <w:rPr/>
          </w:rPrChange>
        </w:rPr>
        <w:t>, 1609406918812346 (2018).</w:t>
      </w:r>
    </w:p>
    <w:p w14:paraId="6241CCD5" w14:textId="77777777" w:rsidR="002C42F2" w:rsidRPr="002C42F2" w:rsidRDefault="002C42F2" w:rsidP="002C42F2">
      <w:pPr>
        <w:pStyle w:val="Bibliography"/>
        <w:rPr>
          <w:lang w:val="en-US"/>
          <w:rPrChange w:id="469" w:author="Virginia Anne Nichols" w:date="2025-05-12T13:06:00Z" w16du:dateUtc="2025-05-12T11:06:00Z">
            <w:rPr/>
          </w:rPrChange>
        </w:rPr>
      </w:pPr>
      <w:r w:rsidRPr="002C42F2">
        <w:rPr>
          <w:lang w:val="en-US"/>
          <w:rPrChange w:id="470" w:author="Virginia Anne Nichols" w:date="2025-05-12T13:06:00Z" w16du:dateUtc="2025-05-12T11:06:00Z">
            <w:rPr/>
          </w:rPrChange>
        </w:rPr>
        <w:t>55.</w:t>
      </w:r>
      <w:r w:rsidRPr="002C42F2">
        <w:rPr>
          <w:lang w:val="en-US"/>
          <w:rPrChange w:id="471" w:author="Virginia Anne Nichols" w:date="2025-05-12T13:06:00Z" w16du:dateUtc="2025-05-12T11:06:00Z">
            <w:rPr/>
          </w:rPrChange>
        </w:rPr>
        <w:tab/>
        <w:t>USDA - National Agricultural Statistics Service - Publications - National Crop Progress - Terms and Definitions. https://www.nass.usda.gov/Publications/National_Crop_Progress/Terms_and_Definitions/index.php#days.</w:t>
      </w:r>
    </w:p>
    <w:p w14:paraId="115BF620" w14:textId="77777777" w:rsidR="002C42F2" w:rsidRPr="002C42F2" w:rsidRDefault="002C42F2" w:rsidP="002C42F2">
      <w:pPr>
        <w:pStyle w:val="Bibliography"/>
        <w:rPr>
          <w:lang w:val="en-US"/>
          <w:rPrChange w:id="472" w:author="Virginia Anne Nichols" w:date="2025-05-12T13:06:00Z" w16du:dateUtc="2025-05-12T11:06:00Z">
            <w:rPr/>
          </w:rPrChange>
        </w:rPr>
      </w:pPr>
      <w:r w:rsidRPr="002C42F2">
        <w:rPr>
          <w:lang w:val="en-US"/>
          <w:rPrChange w:id="473" w:author="Virginia Anne Nichols" w:date="2025-05-12T13:06:00Z" w16du:dateUtc="2025-05-12T11:06:00Z">
            <w:rPr/>
          </w:rPrChange>
        </w:rPr>
        <w:t>56.</w:t>
      </w:r>
      <w:r w:rsidRPr="002C42F2">
        <w:rPr>
          <w:lang w:val="en-US"/>
          <w:rPrChange w:id="474" w:author="Virginia Anne Nichols" w:date="2025-05-12T13:06:00Z" w16du:dateUtc="2025-05-12T11:06:00Z">
            <w:rPr/>
          </w:rPrChange>
        </w:rPr>
        <w:tab/>
        <w:t xml:space="preserve">Earl, R. Prediction of trafficability and workability from soil moisture deficit. </w:t>
      </w:r>
      <w:r w:rsidRPr="002C42F2">
        <w:rPr>
          <w:i/>
          <w:iCs/>
          <w:lang w:val="en-US"/>
          <w:rPrChange w:id="475" w:author="Virginia Anne Nichols" w:date="2025-05-12T13:06:00Z" w16du:dateUtc="2025-05-12T11:06:00Z">
            <w:rPr>
              <w:i/>
              <w:iCs/>
            </w:rPr>
          </w:rPrChange>
        </w:rPr>
        <w:t>Soil Tillage Res.</w:t>
      </w:r>
      <w:r w:rsidRPr="002C42F2">
        <w:rPr>
          <w:lang w:val="en-US"/>
          <w:rPrChange w:id="476" w:author="Virginia Anne Nichols" w:date="2025-05-12T13:06:00Z" w16du:dateUtc="2025-05-12T11:06:00Z">
            <w:rPr/>
          </w:rPrChange>
        </w:rPr>
        <w:t xml:space="preserve"> </w:t>
      </w:r>
      <w:r w:rsidRPr="002C42F2">
        <w:rPr>
          <w:b/>
          <w:bCs/>
          <w:lang w:val="en-US"/>
          <w:rPrChange w:id="477" w:author="Virginia Anne Nichols" w:date="2025-05-12T13:06:00Z" w16du:dateUtc="2025-05-12T11:06:00Z">
            <w:rPr>
              <w:b/>
              <w:bCs/>
            </w:rPr>
          </w:rPrChange>
        </w:rPr>
        <w:t>40</w:t>
      </w:r>
      <w:r w:rsidRPr="002C42F2">
        <w:rPr>
          <w:lang w:val="en-US"/>
          <w:rPrChange w:id="478" w:author="Virginia Anne Nichols" w:date="2025-05-12T13:06:00Z" w16du:dateUtc="2025-05-12T11:06:00Z">
            <w:rPr/>
          </w:rPrChange>
        </w:rPr>
        <w:t>, 155–168 (1997).</w:t>
      </w:r>
    </w:p>
    <w:p w14:paraId="0FFDEEF0" w14:textId="77777777" w:rsidR="002C42F2" w:rsidRPr="002C42F2" w:rsidRDefault="002C42F2" w:rsidP="002C42F2">
      <w:pPr>
        <w:pStyle w:val="Bibliography"/>
        <w:rPr>
          <w:lang w:val="en-US"/>
          <w:rPrChange w:id="479" w:author="Virginia Anne Nichols" w:date="2025-05-12T13:06:00Z" w16du:dateUtc="2025-05-12T11:06:00Z">
            <w:rPr/>
          </w:rPrChange>
        </w:rPr>
      </w:pPr>
      <w:r w:rsidRPr="002C42F2">
        <w:rPr>
          <w:lang w:val="en-US"/>
          <w:rPrChange w:id="480" w:author="Virginia Anne Nichols" w:date="2025-05-12T13:06:00Z" w16du:dateUtc="2025-05-12T11:06:00Z">
            <w:rPr/>
          </w:rPrChange>
        </w:rPr>
        <w:t>57.</w:t>
      </w:r>
      <w:r w:rsidRPr="002C42F2">
        <w:rPr>
          <w:lang w:val="en-US"/>
          <w:rPrChange w:id="481" w:author="Virginia Anne Nichols" w:date="2025-05-12T13:06:00Z" w16du:dateUtc="2025-05-12T11:06:00Z">
            <w:rPr/>
          </w:rPrChange>
        </w:rPr>
        <w:tab/>
        <w:t xml:space="preserve">Huber, I., Wang, L., Hatfield, J. L., Hanna, H. M. &amp; Archontoulis, S. V. Modeling days suitable for fieldwork using machine learning, process-based, and rule-based models. </w:t>
      </w:r>
      <w:r w:rsidRPr="002C42F2">
        <w:rPr>
          <w:i/>
          <w:iCs/>
          <w:lang w:val="en-US"/>
          <w:rPrChange w:id="482" w:author="Virginia Anne Nichols" w:date="2025-05-12T13:06:00Z" w16du:dateUtc="2025-05-12T11:06:00Z">
            <w:rPr>
              <w:i/>
              <w:iCs/>
            </w:rPr>
          </w:rPrChange>
        </w:rPr>
        <w:t>Agric. Syst.</w:t>
      </w:r>
      <w:r w:rsidRPr="002C42F2">
        <w:rPr>
          <w:lang w:val="en-US"/>
          <w:rPrChange w:id="483" w:author="Virginia Anne Nichols" w:date="2025-05-12T13:06:00Z" w16du:dateUtc="2025-05-12T11:06:00Z">
            <w:rPr/>
          </w:rPrChange>
        </w:rPr>
        <w:t xml:space="preserve"> </w:t>
      </w:r>
      <w:r w:rsidRPr="002C42F2">
        <w:rPr>
          <w:b/>
          <w:bCs/>
          <w:lang w:val="en-US"/>
          <w:rPrChange w:id="484" w:author="Virginia Anne Nichols" w:date="2025-05-12T13:06:00Z" w16du:dateUtc="2025-05-12T11:06:00Z">
            <w:rPr>
              <w:b/>
              <w:bCs/>
            </w:rPr>
          </w:rPrChange>
        </w:rPr>
        <w:t>206</w:t>
      </w:r>
      <w:r w:rsidRPr="002C42F2">
        <w:rPr>
          <w:lang w:val="en-US"/>
          <w:rPrChange w:id="485" w:author="Virginia Anne Nichols" w:date="2025-05-12T13:06:00Z" w16du:dateUtc="2025-05-12T11:06:00Z">
            <w:rPr/>
          </w:rPrChange>
        </w:rPr>
        <w:t>, 103603 (2023).</w:t>
      </w:r>
    </w:p>
    <w:p w14:paraId="1BC42157" w14:textId="77777777" w:rsidR="002C42F2" w:rsidRPr="002C42F2" w:rsidRDefault="002C42F2" w:rsidP="002C42F2">
      <w:pPr>
        <w:pStyle w:val="Bibliography"/>
        <w:rPr>
          <w:lang w:val="en-US"/>
          <w:rPrChange w:id="486" w:author="Virginia Anne Nichols" w:date="2025-05-12T13:06:00Z" w16du:dateUtc="2025-05-12T11:06:00Z">
            <w:rPr/>
          </w:rPrChange>
        </w:rPr>
      </w:pPr>
      <w:r w:rsidRPr="002C42F2">
        <w:rPr>
          <w:lang w:val="en-US"/>
          <w:rPrChange w:id="487" w:author="Virginia Anne Nichols" w:date="2025-05-12T13:06:00Z" w16du:dateUtc="2025-05-12T11:06:00Z">
            <w:rPr/>
          </w:rPrChange>
        </w:rPr>
        <w:t>58.</w:t>
      </w:r>
      <w:r w:rsidRPr="002C42F2">
        <w:rPr>
          <w:lang w:val="en-US"/>
          <w:rPrChange w:id="488" w:author="Virginia Anne Nichols" w:date="2025-05-12T13:06:00Z" w16du:dateUtc="2025-05-12T11:06:00Z">
            <w:rPr/>
          </w:rPrChange>
        </w:rPr>
        <w:tab/>
        <w:t xml:space="preserve">Bellon, M. &amp; Reeves, J. </w:t>
      </w:r>
      <w:r w:rsidRPr="002C42F2">
        <w:rPr>
          <w:i/>
          <w:iCs/>
          <w:lang w:val="en-US"/>
          <w:rPrChange w:id="489" w:author="Virginia Anne Nichols" w:date="2025-05-12T13:06:00Z" w16du:dateUtc="2025-05-12T11:06:00Z">
            <w:rPr>
              <w:i/>
              <w:iCs/>
            </w:rPr>
          </w:rPrChange>
        </w:rPr>
        <w:t>Quantitative Analysis of Data from Participatory Methods in Plant Breeding</w:t>
      </w:r>
      <w:r w:rsidRPr="002C42F2">
        <w:rPr>
          <w:lang w:val="en-US"/>
          <w:rPrChange w:id="490" w:author="Virginia Anne Nichols" w:date="2025-05-12T13:06:00Z" w16du:dateUtc="2025-05-12T11:06:00Z">
            <w:rPr/>
          </w:rPrChange>
        </w:rPr>
        <w:t>. (International Maize and Wheat Improvement Center, 2002).</w:t>
      </w:r>
    </w:p>
    <w:p w14:paraId="4E3FCA44" w14:textId="77777777" w:rsidR="002C42F2" w:rsidRPr="002C42F2" w:rsidRDefault="002C42F2" w:rsidP="002C42F2">
      <w:pPr>
        <w:pStyle w:val="Bibliography"/>
        <w:rPr>
          <w:lang w:val="en-US"/>
          <w:rPrChange w:id="491" w:author="Virginia Anne Nichols" w:date="2025-05-12T13:06:00Z" w16du:dateUtc="2025-05-12T11:06:00Z">
            <w:rPr/>
          </w:rPrChange>
        </w:rPr>
      </w:pPr>
      <w:r w:rsidRPr="002C42F2">
        <w:rPr>
          <w:lang w:val="en-US"/>
          <w:rPrChange w:id="492" w:author="Virginia Anne Nichols" w:date="2025-05-12T13:06:00Z" w16du:dateUtc="2025-05-12T11:06:00Z">
            <w:rPr/>
          </w:rPrChange>
        </w:rPr>
        <w:t>59.</w:t>
      </w:r>
      <w:r w:rsidRPr="002C42F2">
        <w:rPr>
          <w:lang w:val="en-US"/>
          <w:rPrChange w:id="493" w:author="Virginia Anne Nichols" w:date="2025-05-12T13:06:00Z" w16du:dateUtc="2025-05-12T11:06:00Z">
            <w:rPr/>
          </w:rPrChange>
        </w:rPr>
        <w:tab/>
        <w:t xml:space="preserve">Ceccarelli, S. &amp; Grando, S. Participatory plant breeding: Who did it, who does it and where? </w:t>
      </w:r>
      <w:r w:rsidRPr="002C42F2">
        <w:rPr>
          <w:i/>
          <w:iCs/>
          <w:lang w:val="en-US"/>
          <w:rPrChange w:id="494" w:author="Virginia Anne Nichols" w:date="2025-05-12T13:06:00Z" w16du:dateUtc="2025-05-12T11:06:00Z">
            <w:rPr>
              <w:i/>
              <w:iCs/>
            </w:rPr>
          </w:rPrChange>
        </w:rPr>
        <w:t>Exp. Agric.</w:t>
      </w:r>
      <w:r w:rsidRPr="002C42F2">
        <w:rPr>
          <w:lang w:val="en-US"/>
          <w:rPrChange w:id="495" w:author="Virginia Anne Nichols" w:date="2025-05-12T13:06:00Z" w16du:dateUtc="2025-05-12T11:06:00Z">
            <w:rPr/>
          </w:rPrChange>
        </w:rPr>
        <w:t xml:space="preserve"> </w:t>
      </w:r>
      <w:r w:rsidRPr="002C42F2">
        <w:rPr>
          <w:b/>
          <w:bCs/>
          <w:lang w:val="en-US"/>
          <w:rPrChange w:id="496" w:author="Virginia Anne Nichols" w:date="2025-05-12T13:06:00Z" w16du:dateUtc="2025-05-12T11:06:00Z">
            <w:rPr>
              <w:b/>
              <w:bCs/>
            </w:rPr>
          </w:rPrChange>
        </w:rPr>
        <w:t>56</w:t>
      </w:r>
      <w:r w:rsidRPr="002C42F2">
        <w:rPr>
          <w:lang w:val="en-US"/>
          <w:rPrChange w:id="497" w:author="Virginia Anne Nichols" w:date="2025-05-12T13:06:00Z" w16du:dateUtc="2025-05-12T11:06:00Z">
            <w:rPr/>
          </w:rPrChange>
        </w:rPr>
        <w:t>, 1–11 (2020).</w:t>
      </w:r>
    </w:p>
    <w:p w14:paraId="003F6D5F" w14:textId="77777777" w:rsidR="002C42F2" w:rsidRPr="002C42F2" w:rsidRDefault="002C42F2" w:rsidP="002C42F2">
      <w:pPr>
        <w:pStyle w:val="Bibliography"/>
        <w:rPr>
          <w:lang w:val="en-US"/>
          <w:rPrChange w:id="498" w:author="Virginia Anne Nichols" w:date="2025-05-12T13:06:00Z" w16du:dateUtc="2025-05-12T11:06:00Z">
            <w:rPr/>
          </w:rPrChange>
        </w:rPr>
      </w:pPr>
      <w:r w:rsidRPr="002C42F2">
        <w:rPr>
          <w:lang w:val="en-US"/>
          <w:rPrChange w:id="499" w:author="Virginia Anne Nichols" w:date="2025-05-12T13:06:00Z" w16du:dateUtc="2025-05-12T11:06:00Z">
            <w:rPr/>
          </w:rPrChange>
        </w:rPr>
        <w:t>60.</w:t>
      </w:r>
      <w:r w:rsidRPr="002C42F2">
        <w:rPr>
          <w:lang w:val="en-US"/>
          <w:rPrChange w:id="500" w:author="Virginia Anne Nichols" w:date="2025-05-12T13:06:00Z" w16du:dateUtc="2025-05-12T11:06:00Z">
            <w:rPr/>
          </w:rPrChange>
        </w:rPr>
        <w:tab/>
        <w:t xml:space="preserve">Snapp, S. Quantifying farmer evaluation of technologies: the mother and baby trial design. in </w:t>
      </w:r>
      <w:r w:rsidRPr="002C42F2">
        <w:rPr>
          <w:i/>
          <w:iCs/>
          <w:lang w:val="en-US"/>
          <w:rPrChange w:id="501" w:author="Virginia Anne Nichols" w:date="2025-05-12T13:06:00Z" w16du:dateUtc="2025-05-12T11:06:00Z">
            <w:rPr>
              <w:i/>
              <w:iCs/>
            </w:rPr>
          </w:rPrChange>
        </w:rPr>
        <w:t>Quantitative Analysis of Data from Participatory Methods in Plant Breeding</w:t>
      </w:r>
      <w:r w:rsidRPr="002C42F2">
        <w:rPr>
          <w:lang w:val="en-US"/>
          <w:rPrChange w:id="502" w:author="Virginia Anne Nichols" w:date="2025-05-12T13:06:00Z" w16du:dateUtc="2025-05-12T11:06:00Z">
            <w:rPr/>
          </w:rPrChange>
        </w:rPr>
        <w:t xml:space="preserve"> (CIMMYT, Mexico, 2002).</w:t>
      </w:r>
    </w:p>
    <w:p w14:paraId="1C5380BF" w14:textId="77777777" w:rsidR="002C42F2" w:rsidRPr="002C42F2" w:rsidRDefault="002C42F2" w:rsidP="002C42F2">
      <w:pPr>
        <w:pStyle w:val="Bibliography"/>
        <w:rPr>
          <w:lang w:val="en-US"/>
          <w:rPrChange w:id="503" w:author="Virginia Anne Nichols" w:date="2025-05-12T13:06:00Z" w16du:dateUtc="2025-05-12T11:06:00Z">
            <w:rPr/>
          </w:rPrChange>
        </w:rPr>
      </w:pPr>
      <w:r w:rsidRPr="002C42F2">
        <w:rPr>
          <w:lang w:val="en-US"/>
          <w:rPrChange w:id="504" w:author="Virginia Anne Nichols" w:date="2025-05-12T13:06:00Z" w16du:dateUtc="2025-05-12T11:06:00Z">
            <w:rPr/>
          </w:rPrChange>
        </w:rPr>
        <w:t>61.</w:t>
      </w:r>
      <w:r w:rsidRPr="002C42F2">
        <w:rPr>
          <w:lang w:val="en-US"/>
          <w:rPrChange w:id="505" w:author="Virginia Anne Nichols" w:date="2025-05-12T13:06:00Z" w16du:dateUtc="2025-05-12T11:06:00Z">
            <w:rPr/>
          </w:rPrChange>
        </w:rPr>
        <w:tab/>
        <w:t xml:space="preserve">Macedo, I., Pittelkow, C. M., Terra, J. A., Castillo, J. &amp; Roel, A. The power of on-farm data for improved agronomy. </w:t>
      </w:r>
      <w:r w:rsidRPr="002C42F2">
        <w:rPr>
          <w:i/>
          <w:iCs/>
          <w:lang w:val="en-US"/>
          <w:rPrChange w:id="506" w:author="Virginia Anne Nichols" w:date="2025-05-12T13:06:00Z" w16du:dateUtc="2025-05-12T11:06:00Z">
            <w:rPr>
              <w:i/>
              <w:iCs/>
            </w:rPr>
          </w:rPrChange>
        </w:rPr>
        <w:t>Glob. Food Secur.</w:t>
      </w:r>
      <w:r w:rsidRPr="002C42F2">
        <w:rPr>
          <w:lang w:val="en-US"/>
          <w:rPrChange w:id="507" w:author="Virginia Anne Nichols" w:date="2025-05-12T13:06:00Z" w16du:dateUtc="2025-05-12T11:06:00Z">
            <w:rPr/>
          </w:rPrChange>
        </w:rPr>
        <w:t xml:space="preserve"> </w:t>
      </w:r>
      <w:r w:rsidRPr="002C42F2">
        <w:rPr>
          <w:b/>
          <w:bCs/>
          <w:lang w:val="en-US"/>
          <w:rPrChange w:id="508" w:author="Virginia Anne Nichols" w:date="2025-05-12T13:06:00Z" w16du:dateUtc="2025-05-12T11:06:00Z">
            <w:rPr>
              <w:b/>
              <w:bCs/>
            </w:rPr>
          </w:rPrChange>
        </w:rPr>
        <w:t>40</w:t>
      </w:r>
      <w:r w:rsidRPr="002C42F2">
        <w:rPr>
          <w:lang w:val="en-US"/>
          <w:rPrChange w:id="509" w:author="Virginia Anne Nichols" w:date="2025-05-12T13:06:00Z" w16du:dateUtc="2025-05-12T11:06:00Z">
            <w:rPr/>
          </w:rPrChange>
        </w:rPr>
        <w:t>, 100752 (2024).</w:t>
      </w:r>
    </w:p>
    <w:p w14:paraId="4A7EF1CF" w14:textId="77777777" w:rsidR="002C42F2" w:rsidRPr="002C42F2" w:rsidRDefault="002C42F2" w:rsidP="002C42F2">
      <w:pPr>
        <w:pStyle w:val="Bibliography"/>
        <w:rPr>
          <w:lang w:val="en-US"/>
          <w:rPrChange w:id="510" w:author="Virginia Anne Nichols" w:date="2025-05-12T13:06:00Z" w16du:dateUtc="2025-05-12T11:06:00Z">
            <w:rPr/>
          </w:rPrChange>
        </w:rPr>
      </w:pPr>
      <w:r w:rsidRPr="002C42F2">
        <w:rPr>
          <w:lang w:val="en-US"/>
          <w:rPrChange w:id="511" w:author="Virginia Anne Nichols" w:date="2025-05-12T13:06:00Z" w16du:dateUtc="2025-05-12T11:06:00Z">
            <w:rPr/>
          </w:rPrChange>
        </w:rPr>
        <w:t>62.</w:t>
      </w:r>
      <w:r w:rsidRPr="002C42F2">
        <w:rPr>
          <w:lang w:val="en-US"/>
          <w:rPrChange w:id="512" w:author="Virginia Anne Nichols" w:date="2025-05-12T13:06:00Z" w16du:dateUtc="2025-05-12T11:06:00Z">
            <w:rPr/>
          </w:rPrChange>
        </w:rPr>
        <w:tab/>
        <w:t xml:space="preserve">Lacoste, M. </w:t>
      </w:r>
      <w:r w:rsidRPr="002C42F2">
        <w:rPr>
          <w:i/>
          <w:iCs/>
          <w:lang w:val="en-US"/>
          <w:rPrChange w:id="513" w:author="Virginia Anne Nichols" w:date="2025-05-12T13:06:00Z" w16du:dateUtc="2025-05-12T11:06:00Z">
            <w:rPr>
              <w:i/>
              <w:iCs/>
            </w:rPr>
          </w:rPrChange>
        </w:rPr>
        <w:t>et al.</w:t>
      </w:r>
      <w:r w:rsidRPr="002C42F2">
        <w:rPr>
          <w:lang w:val="en-US"/>
          <w:rPrChange w:id="514" w:author="Virginia Anne Nichols" w:date="2025-05-12T13:06:00Z" w16du:dateUtc="2025-05-12T11:06:00Z">
            <w:rPr/>
          </w:rPrChange>
        </w:rPr>
        <w:t xml:space="preserve"> On-Farm Experimentation to transform global agriculture. </w:t>
      </w:r>
      <w:r w:rsidRPr="002C42F2">
        <w:rPr>
          <w:i/>
          <w:iCs/>
          <w:lang w:val="en-US"/>
          <w:rPrChange w:id="515" w:author="Virginia Anne Nichols" w:date="2025-05-12T13:06:00Z" w16du:dateUtc="2025-05-12T11:06:00Z">
            <w:rPr>
              <w:i/>
              <w:iCs/>
            </w:rPr>
          </w:rPrChange>
        </w:rPr>
        <w:t>Nat. Food</w:t>
      </w:r>
      <w:r w:rsidRPr="002C42F2">
        <w:rPr>
          <w:lang w:val="en-US"/>
          <w:rPrChange w:id="516" w:author="Virginia Anne Nichols" w:date="2025-05-12T13:06:00Z" w16du:dateUtc="2025-05-12T11:06:00Z">
            <w:rPr/>
          </w:rPrChange>
        </w:rPr>
        <w:t xml:space="preserve"> </w:t>
      </w:r>
      <w:r w:rsidRPr="002C42F2">
        <w:rPr>
          <w:b/>
          <w:bCs/>
          <w:lang w:val="en-US"/>
          <w:rPrChange w:id="517" w:author="Virginia Anne Nichols" w:date="2025-05-12T13:06:00Z" w16du:dateUtc="2025-05-12T11:06:00Z">
            <w:rPr>
              <w:b/>
              <w:bCs/>
            </w:rPr>
          </w:rPrChange>
        </w:rPr>
        <w:t>3</w:t>
      </w:r>
      <w:r w:rsidRPr="002C42F2">
        <w:rPr>
          <w:lang w:val="en-US"/>
          <w:rPrChange w:id="518" w:author="Virginia Anne Nichols" w:date="2025-05-12T13:06:00Z" w16du:dateUtc="2025-05-12T11:06:00Z">
            <w:rPr/>
          </w:rPrChange>
        </w:rPr>
        <w:t>, 11–18 (2022).</w:t>
      </w:r>
    </w:p>
    <w:p w14:paraId="030F72F0" w14:textId="77777777" w:rsidR="002C42F2" w:rsidRPr="002C42F2" w:rsidRDefault="002C42F2" w:rsidP="002C42F2">
      <w:pPr>
        <w:pStyle w:val="Bibliography"/>
        <w:rPr>
          <w:lang w:val="en-US"/>
          <w:rPrChange w:id="519" w:author="Virginia Anne Nichols" w:date="2025-05-12T13:06:00Z" w16du:dateUtc="2025-05-12T11:06:00Z">
            <w:rPr/>
          </w:rPrChange>
        </w:rPr>
      </w:pPr>
      <w:r w:rsidRPr="002C42F2">
        <w:rPr>
          <w:lang w:val="en-US"/>
          <w:rPrChange w:id="520" w:author="Virginia Anne Nichols" w:date="2025-05-12T13:06:00Z" w16du:dateUtc="2025-05-12T11:06:00Z">
            <w:rPr/>
          </w:rPrChange>
        </w:rPr>
        <w:t>63.</w:t>
      </w:r>
      <w:r w:rsidRPr="002C42F2">
        <w:rPr>
          <w:lang w:val="en-US"/>
          <w:rPrChange w:id="521" w:author="Virginia Anne Nichols" w:date="2025-05-12T13:06:00Z" w16du:dateUtc="2025-05-12T11:06:00Z">
            <w:rPr/>
          </w:rPrChange>
        </w:rPr>
        <w:tab/>
        <w:t xml:space="preserve">Chaney, D. </w:t>
      </w:r>
      <w:r w:rsidRPr="002C42F2">
        <w:rPr>
          <w:i/>
          <w:iCs/>
          <w:lang w:val="en-US"/>
          <w:rPrChange w:id="522" w:author="Virginia Anne Nichols" w:date="2025-05-12T13:06:00Z" w16du:dateUtc="2025-05-12T11:06:00Z">
            <w:rPr>
              <w:i/>
              <w:iCs/>
            </w:rPr>
          </w:rPrChange>
        </w:rPr>
        <w:t>How to Conduct Research on Your Farm or Ranch</w:t>
      </w:r>
      <w:r w:rsidRPr="002C42F2">
        <w:rPr>
          <w:lang w:val="en-US"/>
          <w:rPrChange w:id="523" w:author="Virginia Anne Nichols" w:date="2025-05-12T13:06:00Z" w16du:dateUtc="2025-05-12T11:06:00Z">
            <w:rPr/>
          </w:rPrChange>
        </w:rPr>
        <w:t>. https://www.sare.org/resources/how-to-conduct-research-on-your-farm-or-ranch/ (2017).</w:t>
      </w:r>
    </w:p>
    <w:p w14:paraId="02B90169" w14:textId="77777777" w:rsidR="002C42F2" w:rsidRPr="002C42F2" w:rsidRDefault="002C42F2" w:rsidP="002C42F2">
      <w:pPr>
        <w:pStyle w:val="Bibliography"/>
        <w:rPr>
          <w:lang w:val="en-US"/>
          <w:rPrChange w:id="524" w:author="Virginia Anne Nichols" w:date="2025-05-12T13:06:00Z" w16du:dateUtc="2025-05-12T11:06:00Z">
            <w:rPr/>
          </w:rPrChange>
        </w:rPr>
      </w:pPr>
      <w:r w:rsidRPr="002C42F2">
        <w:rPr>
          <w:lang w:val="en-US"/>
          <w:rPrChange w:id="525" w:author="Virginia Anne Nichols" w:date="2025-05-12T13:06:00Z" w16du:dateUtc="2025-05-12T11:06:00Z">
            <w:rPr/>
          </w:rPrChange>
        </w:rPr>
        <w:t>64.</w:t>
      </w:r>
      <w:r w:rsidRPr="002C42F2">
        <w:rPr>
          <w:lang w:val="en-US"/>
          <w:rPrChange w:id="526" w:author="Virginia Anne Nichols" w:date="2025-05-12T13:06:00Z" w16du:dateUtc="2025-05-12T11:06:00Z">
            <w:rPr/>
          </w:rPrChange>
        </w:rPr>
        <w:tab/>
        <w:t xml:space="preserve">Orozco, J. P., Hathaway, M., Veley, T., Estrada, H. &amp; Tobey, E. Farmers Guide to Conducting On-Farm Research. </w:t>
      </w:r>
      <w:r w:rsidRPr="002C42F2">
        <w:rPr>
          <w:i/>
          <w:iCs/>
          <w:lang w:val="en-US"/>
          <w:rPrChange w:id="527" w:author="Virginia Anne Nichols" w:date="2025-05-12T13:06:00Z" w16du:dateUtc="2025-05-12T11:06:00Z">
            <w:rPr>
              <w:i/>
              <w:iCs/>
            </w:rPr>
          </w:rPrChange>
        </w:rPr>
        <w:t>Organic Farming Research Foundation</w:t>
      </w:r>
      <w:r w:rsidRPr="002C42F2">
        <w:rPr>
          <w:lang w:val="en-US"/>
          <w:rPrChange w:id="528" w:author="Virginia Anne Nichols" w:date="2025-05-12T13:06:00Z" w16du:dateUtc="2025-05-12T11:06:00Z">
            <w:rPr/>
          </w:rPrChange>
        </w:rPr>
        <w:t xml:space="preserve"> https://ofrf.org/reports/farmers-guide-to-conducting-on-farm-research/ (2023).</w:t>
      </w:r>
    </w:p>
    <w:p w14:paraId="0E77D0AC" w14:textId="77777777" w:rsidR="002C42F2" w:rsidRPr="002C42F2" w:rsidRDefault="002C42F2" w:rsidP="002C42F2">
      <w:pPr>
        <w:pStyle w:val="Bibliography"/>
        <w:rPr>
          <w:lang w:val="en-US"/>
          <w:rPrChange w:id="529" w:author="Virginia Anne Nichols" w:date="2025-05-12T13:06:00Z" w16du:dateUtc="2025-05-12T11:06:00Z">
            <w:rPr/>
          </w:rPrChange>
        </w:rPr>
      </w:pPr>
      <w:r w:rsidRPr="002C42F2">
        <w:rPr>
          <w:lang w:val="en-US"/>
          <w:rPrChange w:id="530" w:author="Virginia Anne Nichols" w:date="2025-05-12T13:06:00Z" w16du:dateUtc="2025-05-12T11:06:00Z">
            <w:rPr/>
          </w:rPrChange>
        </w:rPr>
        <w:t>65.</w:t>
      </w:r>
      <w:r w:rsidRPr="002C42F2">
        <w:rPr>
          <w:lang w:val="en-US"/>
          <w:rPrChange w:id="531" w:author="Virginia Anne Nichols" w:date="2025-05-12T13:06:00Z" w16du:dateUtc="2025-05-12T11:06:00Z">
            <w:rPr/>
          </w:rPrChange>
        </w:rPr>
        <w:tab/>
        <w:t xml:space="preserve">Toffolini, Q. &amp; Jeuffroy, M.-H. On-farm experimentation practices and associated farmer-researcher relationships: a systematic literature review. </w:t>
      </w:r>
      <w:r w:rsidRPr="002C42F2">
        <w:rPr>
          <w:i/>
          <w:iCs/>
          <w:lang w:val="en-US"/>
          <w:rPrChange w:id="532" w:author="Virginia Anne Nichols" w:date="2025-05-12T13:06:00Z" w16du:dateUtc="2025-05-12T11:06:00Z">
            <w:rPr>
              <w:i/>
              <w:iCs/>
            </w:rPr>
          </w:rPrChange>
        </w:rPr>
        <w:t>Agron. Sustain. Dev.</w:t>
      </w:r>
      <w:r w:rsidRPr="002C42F2">
        <w:rPr>
          <w:lang w:val="en-US"/>
          <w:rPrChange w:id="533" w:author="Virginia Anne Nichols" w:date="2025-05-12T13:06:00Z" w16du:dateUtc="2025-05-12T11:06:00Z">
            <w:rPr/>
          </w:rPrChange>
        </w:rPr>
        <w:t xml:space="preserve"> </w:t>
      </w:r>
      <w:r w:rsidRPr="002C42F2">
        <w:rPr>
          <w:b/>
          <w:bCs/>
          <w:lang w:val="en-US"/>
          <w:rPrChange w:id="534" w:author="Virginia Anne Nichols" w:date="2025-05-12T13:06:00Z" w16du:dateUtc="2025-05-12T11:06:00Z">
            <w:rPr>
              <w:b/>
              <w:bCs/>
            </w:rPr>
          </w:rPrChange>
        </w:rPr>
        <w:t>42</w:t>
      </w:r>
      <w:r w:rsidRPr="002C42F2">
        <w:rPr>
          <w:lang w:val="en-US"/>
          <w:rPrChange w:id="535" w:author="Virginia Anne Nichols" w:date="2025-05-12T13:06:00Z" w16du:dateUtc="2025-05-12T11:06:00Z">
            <w:rPr/>
          </w:rPrChange>
        </w:rPr>
        <w:t>, 114 (2022).</w:t>
      </w:r>
    </w:p>
    <w:p w14:paraId="258D1173" w14:textId="77777777" w:rsidR="002C42F2" w:rsidRPr="002C42F2" w:rsidRDefault="002C42F2" w:rsidP="002C42F2">
      <w:pPr>
        <w:pStyle w:val="Bibliography"/>
        <w:rPr>
          <w:lang w:val="en-US"/>
          <w:rPrChange w:id="536" w:author="Virginia Anne Nichols" w:date="2025-05-12T13:06:00Z" w16du:dateUtc="2025-05-12T11:06:00Z">
            <w:rPr/>
          </w:rPrChange>
        </w:rPr>
      </w:pPr>
      <w:r w:rsidRPr="002C42F2">
        <w:rPr>
          <w:lang w:val="en-US"/>
          <w:rPrChange w:id="537" w:author="Virginia Anne Nichols" w:date="2025-05-12T13:06:00Z" w16du:dateUtc="2025-05-12T11:06:00Z">
            <w:rPr/>
          </w:rPrChange>
        </w:rPr>
        <w:t>66.</w:t>
      </w:r>
      <w:r w:rsidRPr="002C42F2">
        <w:rPr>
          <w:lang w:val="en-US"/>
          <w:rPrChange w:id="538" w:author="Virginia Anne Nichols" w:date="2025-05-12T13:06:00Z" w16du:dateUtc="2025-05-12T11:06:00Z">
            <w:rPr/>
          </w:rPrChange>
        </w:rPr>
        <w:tab/>
      </w:r>
      <w:proofErr w:type="gramStart"/>
      <w:r w:rsidRPr="002C42F2">
        <w:rPr>
          <w:lang w:val="en-US"/>
          <w:rPrChange w:id="539" w:author="Virginia Anne Nichols" w:date="2025-05-12T13:06:00Z" w16du:dateUtc="2025-05-12T11:06:00Z">
            <w:rPr/>
          </w:rPrChange>
        </w:rPr>
        <w:t>Jackson-Smith</w:t>
      </w:r>
      <w:proofErr w:type="gramEnd"/>
      <w:r w:rsidRPr="002C42F2">
        <w:rPr>
          <w:lang w:val="en-US"/>
          <w:rPrChange w:id="540" w:author="Virginia Anne Nichols" w:date="2025-05-12T13:06:00Z" w16du:dateUtc="2025-05-12T11:06:00Z">
            <w:rPr/>
          </w:rPrChange>
        </w:rPr>
        <w:t xml:space="preserve">, D. &amp; Veisi, H. A typology to guide design and assessment of participatory farming research projects. </w:t>
      </w:r>
      <w:r w:rsidRPr="002C42F2">
        <w:rPr>
          <w:i/>
          <w:iCs/>
          <w:lang w:val="en-US"/>
          <w:rPrChange w:id="541" w:author="Virginia Anne Nichols" w:date="2025-05-12T13:06:00Z" w16du:dateUtc="2025-05-12T11:06:00Z">
            <w:rPr>
              <w:i/>
              <w:iCs/>
            </w:rPr>
          </w:rPrChange>
        </w:rPr>
        <w:t>Socio-Ecol. Pract. Res.</w:t>
      </w:r>
      <w:r w:rsidRPr="002C42F2">
        <w:rPr>
          <w:lang w:val="en-US"/>
          <w:rPrChange w:id="542" w:author="Virginia Anne Nichols" w:date="2025-05-12T13:06:00Z" w16du:dateUtc="2025-05-12T11:06:00Z">
            <w:rPr/>
          </w:rPrChange>
        </w:rPr>
        <w:t xml:space="preserve"> </w:t>
      </w:r>
      <w:r w:rsidRPr="002C42F2">
        <w:rPr>
          <w:b/>
          <w:bCs/>
          <w:lang w:val="en-US"/>
          <w:rPrChange w:id="543" w:author="Virginia Anne Nichols" w:date="2025-05-12T13:06:00Z" w16du:dateUtc="2025-05-12T11:06:00Z">
            <w:rPr>
              <w:b/>
              <w:bCs/>
            </w:rPr>
          </w:rPrChange>
        </w:rPr>
        <w:t>5</w:t>
      </w:r>
      <w:r w:rsidRPr="002C42F2">
        <w:rPr>
          <w:lang w:val="en-US"/>
          <w:rPrChange w:id="544" w:author="Virginia Anne Nichols" w:date="2025-05-12T13:06:00Z" w16du:dateUtc="2025-05-12T11:06:00Z">
            <w:rPr/>
          </w:rPrChange>
        </w:rPr>
        <w:t>, 159–174 (2023).</w:t>
      </w:r>
    </w:p>
    <w:p w14:paraId="2FE3391F" w14:textId="77777777" w:rsidR="002C42F2" w:rsidRPr="002C42F2" w:rsidRDefault="002C42F2" w:rsidP="002C42F2">
      <w:pPr>
        <w:pStyle w:val="Bibliography"/>
        <w:rPr>
          <w:lang w:val="en-US"/>
          <w:rPrChange w:id="545" w:author="Virginia Anne Nichols" w:date="2025-05-12T13:06:00Z" w16du:dateUtc="2025-05-12T11:06:00Z">
            <w:rPr/>
          </w:rPrChange>
        </w:rPr>
      </w:pPr>
      <w:r w:rsidRPr="002C42F2">
        <w:rPr>
          <w:lang w:val="en-US"/>
          <w:rPrChange w:id="546" w:author="Virginia Anne Nichols" w:date="2025-05-12T13:06:00Z" w16du:dateUtc="2025-05-12T11:06:00Z">
            <w:rPr/>
          </w:rPrChange>
        </w:rPr>
        <w:t>67.</w:t>
      </w:r>
      <w:r w:rsidRPr="002C42F2">
        <w:rPr>
          <w:lang w:val="en-US"/>
          <w:rPrChange w:id="547" w:author="Virginia Anne Nichols" w:date="2025-05-12T13:06:00Z" w16du:dateUtc="2025-05-12T11:06:00Z">
            <w:rPr/>
          </w:rPrChange>
        </w:rPr>
        <w:tab/>
        <w:t xml:space="preserve">Liebig, M. A., Doran, J. W. &amp; Francis, C. A. “Work-a-Day” Compensation in Farmer Participatory Research. </w:t>
      </w:r>
      <w:r w:rsidRPr="002C42F2">
        <w:rPr>
          <w:i/>
          <w:iCs/>
          <w:lang w:val="en-US"/>
          <w:rPrChange w:id="548" w:author="Virginia Anne Nichols" w:date="2025-05-12T13:06:00Z" w16du:dateUtc="2025-05-12T11:06:00Z">
            <w:rPr>
              <w:i/>
              <w:iCs/>
            </w:rPr>
          </w:rPrChange>
        </w:rPr>
        <w:t>J. Nat. Resour. Life Sci. Educ.</w:t>
      </w:r>
      <w:r w:rsidRPr="002C42F2">
        <w:rPr>
          <w:lang w:val="en-US"/>
          <w:rPrChange w:id="549" w:author="Virginia Anne Nichols" w:date="2025-05-12T13:06:00Z" w16du:dateUtc="2025-05-12T11:06:00Z">
            <w:rPr/>
          </w:rPrChange>
        </w:rPr>
        <w:t xml:space="preserve"> </w:t>
      </w:r>
      <w:r w:rsidRPr="002C42F2">
        <w:rPr>
          <w:b/>
          <w:bCs/>
          <w:lang w:val="en-US"/>
          <w:rPrChange w:id="550" w:author="Virginia Anne Nichols" w:date="2025-05-12T13:06:00Z" w16du:dateUtc="2025-05-12T11:06:00Z">
            <w:rPr>
              <w:b/>
              <w:bCs/>
            </w:rPr>
          </w:rPrChange>
        </w:rPr>
        <w:t>28</w:t>
      </w:r>
      <w:r w:rsidRPr="002C42F2">
        <w:rPr>
          <w:lang w:val="en-US"/>
          <w:rPrChange w:id="551" w:author="Virginia Anne Nichols" w:date="2025-05-12T13:06:00Z" w16du:dateUtc="2025-05-12T11:06:00Z">
            <w:rPr/>
          </w:rPrChange>
        </w:rPr>
        <w:t>, 37–40 (1999).</w:t>
      </w:r>
    </w:p>
    <w:p w14:paraId="3B132172" w14:textId="77777777" w:rsidR="002C42F2" w:rsidRPr="002C42F2" w:rsidRDefault="002C42F2" w:rsidP="002C42F2">
      <w:pPr>
        <w:pStyle w:val="Bibliography"/>
        <w:rPr>
          <w:lang w:val="en-US"/>
          <w:rPrChange w:id="552" w:author="Virginia Anne Nichols" w:date="2025-05-12T13:06:00Z" w16du:dateUtc="2025-05-12T11:06:00Z">
            <w:rPr/>
          </w:rPrChange>
        </w:rPr>
      </w:pPr>
      <w:r w:rsidRPr="002C42F2">
        <w:rPr>
          <w:lang w:val="en-US"/>
          <w:rPrChange w:id="553" w:author="Virginia Anne Nichols" w:date="2025-05-12T13:06:00Z" w16du:dateUtc="2025-05-12T11:06:00Z">
            <w:rPr/>
          </w:rPrChange>
        </w:rPr>
        <w:t>68.</w:t>
      </w:r>
      <w:r w:rsidRPr="002C42F2">
        <w:rPr>
          <w:lang w:val="en-US"/>
          <w:rPrChange w:id="554" w:author="Virginia Anne Nichols" w:date="2025-05-12T13:06:00Z" w16du:dateUtc="2025-05-12T11:06:00Z">
            <w:rPr/>
          </w:rPrChange>
        </w:rPr>
        <w:tab/>
        <w:t xml:space="preserve">Neher, D. </w:t>
      </w:r>
      <w:r w:rsidRPr="002C42F2">
        <w:rPr>
          <w:i/>
          <w:iCs/>
          <w:lang w:val="en-US"/>
          <w:rPrChange w:id="555" w:author="Virginia Anne Nichols" w:date="2025-05-12T13:06:00Z" w16du:dateUtc="2025-05-12T11:06:00Z">
            <w:rPr>
              <w:i/>
              <w:iCs/>
            </w:rPr>
          </w:rPrChange>
        </w:rPr>
        <w:t>et al.</w:t>
      </w:r>
      <w:r w:rsidRPr="002C42F2">
        <w:rPr>
          <w:lang w:val="en-US"/>
          <w:rPrChange w:id="556" w:author="Virginia Anne Nichols" w:date="2025-05-12T13:06:00Z" w16du:dateUtc="2025-05-12T11:06:00Z">
            <w:rPr/>
          </w:rPrChange>
        </w:rPr>
        <w:t xml:space="preserve"> Proceedings - U.S.</w:t>
      </w:r>
      <w:proofErr w:type="gramStart"/>
      <w:r w:rsidRPr="002C42F2">
        <w:rPr>
          <w:lang w:val="en-US"/>
          <w:rPrChange w:id="557" w:author="Virginia Anne Nichols" w:date="2025-05-12T13:06:00Z" w16du:dateUtc="2025-05-12T11:06:00Z">
            <w:rPr/>
          </w:rPrChange>
        </w:rPr>
        <w:t>A</w:t>
      </w:r>
      <w:proofErr w:type="gramEnd"/>
      <w:r w:rsidRPr="002C42F2">
        <w:rPr>
          <w:lang w:val="en-US"/>
          <w:rPrChange w:id="558" w:author="Virginia Anne Nichols" w:date="2025-05-12T13:06:00Z" w16du:dateUtc="2025-05-12T11:06:00Z">
            <w:rPr/>
          </w:rPrChange>
        </w:rPr>
        <w:t xml:space="preserve"> Agroecology Summit 2023. </w:t>
      </w:r>
      <w:r w:rsidRPr="002C42F2">
        <w:rPr>
          <w:i/>
          <w:iCs/>
          <w:lang w:val="en-US"/>
          <w:rPrChange w:id="559" w:author="Virginia Anne Nichols" w:date="2025-05-12T13:06:00Z" w16du:dateUtc="2025-05-12T11:06:00Z">
            <w:rPr>
              <w:i/>
              <w:iCs/>
            </w:rPr>
          </w:rPrChange>
        </w:rPr>
        <w:t>Coll. Agric. Life Sci. Fac. Publ.</w:t>
      </w:r>
      <w:r w:rsidRPr="002C42F2">
        <w:rPr>
          <w:lang w:val="en-US"/>
          <w:rPrChange w:id="560" w:author="Virginia Anne Nichols" w:date="2025-05-12T13:06:00Z" w16du:dateUtc="2025-05-12T11:06:00Z">
            <w:rPr/>
          </w:rPrChange>
        </w:rPr>
        <w:t xml:space="preserve"> (2023).</w:t>
      </w:r>
    </w:p>
    <w:p w14:paraId="67F6DB51" w14:textId="77777777" w:rsidR="002C42F2" w:rsidRPr="002C42F2" w:rsidRDefault="002C42F2" w:rsidP="002C42F2">
      <w:pPr>
        <w:pStyle w:val="Bibliography"/>
        <w:rPr>
          <w:lang w:val="en-US"/>
          <w:rPrChange w:id="561" w:author="Virginia Anne Nichols" w:date="2025-05-12T13:06:00Z" w16du:dateUtc="2025-05-12T11:06:00Z">
            <w:rPr/>
          </w:rPrChange>
        </w:rPr>
      </w:pPr>
      <w:r w:rsidRPr="002C42F2">
        <w:rPr>
          <w:lang w:val="en-US"/>
          <w:rPrChange w:id="562" w:author="Virginia Anne Nichols" w:date="2025-05-12T13:06:00Z" w16du:dateUtc="2025-05-12T11:06:00Z">
            <w:rPr/>
          </w:rPrChange>
        </w:rPr>
        <w:t>69.</w:t>
      </w:r>
      <w:r w:rsidRPr="002C42F2">
        <w:rPr>
          <w:lang w:val="en-US"/>
          <w:rPrChange w:id="563" w:author="Virginia Anne Nichols" w:date="2025-05-12T13:06:00Z" w16du:dateUtc="2025-05-12T11:06:00Z">
            <w:rPr/>
          </w:rPrChange>
        </w:rPr>
        <w:tab/>
        <w:t xml:space="preserve">Thornley, K. Involving farmers in agricultural research: A farmer’s perspective. </w:t>
      </w:r>
      <w:r w:rsidRPr="002C42F2">
        <w:rPr>
          <w:i/>
          <w:iCs/>
          <w:lang w:val="en-US"/>
          <w:rPrChange w:id="564" w:author="Virginia Anne Nichols" w:date="2025-05-12T13:06:00Z" w16du:dateUtc="2025-05-12T11:06:00Z">
            <w:rPr>
              <w:i/>
              <w:iCs/>
            </w:rPr>
          </w:rPrChange>
        </w:rPr>
        <w:t>Am. J. Altern. Agric.</w:t>
      </w:r>
      <w:r w:rsidRPr="002C42F2">
        <w:rPr>
          <w:lang w:val="en-US"/>
          <w:rPrChange w:id="565" w:author="Virginia Anne Nichols" w:date="2025-05-12T13:06:00Z" w16du:dateUtc="2025-05-12T11:06:00Z">
            <w:rPr/>
          </w:rPrChange>
        </w:rPr>
        <w:t xml:space="preserve"> </w:t>
      </w:r>
      <w:r w:rsidRPr="002C42F2">
        <w:rPr>
          <w:b/>
          <w:bCs/>
          <w:lang w:val="en-US"/>
          <w:rPrChange w:id="566" w:author="Virginia Anne Nichols" w:date="2025-05-12T13:06:00Z" w16du:dateUtc="2025-05-12T11:06:00Z">
            <w:rPr>
              <w:b/>
              <w:bCs/>
            </w:rPr>
          </w:rPrChange>
        </w:rPr>
        <w:t>5</w:t>
      </w:r>
      <w:r w:rsidRPr="002C42F2">
        <w:rPr>
          <w:lang w:val="en-US"/>
          <w:rPrChange w:id="567" w:author="Virginia Anne Nichols" w:date="2025-05-12T13:06:00Z" w16du:dateUtc="2025-05-12T11:06:00Z">
            <w:rPr/>
          </w:rPrChange>
        </w:rPr>
        <w:t>, 174–177 (1990).</w:t>
      </w:r>
    </w:p>
    <w:p w14:paraId="0448A884" w14:textId="77777777" w:rsidR="002C42F2" w:rsidRPr="002C42F2" w:rsidRDefault="002C42F2" w:rsidP="002C42F2">
      <w:pPr>
        <w:pStyle w:val="Bibliography"/>
        <w:rPr>
          <w:lang w:val="en-US"/>
          <w:rPrChange w:id="568" w:author="Virginia Anne Nichols" w:date="2025-05-12T13:06:00Z" w16du:dateUtc="2025-05-12T11:06:00Z">
            <w:rPr/>
          </w:rPrChange>
        </w:rPr>
      </w:pPr>
      <w:r w:rsidRPr="002C42F2">
        <w:rPr>
          <w:lang w:val="en-US"/>
          <w:rPrChange w:id="569" w:author="Virginia Anne Nichols" w:date="2025-05-12T13:06:00Z" w16du:dateUtc="2025-05-12T11:06:00Z">
            <w:rPr/>
          </w:rPrChange>
        </w:rPr>
        <w:t>70.</w:t>
      </w:r>
      <w:r w:rsidRPr="002C42F2">
        <w:rPr>
          <w:lang w:val="en-US"/>
          <w:rPrChange w:id="570" w:author="Virginia Anne Nichols" w:date="2025-05-12T13:06:00Z" w16du:dateUtc="2025-05-12T11:06:00Z">
            <w:rPr/>
          </w:rPrChange>
        </w:rPr>
        <w:tab/>
        <w:t xml:space="preserve">Sherren, K., Thondhlana, G. &amp; </w:t>
      </w:r>
      <w:proofErr w:type="gramStart"/>
      <w:r w:rsidRPr="002C42F2">
        <w:rPr>
          <w:lang w:val="en-US"/>
          <w:rPrChange w:id="571" w:author="Virginia Anne Nichols" w:date="2025-05-12T13:06:00Z" w16du:dateUtc="2025-05-12T11:06:00Z">
            <w:rPr/>
          </w:rPrChange>
        </w:rPr>
        <w:t>Jackson-Smith</w:t>
      </w:r>
      <w:proofErr w:type="gramEnd"/>
      <w:r w:rsidRPr="002C42F2">
        <w:rPr>
          <w:lang w:val="en-US"/>
          <w:rPrChange w:id="572" w:author="Virginia Anne Nichols" w:date="2025-05-12T13:06:00Z" w16du:dateUtc="2025-05-12T11:06:00Z">
            <w:rPr/>
          </w:rPrChange>
        </w:rPr>
        <w:t xml:space="preserve">, D. </w:t>
      </w:r>
      <w:r w:rsidRPr="002C42F2">
        <w:rPr>
          <w:i/>
          <w:iCs/>
          <w:lang w:val="en-US"/>
          <w:rPrChange w:id="573" w:author="Virginia Anne Nichols" w:date="2025-05-12T13:06:00Z" w16du:dateUtc="2025-05-12T11:06:00Z">
            <w:rPr>
              <w:i/>
              <w:iCs/>
            </w:rPr>
          </w:rPrChange>
        </w:rPr>
        <w:t>Opening Windows: Embracing New Perspectives and Practices in Natural Resource Social Sciences</w:t>
      </w:r>
      <w:r w:rsidRPr="002C42F2">
        <w:rPr>
          <w:lang w:val="en-US"/>
          <w:rPrChange w:id="574" w:author="Virginia Anne Nichols" w:date="2025-05-12T13:06:00Z" w16du:dateUtc="2025-05-12T11:06:00Z">
            <w:rPr/>
          </w:rPrChange>
        </w:rPr>
        <w:t>. (Utah State University Press).</w:t>
      </w:r>
    </w:p>
    <w:p w14:paraId="72758D9E" w14:textId="77777777" w:rsidR="002C42F2" w:rsidRPr="002C42F2" w:rsidRDefault="002C42F2" w:rsidP="002C42F2">
      <w:pPr>
        <w:pStyle w:val="Bibliography"/>
        <w:rPr>
          <w:lang w:val="en-US"/>
          <w:rPrChange w:id="575" w:author="Virginia Anne Nichols" w:date="2025-05-12T13:06:00Z" w16du:dateUtc="2025-05-12T11:06:00Z">
            <w:rPr/>
          </w:rPrChange>
        </w:rPr>
      </w:pPr>
      <w:r w:rsidRPr="002C42F2">
        <w:rPr>
          <w:lang w:val="en-US"/>
          <w:rPrChange w:id="576" w:author="Virginia Anne Nichols" w:date="2025-05-12T13:06:00Z" w16du:dateUtc="2025-05-12T11:06:00Z">
            <w:rPr/>
          </w:rPrChange>
        </w:rPr>
        <w:t>71.</w:t>
      </w:r>
      <w:r w:rsidRPr="002C42F2">
        <w:rPr>
          <w:lang w:val="en-US"/>
          <w:rPrChange w:id="577" w:author="Virginia Anne Nichols" w:date="2025-05-12T13:06:00Z" w16du:dateUtc="2025-05-12T11:06:00Z">
            <w:rPr/>
          </w:rPrChange>
        </w:rPr>
        <w:tab/>
        <w:t xml:space="preserve">Thésée, G. A Tool of Massive Erosion: Scientific Knowledge in the Neo-Colonial Enterprise. in </w:t>
      </w:r>
      <w:r w:rsidRPr="002C42F2">
        <w:rPr>
          <w:i/>
          <w:iCs/>
          <w:lang w:val="en-US"/>
          <w:rPrChange w:id="578" w:author="Virginia Anne Nichols" w:date="2025-05-12T13:06:00Z" w16du:dateUtc="2025-05-12T11:06:00Z">
            <w:rPr>
              <w:i/>
              <w:iCs/>
            </w:rPr>
          </w:rPrChange>
        </w:rPr>
        <w:t>Anti-Colonialism and Education</w:t>
      </w:r>
      <w:r w:rsidRPr="002C42F2">
        <w:rPr>
          <w:lang w:val="en-US"/>
          <w:rPrChange w:id="579" w:author="Virginia Anne Nichols" w:date="2025-05-12T13:06:00Z" w16du:dateUtc="2025-05-12T11:06:00Z">
            <w:rPr/>
          </w:rPrChange>
        </w:rPr>
        <w:t xml:space="preserve"> 25–42 (Brill, 2006). doi:10.1163/9789087901110_003.</w:t>
      </w:r>
    </w:p>
    <w:p w14:paraId="22C6D30C" w14:textId="77777777" w:rsidR="002C42F2" w:rsidRPr="002C42F2" w:rsidRDefault="002C42F2" w:rsidP="002C42F2">
      <w:pPr>
        <w:pStyle w:val="Bibliography"/>
        <w:rPr>
          <w:lang w:val="en-US"/>
          <w:rPrChange w:id="580" w:author="Virginia Anne Nichols" w:date="2025-05-12T13:06:00Z" w16du:dateUtc="2025-05-12T11:06:00Z">
            <w:rPr/>
          </w:rPrChange>
        </w:rPr>
      </w:pPr>
      <w:r w:rsidRPr="002C42F2">
        <w:rPr>
          <w:lang w:val="en-US"/>
          <w:rPrChange w:id="581" w:author="Virginia Anne Nichols" w:date="2025-05-12T13:06:00Z" w16du:dateUtc="2025-05-12T11:06:00Z">
            <w:rPr/>
          </w:rPrChange>
        </w:rPr>
        <w:t>72.</w:t>
      </w:r>
      <w:r w:rsidRPr="002C42F2">
        <w:rPr>
          <w:lang w:val="en-US"/>
          <w:rPrChange w:id="582" w:author="Virginia Anne Nichols" w:date="2025-05-12T13:06:00Z" w16du:dateUtc="2025-05-12T11:06:00Z">
            <w:rPr/>
          </w:rPrChange>
        </w:rPr>
        <w:tab/>
        <w:t xml:space="preserve">Halpin, Z. T. Scientific objectivity and the concept of “the other”. </w:t>
      </w:r>
      <w:r w:rsidRPr="002C42F2">
        <w:rPr>
          <w:i/>
          <w:iCs/>
          <w:lang w:val="en-US"/>
          <w:rPrChange w:id="583" w:author="Virginia Anne Nichols" w:date="2025-05-12T13:06:00Z" w16du:dateUtc="2025-05-12T11:06:00Z">
            <w:rPr>
              <w:i/>
              <w:iCs/>
            </w:rPr>
          </w:rPrChange>
        </w:rPr>
        <w:t>Womens Stud. Int. Forum</w:t>
      </w:r>
      <w:r w:rsidRPr="002C42F2">
        <w:rPr>
          <w:lang w:val="en-US"/>
          <w:rPrChange w:id="584" w:author="Virginia Anne Nichols" w:date="2025-05-12T13:06:00Z" w16du:dateUtc="2025-05-12T11:06:00Z">
            <w:rPr/>
          </w:rPrChange>
        </w:rPr>
        <w:t xml:space="preserve"> </w:t>
      </w:r>
      <w:r w:rsidRPr="002C42F2">
        <w:rPr>
          <w:b/>
          <w:bCs/>
          <w:lang w:val="en-US"/>
          <w:rPrChange w:id="585" w:author="Virginia Anne Nichols" w:date="2025-05-12T13:06:00Z" w16du:dateUtc="2025-05-12T11:06:00Z">
            <w:rPr>
              <w:b/>
              <w:bCs/>
            </w:rPr>
          </w:rPrChange>
        </w:rPr>
        <w:t>12</w:t>
      </w:r>
      <w:r w:rsidRPr="002C42F2">
        <w:rPr>
          <w:lang w:val="en-US"/>
          <w:rPrChange w:id="586" w:author="Virginia Anne Nichols" w:date="2025-05-12T13:06:00Z" w16du:dateUtc="2025-05-12T11:06:00Z">
            <w:rPr/>
          </w:rPrChange>
        </w:rPr>
        <w:t>, 285–294 (1989).</w:t>
      </w:r>
    </w:p>
    <w:p w14:paraId="409B3585" w14:textId="77777777" w:rsidR="002C42F2" w:rsidRPr="002C42F2" w:rsidRDefault="002C42F2" w:rsidP="002C42F2">
      <w:pPr>
        <w:pStyle w:val="Bibliography"/>
        <w:rPr>
          <w:lang w:val="en-US"/>
          <w:rPrChange w:id="587" w:author="Virginia Anne Nichols" w:date="2025-05-12T13:06:00Z" w16du:dateUtc="2025-05-12T11:06:00Z">
            <w:rPr/>
          </w:rPrChange>
        </w:rPr>
      </w:pPr>
      <w:r w:rsidRPr="002C42F2">
        <w:rPr>
          <w:lang w:val="en-US"/>
          <w:rPrChange w:id="588" w:author="Virginia Anne Nichols" w:date="2025-05-12T13:06:00Z" w16du:dateUtc="2025-05-12T11:06:00Z">
            <w:rPr/>
          </w:rPrChange>
        </w:rPr>
        <w:lastRenderedPageBreak/>
        <w:t>73.</w:t>
      </w:r>
      <w:r w:rsidRPr="002C42F2">
        <w:rPr>
          <w:lang w:val="en-US"/>
          <w:rPrChange w:id="589" w:author="Virginia Anne Nichols" w:date="2025-05-12T13:06:00Z" w16du:dateUtc="2025-05-12T11:06:00Z">
            <w:rPr/>
          </w:rPrChange>
        </w:rPr>
        <w:tab/>
        <w:t xml:space="preserve">Norton, B. G. Beyond Positivist Ecology: Toward an Integrated Ecological Ethics. </w:t>
      </w:r>
      <w:r w:rsidRPr="002C42F2">
        <w:rPr>
          <w:i/>
          <w:iCs/>
          <w:lang w:val="en-US"/>
          <w:rPrChange w:id="590" w:author="Virginia Anne Nichols" w:date="2025-05-12T13:06:00Z" w16du:dateUtc="2025-05-12T11:06:00Z">
            <w:rPr>
              <w:i/>
              <w:iCs/>
            </w:rPr>
          </w:rPrChange>
        </w:rPr>
        <w:t>Sci. Eng. Ethics</w:t>
      </w:r>
      <w:r w:rsidRPr="002C42F2">
        <w:rPr>
          <w:lang w:val="en-US"/>
          <w:rPrChange w:id="591" w:author="Virginia Anne Nichols" w:date="2025-05-12T13:06:00Z" w16du:dateUtc="2025-05-12T11:06:00Z">
            <w:rPr/>
          </w:rPrChange>
        </w:rPr>
        <w:t xml:space="preserve"> </w:t>
      </w:r>
      <w:r w:rsidRPr="002C42F2">
        <w:rPr>
          <w:b/>
          <w:bCs/>
          <w:lang w:val="en-US"/>
          <w:rPrChange w:id="592" w:author="Virginia Anne Nichols" w:date="2025-05-12T13:06:00Z" w16du:dateUtc="2025-05-12T11:06:00Z">
            <w:rPr>
              <w:b/>
              <w:bCs/>
            </w:rPr>
          </w:rPrChange>
        </w:rPr>
        <w:t>14</w:t>
      </w:r>
      <w:r w:rsidRPr="002C42F2">
        <w:rPr>
          <w:lang w:val="en-US"/>
          <w:rPrChange w:id="593" w:author="Virginia Anne Nichols" w:date="2025-05-12T13:06:00Z" w16du:dateUtc="2025-05-12T11:06:00Z">
            <w:rPr/>
          </w:rPrChange>
        </w:rPr>
        <w:t>, 581–592 (2008).</w:t>
      </w:r>
    </w:p>
    <w:p w14:paraId="1D611812" w14:textId="77777777" w:rsidR="002C42F2" w:rsidRPr="002C42F2" w:rsidRDefault="002C42F2" w:rsidP="002C42F2">
      <w:pPr>
        <w:pStyle w:val="Bibliography"/>
        <w:rPr>
          <w:lang w:val="en-US"/>
          <w:rPrChange w:id="594" w:author="Virginia Anne Nichols" w:date="2025-05-12T13:06:00Z" w16du:dateUtc="2025-05-12T11:06:00Z">
            <w:rPr/>
          </w:rPrChange>
        </w:rPr>
      </w:pPr>
      <w:r w:rsidRPr="002C42F2">
        <w:rPr>
          <w:lang w:val="en-US"/>
          <w:rPrChange w:id="595" w:author="Virginia Anne Nichols" w:date="2025-05-12T13:06:00Z" w16du:dateUtc="2025-05-12T11:06:00Z">
            <w:rPr/>
          </w:rPrChange>
        </w:rPr>
        <w:t>74.</w:t>
      </w:r>
      <w:r w:rsidRPr="002C42F2">
        <w:rPr>
          <w:lang w:val="en-US"/>
          <w:rPrChange w:id="596" w:author="Virginia Anne Nichols" w:date="2025-05-12T13:06:00Z" w16du:dateUtc="2025-05-12T11:06:00Z">
            <w:rPr/>
          </w:rPrChange>
        </w:rPr>
        <w:tab/>
        <w:t xml:space="preserve">S, B. Science may be </w:t>
      </w:r>
      <w:proofErr w:type="gramStart"/>
      <w:r w:rsidRPr="002C42F2">
        <w:rPr>
          <w:lang w:val="en-US"/>
          <w:rPrChange w:id="597" w:author="Virginia Anne Nichols" w:date="2025-05-12T13:06:00Z" w16du:dateUtc="2025-05-12T11:06:00Z">
            <w:rPr/>
          </w:rPrChange>
        </w:rPr>
        <w:t>objective,</w:t>
      </w:r>
      <w:proofErr w:type="gramEnd"/>
      <w:r w:rsidRPr="002C42F2">
        <w:rPr>
          <w:lang w:val="en-US"/>
          <w:rPrChange w:id="598" w:author="Virginia Anne Nichols" w:date="2025-05-12T13:06:00Z" w16du:dateUtc="2025-05-12T11:06:00Z">
            <w:rPr/>
          </w:rPrChange>
        </w:rPr>
        <w:t xml:space="preserve"> scientists are not always. </w:t>
      </w:r>
      <w:r w:rsidRPr="002C42F2">
        <w:rPr>
          <w:i/>
          <w:iCs/>
          <w:lang w:val="en-US"/>
          <w:rPrChange w:id="599" w:author="Virginia Anne Nichols" w:date="2025-05-12T13:06:00Z" w16du:dateUtc="2025-05-12T11:06:00Z">
            <w:rPr>
              <w:i/>
              <w:iCs/>
            </w:rPr>
          </w:rPrChange>
        </w:rPr>
        <w:t>Facts Views Vis. ObGyn</w:t>
      </w:r>
      <w:r w:rsidRPr="002C42F2">
        <w:rPr>
          <w:lang w:val="en-US"/>
          <w:rPrChange w:id="600" w:author="Virginia Anne Nichols" w:date="2025-05-12T13:06:00Z" w16du:dateUtc="2025-05-12T11:06:00Z">
            <w:rPr/>
          </w:rPrChange>
        </w:rPr>
        <w:t xml:space="preserve"> </w:t>
      </w:r>
      <w:r w:rsidRPr="002C42F2">
        <w:rPr>
          <w:b/>
          <w:bCs/>
          <w:lang w:val="en-US"/>
          <w:rPrChange w:id="601" w:author="Virginia Anne Nichols" w:date="2025-05-12T13:06:00Z" w16du:dateUtc="2025-05-12T11:06:00Z">
            <w:rPr>
              <w:b/>
              <w:bCs/>
            </w:rPr>
          </w:rPrChange>
        </w:rPr>
        <w:t>13</w:t>
      </w:r>
      <w:r w:rsidRPr="002C42F2">
        <w:rPr>
          <w:lang w:val="en-US"/>
          <w:rPrChange w:id="602" w:author="Virginia Anne Nichols" w:date="2025-05-12T13:06:00Z" w16du:dateUtc="2025-05-12T11:06:00Z">
            <w:rPr/>
          </w:rPrChange>
        </w:rPr>
        <w:t>, 1–2.</w:t>
      </w:r>
    </w:p>
    <w:p w14:paraId="30E51B78" w14:textId="77777777" w:rsidR="002C42F2" w:rsidRPr="002C42F2" w:rsidRDefault="002C42F2" w:rsidP="002C42F2">
      <w:pPr>
        <w:pStyle w:val="Bibliography"/>
        <w:rPr>
          <w:lang w:val="en-US"/>
          <w:rPrChange w:id="603" w:author="Virginia Anne Nichols" w:date="2025-05-12T13:06:00Z" w16du:dateUtc="2025-05-12T11:06:00Z">
            <w:rPr/>
          </w:rPrChange>
        </w:rPr>
      </w:pPr>
      <w:r w:rsidRPr="002C42F2">
        <w:rPr>
          <w:lang w:val="en-US"/>
          <w:rPrChange w:id="604" w:author="Virginia Anne Nichols" w:date="2025-05-12T13:06:00Z" w16du:dateUtc="2025-05-12T11:06:00Z">
            <w:rPr/>
          </w:rPrChange>
        </w:rPr>
        <w:t>75.</w:t>
      </w:r>
      <w:r w:rsidRPr="002C42F2">
        <w:rPr>
          <w:lang w:val="en-US"/>
          <w:rPrChange w:id="605" w:author="Virginia Anne Nichols" w:date="2025-05-12T13:06:00Z" w16du:dateUtc="2025-05-12T11:06:00Z">
            <w:rPr/>
          </w:rPrChange>
        </w:rPr>
        <w:tab/>
        <w:t xml:space="preserve">Mann, C. </w:t>
      </w:r>
      <w:r w:rsidRPr="002C42F2">
        <w:rPr>
          <w:i/>
          <w:iCs/>
          <w:lang w:val="en-US"/>
          <w:rPrChange w:id="606" w:author="Virginia Anne Nichols" w:date="2025-05-12T13:06:00Z" w16du:dateUtc="2025-05-12T11:06:00Z">
            <w:rPr>
              <w:i/>
              <w:iCs/>
            </w:rPr>
          </w:rPrChange>
        </w:rPr>
        <w:t>The Wizard and the Prophet</w:t>
      </w:r>
      <w:r w:rsidRPr="002C42F2">
        <w:rPr>
          <w:lang w:val="en-US"/>
          <w:rPrChange w:id="607" w:author="Virginia Anne Nichols" w:date="2025-05-12T13:06:00Z" w16du:dateUtc="2025-05-12T11:06:00Z">
            <w:rPr/>
          </w:rPrChange>
        </w:rPr>
        <w:t>. (Vintage, New York, NY, 2019).</w:t>
      </w:r>
    </w:p>
    <w:p w14:paraId="605B9585" w14:textId="77777777" w:rsidR="002C42F2" w:rsidRPr="002C42F2" w:rsidRDefault="002C42F2" w:rsidP="002C42F2">
      <w:pPr>
        <w:pStyle w:val="Bibliography"/>
        <w:rPr>
          <w:lang w:val="en-US"/>
          <w:rPrChange w:id="608" w:author="Virginia Anne Nichols" w:date="2025-05-12T13:06:00Z" w16du:dateUtc="2025-05-12T11:06:00Z">
            <w:rPr/>
          </w:rPrChange>
        </w:rPr>
      </w:pPr>
      <w:r w:rsidRPr="002C42F2">
        <w:rPr>
          <w:lang w:val="en-US"/>
          <w:rPrChange w:id="609" w:author="Virginia Anne Nichols" w:date="2025-05-12T13:06:00Z" w16du:dateUtc="2025-05-12T11:06:00Z">
            <w:rPr/>
          </w:rPrChange>
        </w:rPr>
        <w:t>76.</w:t>
      </w:r>
      <w:r w:rsidRPr="002C42F2">
        <w:rPr>
          <w:lang w:val="en-US"/>
          <w:rPrChange w:id="610" w:author="Virginia Anne Nichols" w:date="2025-05-12T13:06:00Z" w16du:dateUtc="2025-05-12T11:06:00Z">
            <w:rPr/>
          </w:rPrChange>
        </w:rPr>
        <w:tab/>
        <w:t xml:space="preserve">Borlaug, N. E. The Green Revolution: For Bread and Peace. </w:t>
      </w:r>
      <w:r w:rsidRPr="002C42F2">
        <w:rPr>
          <w:i/>
          <w:iCs/>
          <w:lang w:val="en-US"/>
          <w:rPrChange w:id="611" w:author="Virginia Anne Nichols" w:date="2025-05-12T13:06:00Z" w16du:dateUtc="2025-05-12T11:06:00Z">
            <w:rPr>
              <w:i/>
              <w:iCs/>
            </w:rPr>
          </w:rPrChange>
        </w:rPr>
        <w:t>Bull. At. Sci.</w:t>
      </w:r>
      <w:r w:rsidRPr="002C42F2">
        <w:rPr>
          <w:lang w:val="en-US"/>
          <w:rPrChange w:id="612" w:author="Virginia Anne Nichols" w:date="2025-05-12T13:06:00Z" w16du:dateUtc="2025-05-12T11:06:00Z">
            <w:rPr/>
          </w:rPrChange>
        </w:rPr>
        <w:t xml:space="preserve"> (1971).</w:t>
      </w:r>
    </w:p>
    <w:p w14:paraId="348401BC" w14:textId="77777777" w:rsidR="002C42F2" w:rsidRPr="002C42F2" w:rsidRDefault="002C42F2" w:rsidP="002C42F2">
      <w:pPr>
        <w:pStyle w:val="Bibliography"/>
        <w:rPr>
          <w:lang w:val="en-US"/>
          <w:rPrChange w:id="613" w:author="Virginia Anne Nichols" w:date="2025-05-12T13:06:00Z" w16du:dateUtc="2025-05-12T11:06:00Z">
            <w:rPr/>
          </w:rPrChange>
        </w:rPr>
      </w:pPr>
      <w:r w:rsidRPr="002C42F2">
        <w:rPr>
          <w:lang w:val="en-US"/>
          <w:rPrChange w:id="614" w:author="Virginia Anne Nichols" w:date="2025-05-12T13:06:00Z" w16du:dateUtc="2025-05-12T11:06:00Z">
            <w:rPr/>
          </w:rPrChange>
        </w:rPr>
        <w:t>77.</w:t>
      </w:r>
      <w:r w:rsidRPr="002C42F2">
        <w:rPr>
          <w:lang w:val="en-US"/>
          <w:rPrChange w:id="615" w:author="Virginia Anne Nichols" w:date="2025-05-12T13:06:00Z" w16du:dateUtc="2025-05-12T11:06:00Z">
            <w:rPr/>
          </w:rPrChange>
        </w:rPr>
        <w:tab/>
        <w:t xml:space="preserve">Sayre, N. F. </w:t>
      </w:r>
      <w:proofErr w:type="gramStart"/>
      <w:r w:rsidRPr="002C42F2">
        <w:rPr>
          <w:lang w:val="en-US"/>
          <w:rPrChange w:id="616" w:author="Virginia Anne Nichols" w:date="2025-05-12T13:06:00Z" w16du:dateUtc="2025-05-12T11:06:00Z">
            <w:rPr/>
          </w:rPrChange>
        </w:rPr>
        <w:t>The Genesis</w:t>
      </w:r>
      <w:proofErr w:type="gramEnd"/>
      <w:r w:rsidRPr="002C42F2">
        <w:rPr>
          <w:lang w:val="en-US"/>
          <w:rPrChange w:id="617" w:author="Virginia Anne Nichols" w:date="2025-05-12T13:06:00Z" w16du:dateUtc="2025-05-12T11:06:00Z">
            <w:rPr/>
          </w:rPrChange>
        </w:rPr>
        <w:t xml:space="preserve">, History, and Limits of Carrying Capacity. </w:t>
      </w:r>
      <w:r w:rsidRPr="002C42F2">
        <w:rPr>
          <w:i/>
          <w:iCs/>
          <w:lang w:val="en-US"/>
          <w:rPrChange w:id="618" w:author="Virginia Anne Nichols" w:date="2025-05-12T13:06:00Z" w16du:dateUtc="2025-05-12T11:06:00Z">
            <w:rPr>
              <w:i/>
              <w:iCs/>
            </w:rPr>
          </w:rPrChange>
        </w:rPr>
        <w:t>Ann. Assoc. Am. Geogr.</w:t>
      </w:r>
      <w:r w:rsidRPr="002C42F2">
        <w:rPr>
          <w:lang w:val="en-US"/>
          <w:rPrChange w:id="619" w:author="Virginia Anne Nichols" w:date="2025-05-12T13:06:00Z" w16du:dateUtc="2025-05-12T11:06:00Z">
            <w:rPr/>
          </w:rPrChange>
        </w:rPr>
        <w:t xml:space="preserve"> </w:t>
      </w:r>
      <w:r w:rsidRPr="002C42F2">
        <w:rPr>
          <w:b/>
          <w:bCs/>
          <w:lang w:val="en-US"/>
          <w:rPrChange w:id="620" w:author="Virginia Anne Nichols" w:date="2025-05-12T13:06:00Z" w16du:dateUtc="2025-05-12T11:06:00Z">
            <w:rPr>
              <w:b/>
              <w:bCs/>
            </w:rPr>
          </w:rPrChange>
        </w:rPr>
        <w:t>98</w:t>
      </w:r>
      <w:r w:rsidRPr="002C42F2">
        <w:rPr>
          <w:lang w:val="en-US"/>
          <w:rPrChange w:id="621" w:author="Virginia Anne Nichols" w:date="2025-05-12T13:06:00Z" w16du:dateUtc="2025-05-12T11:06:00Z">
            <w:rPr/>
          </w:rPrChange>
        </w:rPr>
        <w:t>, 120–134 (2008).</w:t>
      </w:r>
    </w:p>
    <w:p w14:paraId="47434AC9" w14:textId="77777777" w:rsidR="002C42F2" w:rsidRPr="002C42F2" w:rsidRDefault="002C42F2" w:rsidP="002C42F2">
      <w:pPr>
        <w:pStyle w:val="Bibliography"/>
        <w:rPr>
          <w:lang w:val="en-US"/>
          <w:rPrChange w:id="622" w:author="Virginia Anne Nichols" w:date="2025-05-12T13:06:00Z" w16du:dateUtc="2025-05-12T11:06:00Z">
            <w:rPr/>
          </w:rPrChange>
        </w:rPr>
      </w:pPr>
      <w:r w:rsidRPr="002C42F2">
        <w:rPr>
          <w:lang w:val="en-US"/>
          <w:rPrChange w:id="623" w:author="Virginia Anne Nichols" w:date="2025-05-12T13:06:00Z" w16du:dateUtc="2025-05-12T11:06:00Z">
            <w:rPr/>
          </w:rPrChange>
        </w:rPr>
        <w:t>78.</w:t>
      </w:r>
      <w:r w:rsidRPr="002C42F2">
        <w:rPr>
          <w:lang w:val="en-US"/>
          <w:rPrChange w:id="624" w:author="Virginia Anne Nichols" w:date="2025-05-12T13:06:00Z" w16du:dateUtc="2025-05-12T11:06:00Z">
            <w:rPr/>
          </w:rPrChange>
        </w:rPr>
        <w:tab/>
        <w:t xml:space="preserve">Jordan, N. </w:t>
      </w:r>
      <w:r w:rsidRPr="002C42F2">
        <w:rPr>
          <w:i/>
          <w:iCs/>
          <w:lang w:val="en-US"/>
          <w:rPrChange w:id="625" w:author="Virginia Anne Nichols" w:date="2025-05-12T13:06:00Z" w16du:dateUtc="2025-05-12T11:06:00Z">
            <w:rPr>
              <w:i/>
              <w:iCs/>
            </w:rPr>
          </w:rPrChange>
        </w:rPr>
        <w:t>et al.</w:t>
      </w:r>
      <w:r w:rsidRPr="002C42F2">
        <w:rPr>
          <w:lang w:val="en-US"/>
          <w:rPrChange w:id="626" w:author="Virginia Anne Nichols" w:date="2025-05-12T13:06:00Z" w16du:dateUtc="2025-05-12T11:06:00Z">
            <w:rPr/>
          </w:rPrChange>
        </w:rPr>
        <w:t xml:space="preserve"> To meet grand challenges, agricultural scientists must engage in the politics of constructive collective action. </w:t>
      </w:r>
      <w:r w:rsidRPr="002C42F2">
        <w:rPr>
          <w:i/>
          <w:iCs/>
          <w:lang w:val="en-US"/>
          <w:rPrChange w:id="627" w:author="Virginia Anne Nichols" w:date="2025-05-12T13:06:00Z" w16du:dateUtc="2025-05-12T11:06:00Z">
            <w:rPr>
              <w:i/>
              <w:iCs/>
            </w:rPr>
          </w:rPrChange>
        </w:rPr>
        <w:t>Crop Sci.</w:t>
      </w:r>
      <w:r w:rsidRPr="002C42F2">
        <w:rPr>
          <w:lang w:val="en-US"/>
          <w:rPrChange w:id="628" w:author="Virginia Anne Nichols" w:date="2025-05-12T13:06:00Z" w16du:dateUtc="2025-05-12T11:06:00Z">
            <w:rPr/>
          </w:rPrChange>
        </w:rPr>
        <w:t xml:space="preserve"> </w:t>
      </w:r>
      <w:r w:rsidRPr="002C42F2">
        <w:rPr>
          <w:b/>
          <w:bCs/>
          <w:lang w:val="en-US"/>
          <w:rPrChange w:id="629" w:author="Virginia Anne Nichols" w:date="2025-05-12T13:06:00Z" w16du:dateUtc="2025-05-12T11:06:00Z">
            <w:rPr>
              <w:b/>
              <w:bCs/>
            </w:rPr>
          </w:rPrChange>
        </w:rPr>
        <w:t>61</w:t>
      </w:r>
      <w:r w:rsidRPr="002C42F2">
        <w:rPr>
          <w:lang w:val="en-US"/>
          <w:rPrChange w:id="630" w:author="Virginia Anne Nichols" w:date="2025-05-12T13:06:00Z" w16du:dateUtc="2025-05-12T11:06:00Z">
            <w:rPr/>
          </w:rPrChange>
        </w:rPr>
        <w:t>, 24–31 (2021).</w:t>
      </w:r>
    </w:p>
    <w:p w14:paraId="7B98D16A" w14:textId="77777777" w:rsidR="002C42F2" w:rsidRPr="002C42F2" w:rsidRDefault="002C42F2" w:rsidP="002C42F2">
      <w:pPr>
        <w:pStyle w:val="Bibliography"/>
        <w:rPr>
          <w:lang w:val="en-US"/>
          <w:rPrChange w:id="631" w:author="Virginia Anne Nichols" w:date="2025-05-12T13:06:00Z" w16du:dateUtc="2025-05-12T11:06:00Z">
            <w:rPr/>
          </w:rPrChange>
        </w:rPr>
      </w:pPr>
      <w:r w:rsidRPr="002C42F2">
        <w:rPr>
          <w:lang w:val="en-US"/>
          <w:rPrChange w:id="632" w:author="Virginia Anne Nichols" w:date="2025-05-12T13:06:00Z" w16du:dateUtc="2025-05-12T11:06:00Z">
            <w:rPr/>
          </w:rPrChange>
        </w:rPr>
        <w:t>79.</w:t>
      </w:r>
      <w:r w:rsidRPr="002C42F2">
        <w:rPr>
          <w:lang w:val="en-US"/>
          <w:rPrChange w:id="633" w:author="Virginia Anne Nichols" w:date="2025-05-12T13:06:00Z" w16du:dateUtc="2025-05-12T11:06:00Z">
            <w:rPr/>
          </w:rPrChange>
        </w:rPr>
        <w:tab/>
        <w:t xml:space="preserve">Hill, J. The sobering truth about corn ethanol. </w:t>
      </w:r>
      <w:r w:rsidRPr="002C42F2">
        <w:rPr>
          <w:i/>
          <w:iCs/>
          <w:lang w:val="en-US"/>
          <w:rPrChange w:id="634" w:author="Virginia Anne Nichols" w:date="2025-05-12T13:06:00Z" w16du:dateUtc="2025-05-12T11:06:00Z">
            <w:rPr>
              <w:i/>
              <w:iCs/>
            </w:rPr>
          </w:rPrChange>
        </w:rPr>
        <w:t>Proc. Natl. Acad. Sci.</w:t>
      </w:r>
      <w:r w:rsidRPr="002C42F2">
        <w:rPr>
          <w:lang w:val="en-US"/>
          <w:rPrChange w:id="635" w:author="Virginia Anne Nichols" w:date="2025-05-12T13:06:00Z" w16du:dateUtc="2025-05-12T11:06:00Z">
            <w:rPr/>
          </w:rPrChange>
        </w:rPr>
        <w:t xml:space="preserve"> </w:t>
      </w:r>
      <w:r w:rsidRPr="002C42F2">
        <w:rPr>
          <w:b/>
          <w:bCs/>
          <w:lang w:val="en-US"/>
          <w:rPrChange w:id="636" w:author="Virginia Anne Nichols" w:date="2025-05-12T13:06:00Z" w16du:dateUtc="2025-05-12T11:06:00Z">
            <w:rPr>
              <w:b/>
              <w:bCs/>
            </w:rPr>
          </w:rPrChange>
        </w:rPr>
        <w:t>119</w:t>
      </w:r>
      <w:r w:rsidRPr="002C42F2">
        <w:rPr>
          <w:lang w:val="en-US"/>
          <w:rPrChange w:id="637" w:author="Virginia Anne Nichols" w:date="2025-05-12T13:06:00Z" w16du:dateUtc="2025-05-12T11:06:00Z">
            <w:rPr/>
          </w:rPrChange>
        </w:rPr>
        <w:t>, e2200997119 (2022).</w:t>
      </w:r>
    </w:p>
    <w:p w14:paraId="30A6CBE4" w14:textId="77777777" w:rsidR="002C42F2" w:rsidRPr="002C42F2" w:rsidRDefault="002C42F2" w:rsidP="002C42F2">
      <w:pPr>
        <w:pStyle w:val="Bibliography"/>
        <w:rPr>
          <w:lang w:val="en-US"/>
          <w:rPrChange w:id="638" w:author="Virginia Anne Nichols" w:date="2025-05-12T13:06:00Z" w16du:dateUtc="2025-05-12T11:06:00Z">
            <w:rPr/>
          </w:rPrChange>
        </w:rPr>
      </w:pPr>
      <w:r w:rsidRPr="002C42F2">
        <w:rPr>
          <w:lang w:val="en-US"/>
          <w:rPrChange w:id="639" w:author="Virginia Anne Nichols" w:date="2025-05-12T13:06:00Z" w16du:dateUtc="2025-05-12T11:06:00Z">
            <w:rPr/>
          </w:rPrChange>
        </w:rPr>
        <w:t>80.</w:t>
      </w:r>
      <w:r w:rsidRPr="002C42F2">
        <w:rPr>
          <w:lang w:val="en-US"/>
          <w:rPrChange w:id="640" w:author="Virginia Anne Nichols" w:date="2025-05-12T13:06:00Z" w16du:dateUtc="2025-05-12T11:06:00Z">
            <w:rPr/>
          </w:rPrChange>
        </w:rPr>
        <w:tab/>
        <w:t xml:space="preserve">Kniss, A. Have genetically engineered herbicide-resistant crops increased or decreased herbicide use? </w:t>
      </w:r>
      <w:r w:rsidRPr="002C42F2">
        <w:rPr>
          <w:i/>
          <w:iCs/>
          <w:lang w:val="en-US"/>
          <w:rPrChange w:id="641" w:author="Virginia Anne Nichols" w:date="2025-05-12T13:06:00Z" w16du:dateUtc="2025-05-12T11:06:00Z">
            <w:rPr>
              <w:i/>
              <w:iCs/>
            </w:rPr>
          </w:rPrChange>
        </w:rPr>
        <w:t>A Plant Out of Place</w:t>
      </w:r>
      <w:r w:rsidRPr="002C42F2">
        <w:rPr>
          <w:lang w:val="en-US"/>
          <w:rPrChange w:id="642" w:author="Virginia Anne Nichols" w:date="2025-05-12T13:06:00Z" w16du:dateUtc="2025-05-12T11:06:00Z">
            <w:rPr/>
          </w:rPrChange>
        </w:rPr>
        <w:t xml:space="preserve"> https://plantoutofplace.com/2018/12/have-genetically-engineered-herbicide-resistant-crops-increased-or-decreased-herbicide-use/ (2018).</w:t>
      </w:r>
    </w:p>
    <w:p w14:paraId="09E8B163" w14:textId="77777777" w:rsidR="002C42F2" w:rsidRPr="002C42F2" w:rsidRDefault="002C42F2" w:rsidP="002C42F2">
      <w:pPr>
        <w:pStyle w:val="Bibliography"/>
        <w:rPr>
          <w:lang w:val="en-US"/>
          <w:rPrChange w:id="643" w:author="Virginia Anne Nichols" w:date="2025-05-12T13:06:00Z" w16du:dateUtc="2025-05-12T11:06:00Z">
            <w:rPr/>
          </w:rPrChange>
        </w:rPr>
      </w:pPr>
      <w:r w:rsidRPr="002C42F2">
        <w:rPr>
          <w:lang w:val="en-US"/>
          <w:rPrChange w:id="644" w:author="Virginia Anne Nichols" w:date="2025-05-12T13:06:00Z" w16du:dateUtc="2025-05-12T11:06:00Z">
            <w:rPr/>
          </w:rPrChange>
        </w:rPr>
        <w:t>81.</w:t>
      </w:r>
      <w:r w:rsidRPr="002C42F2">
        <w:rPr>
          <w:lang w:val="en-US"/>
          <w:rPrChange w:id="645" w:author="Virginia Anne Nichols" w:date="2025-05-12T13:06:00Z" w16du:dateUtc="2025-05-12T11:06:00Z">
            <w:rPr/>
          </w:rPrChange>
        </w:rPr>
        <w:tab/>
        <w:t xml:space="preserve">Weisberger, D., Ray, M. A., Basinger, N. T. &amp; Thompson, J. J. Chemical, Ecological, Other? Identifying Weed Management Typologies Within Industrialized Cropping Systems in Georgia (U.S.). </w:t>
      </w:r>
      <w:r w:rsidRPr="002C42F2">
        <w:rPr>
          <w:i/>
          <w:iCs/>
          <w:lang w:val="en-US"/>
          <w:rPrChange w:id="646" w:author="Virginia Anne Nichols" w:date="2025-05-12T13:06:00Z" w16du:dateUtc="2025-05-12T11:06:00Z">
            <w:rPr>
              <w:i/>
              <w:iCs/>
            </w:rPr>
          </w:rPrChange>
        </w:rPr>
        <w:t>Agric. Hum. Values</w:t>
      </w:r>
      <w:r w:rsidRPr="002C42F2">
        <w:rPr>
          <w:lang w:val="en-US"/>
          <w:rPrChange w:id="647" w:author="Virginia Anne Nichols" w:date="2025-05-12T13:06:00Z" w16du:dateUtc="2025-05-12T11:06:00Z">
            <w:rPr/>
          </w:rPrChange>
        </w:rPr>
        <w:t xml:space="preserve"> 1–19 doi:10.1007/s10460-023-10530-7.</w:t>
      </w:r>
    </w:p>
    <w:p w14:paraId="3EE9E859" w14:textId="77777777" w:rsidR="002C42F2" w:rsidRPr="002C42F2" w:rsidRDefault="002C42F2" w:rsidP="002C42F2">
      <w:pPr>
        <w:pStyle w:val="Bibliography"/>
        <w:rPr>
          <w:lang w:val="en-US"/>
          <w:rPrChange w:id="648" w:author="Virginia Anne Nichols" w:date="2025-05-12T13:06:00Z" w16du:dateUtc="2025-05-12T11:06:00Z">
            <w:rPr/>
          </w:rPrChange>
        </w:rPr>
      </w:pPr>
      <w:r w:rsidRPr="002C42F2">
        <w:rPr>
          <w:lang w:val="en-US"/>
          <w:rPrChange w:id="649" w:author="Virginia Anne Nichols" w:date="2025-05-12T13:06:00Z" w16du:dateUtc="2025-05-12T11:06:00Z">
            <w:rPr/>
          </w:rPrChange>
        </w:rPr>
        <w:t>82.</w:t>
      </w:r>
      <w:r w:rsidRPr="002C42F2">
        <w:rPr>
          <w:lang w:val="en-US"/>
          <w:rPrChange w:id="650" w:author="Virginia Anne Nichols" w:date="2025-05-12T13:06:00Z" w16du:dateUtc="2025-05-12T11:06:00Z">
            <w:rPr/>
          </w:rPrChange>
        </w:rPr>
        <w:tab/>
        <w:t xml:space="preserve">The Man Who Tried </w:t>
      </w:r>
      <w:proofErr w:type="gramStart"/>
      <w:r w:rsidRPr="002C42F2">
        <w:rPr>
          <w:lang w:val="en-US"/>
          <w:rPrChange w:id="651" w:author="Virginia Anne Nichols" w:date="2025-05-12T13:06:00Z" w16du:dateUtc="2025-05-12T11:06:00Z">
            <w:rPr/>
          </w:rPrChange>
        </w:rPr>
        <w:t>To</w:t>
      </w:r>
      <w:proofErr w:type="gramEnd"/>
      <w:r w:rsidRPr="002C42F2">
        <w:rPr>
          <w:lang w:val="en-US"/>
          <w:rPrChange w:id="652" w:author="Virginia Anne Nichols" w:date="2025-05-12T13:06:00Z" w16du:dateUtc="2025-05-12T11:06:00Z">
            <w:rPr/>
          </w:rPrChange>
        </w:rPr>
        <w:t xml:space="preserve"> Feed </w:t>
      </w:r>
      <w:proofErr w:type="gramStart"/>
      <w:r w:rsidRPr="002C42F2">
        <w:rPr>
          <w:lang w:val="en-US"/>
          <w:rPrChange w:id="653" w:author="Virginia Anne Nichols" w:date="2025-05-12T13:06:00Z" w16du:dateUtc="2025-05-12T11:06:00Z">
            <w:rPr/>
          </w:rPrChange>
        </w:rPr>
        <w:t>The</w:t>
      </w:r>
      <w:proofErr w:type="gramEnd"/>
      <w:r w:rsidRPr="002C42F2">
        <w:rPr>
          <w:lang w:val="en-US"/>
          <w:rPrChange w:id="654" w:author="Virginia Anne Nichols" w:date="2025-05-12T13:06:00Z" w16du:dateUtc="2025-05-12T11:06:00Z">
            <w:rPr/>
          </w:rPrChange>
        </w:rPr>
        <w:t xml:space="preserve"> World | American Experience | PBS. https://www.pbs.org/wgbh/americanexperience/films/man-who-tried-to-feed-the-world/.</w:t>
      </w:r>
    </w:p>
    <w:p w14:paraId="2E837FD1" w14:textId="77777777" w:rsidR="002C42F2" w:rsidRPr="002C42F2" w:rsidRDefault="002C42F2" w:rsidP="002C42F2">
      <w:pPr>
        <w:pStyle w:val="Bibliography"/>
        <w:rPr>
          <w:lang w:val="en-US"/>
          <w:rPrChange w:id="655" w:author="Virginia Anne Nichols" w:date="2025-05-12T13:06:00Z" w16du:dateUtc="2025-05-12T11:06:00Z">
            <w:rPr/>
          </w:rPrChange>
        </w:rPr>
      </w:pPr>
      <w:r w:rsidRPr="002C42F2">
        <w:rPr>
          <w:lang w:val="en-US"/>
          <w:rPrChange w:id="656" w:author="Virginia Anne Nichols" w:date="2025-05-12T13:06:00Z" w16du:dateUtc="2025-05-12T11:06:00Z">
            <w:rPr/>
          </w:rPrChange>
        </w:rPr>
        <w:t>83.</w:t>
      </w:r>
      <w:r w:rsidRPr="002C42F2">
        <w:rPr>
          <w:lang w:val="en-US"/>
          <w:rPrChange w:id="657" w:author="Virginia Anne Nichols" w:date="2025-05-12T13:06:00Z" w16du:dateUtc="2025-05-12T11:06:00Z">
            <w:rPr/>
          </w:rPrChange>
        </w:rPr>
        <w:tab/>
        <w:t xml:space="preserve">van Ostaijen, M. &amp; Jhagroe, S. “Get those voices at the table!”: Interview with Deborah Stone. </w:t>
      </w:r>
      <w:r w:rsidRPr="002C42F2">
        <w:rPr>
          <w:i/>
          <w:iCs/>
          <w:lang w:val="en-US"/>
          <w:rPrChange w:id="658" w:author="Virginia Anne Nichols" w:date="2025-05-12T13:06:00Z" w16du:dateUtc="2025-05-12T11:06:00Z">
            <w:rPr>
              <w:i/>
              <w:iCs/>
            </w:rPr>
          </w:rPrChange>
        </w:rPr>
        <w:t>Policy Sci.</w:t>
      </w:r>
      <w:r w:rsidRPr="002C42F2">
        <w:rPr>
          <w:lang w:val="en-US"/>
          <w:rPrChange w:id="659" w:author="Virginia Anne Nichols" w:date="2025-05-12T13:06:00Z" w16du:dateUtc="2025-05-12T11:06:00Z">
            <w:rPr/>
          </w:rPrChange>
        </w:rPr>
        <w:t xml:space="preserve"> </w:t>
      </w:r>
      <w:r w:rsidRPr="002C42F2">
        <w:rPr>
          <w:b/>
          <w:bCs/>
          <w:lang w:val="en-US"/>
          <w:rPrChange w:id="660" w:author="Virginia Anne Nichols" w:date="2025-05-12T13:06:00Z" w16du:dateUtc="2025-05-12T11:06:00Z">
            <w:rPr>
              <w:b/>
              <w:bCs/>
            </w:rPr>
          </w:rPrChange>
        </w:rPr>
        <w:t>48</w:t>
      </w:r>
      <w:r w:rsidRPr="002C42F2">
        <w:rPr>
          <w:lang w:val="en-US"/>
          <w:rPrChange w:id="661" w:author="Virginia Anne Nichols" w:date="2025-05-12T13:06:00Z" w16du:dateUtc="2025-05-12T11:06:00Z">
            <w:rPr/>
          </w:rPrChange>
        </w:rPr>
        <w:t>, 127–133 (2015).</w:t>
      </w:r>
    </w:p>
    <w:p w14:paraId="05CB3478" w14:textId="77777777" w:rsidR="002C42F2" w:rsidRDefault="002C42F2" w:rsidP="002C42F2">
      <w:pPr>
        <w:pStyle w:val="Bibliography"/>
      </w:pPr>
      <w:r w:rsidRPr="002C42F2">
        <w:rPr>
          <w:lang w:val="en-US"/>
          <w:rPrChange w:id="662" w:author="Virginia Anne Nichols" w:date="2025-05-12T13:06:00Z" w16du:dateUtc="2025-05-12T11:06:00Z">
            <w:rPr/>
          </w:rPrChange>
        </w:rPr>
        <w:t>84.</w:t>
      </w:r>
      <w:r w:rsidRPr="002C42F2">
        <w:rPr>
          <w:lang w:val="en-US"/>
          <w:rPrChange w:id="663" w:author="Virginia Anne Nichols" w:date="2025-05-12T13:06:00Z" w16du:dateUtc="2025-05-12T11:06:00Z">
            <w:rPr/>
          </w:rPrChange>
        </w:rPr>
        <w:tab/>
        <w:t xml:space="preserve">Demery, A.-J. C. &amp; Pipkin, M. A. Safe fieldwork strategies for at-risk individuals, their supervisors and institutions. </w:t>
      </w:r>
      <w:r>
        <w:rPr>
          <w:i/>
          <w:iCs/>
        </w:rPr>
        <w:t>Nat. Ecol. Evol.</w:t>
      </w:r>
      <w:r>
        <w:t xml:space="preserve"> </w:t>
      </w:r>
      <w:r>
        <w:rPr>
          <w:b/>
          <w:bCs/>
        </w:rPr>
        <w:t>5</w:t>
      </w:r>
      <w:r>
        <w:t>, 5–9 (2021).</w:t>
      </w:r>
    </w:p>
    <w:p w14:paraId="4BC0F550" w14:textId="5E98EE41" w:rsidR="0030076E" w:rsidRPr="00A427BC" w:rsidRDefault="0030076E" w:rsidP="008A169F">
      <w:pPr>
        <w:rPr>
          <w:lang w:val="en-US"/>
        </w:rPr>
      </w:pPr>
      <w:r w:rsidRPr="00A427BC">
        <w:rPr>
          <w:lang w:val="en-US"/>
        </w:rPr>
        <w:fldChar w:fldCharType="end"/>
      </w:r>
    </w:p>
    <w:p w14:paraId="70364622" w14:textId="77777777" w:rsidR="005E13CB" w:rsidRPr="00A427BC" w:rsidRDefault="005E13CB" w:rsidP="008A169F">
      <w:pPr>
        <w:rPr>
          <w:lang w:val="en-US"/>
        </w:rPr>
      </w:pPr>
    </w:p>
    <w:sectPr w:rsidR="005E13CB" w:rsidRPr="00A427BC"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grammar="clean"/>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1237"/>
    <w:rsid w:val="00003446"/>
    <w:rsid w:val="000041E4"/>
    <w:rsid w:val="00004848"/>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311E4"/>
    <w:rsid w:val="0003497B"/>
    <w:rsid w:val="00034A6D"/>
    <w:rsid w:val="000369A3"/>
    <w:rsid w:val="00042475"/>
    <w:rsid w:val="000434DE"/>
    <w:rsid w:val="00050D2B"/>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432F"/>
    <w:rsid w:val="000C70FE"/>
    <w:rsid w:val="000C7806"/>
    <w:rsid w:val="000D16E3"/>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2FE6"/>
    <w:rsid w:val="002133D9"/>
    <w:rsid w:val="00216162"/>
    <w:rsid w:val="00221628"/>
    <w:rsid w:val="00222C4B"/>
    <w:rsid w:val="002254CD"/>
    <w:rsid w:val="00227166"/>
    <w:rsid w:val="00230595"/>
    <w:rsid w:val="0023497B"/>
    <w:rsid w:val="00237847"/>
    <w:rsid w:val="00240036"/>
    <w:rsid w:val="00242C3A"/>
    <w:rsid w:val="00243455"/>
    <w:rsid w:val="002440B0"/>
    <w:rsid w:val="0024457A"/>
    <w:rsid w:val="002469FE"/>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2462"/>
    <w:rsid w:val="002934D1"/>
    <w:rsid w:val="0029406B"/>
    <w:rsid w:val="00294719"/>
    <w:rsid w:val="002A34FD"/>
    <w:rsid w:val="002A52C1"/>
    <w:rsid w:val="002A5F23"/>
    <w:rsid w:val="002B0BB2"/>
    <w:rsid w:val="002B1246"/>
    <w:rsid w:val="002B15C0"/>
    <w:rsid w:val="002B2711"/>
    <w:rsid w:val="002B2B97"/>
    <w:rsid w:val="002B5F02"/>
    <w:rsid w:val="002B67B4"/>
    <w:rsid w:val="002B6E1B"/>
    <w:rsid w:val="002C0234"/>
    <w:rsid w:val="002C07B7"/>
    <w:rsid w:val="002C0F72"/>
    <w:rsid w:val="002C1FBB"/>
    <w:rsid w:val="002C20E9"/>
    <w:rsid w:val="002C3FC7"/>
    <w:rsid w:val="002C42F2"/>
    <w:rsid w:val="002C4B54"/>
    <w:rsid w:val="002C5AFA"/>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49DB"/>
    <w:rsid w:val="00357450"/>
    <w:rsid w:val="00357D37"/>
    <w:rsid w:val="003618A2"/>
    <w:rsid w:val="00364BEC"/>
    <w:rsid w:val="00365424"/>
    <w:rsid w:val="003658BF"/>
    <w:rsid w:val="00367CF8"/>
    <w:rsid w:val="00370593"/>
    <w:rsid w:val="0037077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3254"/>
    <w:rsid w:val="003E4EBD"/>
    <w:rsid w:val="003F03F5"/>
    <w:rsid w:val="003F1594"/>
    <w:rsid w:val="003F22D7"/>
    <w:rsid w:val="003F2AD7"/>
    <w:rsid w:val="003F2EAF"/>
    <w:rsid w:val="00400119"/>
    <w:rsid w:val="00405547"/>
    <w:rsid w:val="00405A4C"/>
    <w:rsid w:val="00410950"/>
    <w:rsid w:val="00411E3A"/>
    <w:rsid w:val="00414ABC"/>
    <w:rsid w:val="0042180F"/>
    <w:rsid w:val="00424324"/>
    <w:rsid w:val="004260D3"/>
    <w:rsid w:val="00426C62"/>
    <w:rsid w:val="00430422"/>
    <w:rsid w:val="004312E6"/>
    <w:rsid w:val="00441DC7"/>
    <w:rsid w:val="0044469E"/>
    <w:rsid w:val="00445D45"/>
    <w:rsid w:val="00447075"/>
    <w:rsid w:val="00455FB9"/>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426"/>
    <w:rsid w:val="004D3EAD"/>
    <w:rsid w:val="004D5302"/>
    <w:rsid w:val="004E2394"/>
    <w:rsid w:val="004E2C6B"/>
    <w:rsid w:val="004E66BE"/>
    <w:rsid w:val="004F082A"/>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4447"/>
    <w:rsid w:val="0058694A"/>
    <w:rsid w:val="005904E5"/>
    <w:rsid w:val="0059083B"/>
    <w:rsid w:val="005965CE"/>
    <w:rsid w:val="005A00E0"/>
    <w:rsid w:val="005A16B1"/>
    <w:rsid w:val="005A37D1"/>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7F3F"/>
    <w:rsid w:val="006002FF"/>
    <w:rsid w:val="006006C6"/>
    <w:rsid w:val="00600E67"/>
    <w:rsid w:val="006035D7"/>
    <w:rsid w:val="00605270"/>
    <w:rsid w:val="0060586C"/>
    <w:rsid w:val="006075B5"/>
    <w:rsid w:val="0061086F"/>
    <w:rsid w:val="00611C62"/>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3AB1"/>
    <w:rsid w:val="00676709"/>
    <w:rsid w:val="00677699"/>
    <w:rsid w:val="006777C1"/>
    <w:rsid w:val="006818C7"/>
    <w:rsid w:val="006876E3"/>
    <w:rsid w:val="00692048"/>
    <w:rsid w:val="00692F29"/>
    <w:rsid w:val="006931DB"/>
    <w:rsid w:val="006A29CE"/>
    <w:rsid w:val="006A3B7E"/>
    <w:rsid w:val="006A3F10"/>
    <w:rsid w:val="006B2D13"/>
    <w:rsid w:val="006C190F"/>
    <w:rsid w:val="006C5FE3"/>
    <w:rsid w:val="006C7F90"/>
    <w:rsid w:val="006D11F1"/>
    <w:rsid w:val="006D1C64"/>
    <w:rsid w:val="006D2EA8"/>
    <w:rsid w:val="006D6832"/>
    <w:rsid w:val="006D6BA1"/>
    <w:rsid w:val="006D7072"/>
    <w:rsid w:val="006E0DB7"/>
    <w:rsid w:val="006E3048"/>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2DD8"/>
    <w:rsid w:val="007F3335"/>
    <w:rsid w:val="007F57C7"/>
    <w:rsid w:val="007F5D45"/>
    <w:rsid w:val="0080198F"/>
    <w:rsid w:val="00803795"/>
    <w:rsid w:val="00804663"/>
    <w:rsid w:val="008063AB"/>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27FE"/>
    <w:rsid w:val="00853202"/>
    <w:rsid w:val="00855D26"/>
    <w:rsid w:val="00856997"/>
    <w:rsid w:val="00863F31"/>
    <w:rsid w:val="00864973"/>
    <w:rsid w:val="008664CF"/>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19C9"/>
    <w:rsid w:val="00967B5B"/>
    <w:rsid w:val="00967FC4"/>
    <w:rsid w:val="009724E3"/>
    <w:rsid w:val="009726FD"/>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28FA"/>
    <w:rsid w:val="009D37A4"/>
    <w:rsid w:val="009D4689"/>
    <w:rsid w:val="009D6A2D"/>
    <w:rsid w:val="009D766B"/>
    <w:rsid w:val="009E473B"/>
    <w:rsid w:val="009E5B92"/>
    <w:rsid w:val="009E7155"/>
    <w:rsid w:val="009F6D33"/>
    <w:rsid w:val="00A017E3"/>
    <w:rsid w:val="00A02CE8"/>
    <w:rsid w:val="00A06BCD"/>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7BC"/>
    <w:rsid w:val="00A42909"/>
    <w:rsid w:val="00A42FCE"/>
    <w:rsid w:val="00A4510A"/>
    <w:rsid w:val="00A56E52"/>
    <w:rsid w:val="00A61915"/>
    <w:rsid w:val="00A6595D"/>
    <w:rsid w:val="00A66035"/>
    <w:rsid w:val="00A66F26"/>
    <w:rsid w:val="00A71213"/>
    <w:rsid w:val="00A81003"/>
    <w:rsid w:val="00A818B4"/>
    <w:rsid w:val="00A82325"/>
    <w:rsid w:val="00A851BD"/>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358D"/>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1028"/>
    <w:rsid w:val="00B83893"/>
    <w:rsid w:val="00B85F6E"/>
    <w:rsid w:val="00B87081"/>
    <w:rsid w:val="00B94229"/>
    <w:rsid w:val="00B94D29"/>
    <w:rsid w:val="00BA117B"/>
    <w:rsid w:val="00BA1A76"/>
    <w:rsid w:val="00BA40EE"/>
    <w:rsid w:val="00BA5668"/>
    <w:rsid w:val="00BA6E69"/>
    <w:rsid w:val="00BA74FC"/>
    <w:rsid w:val="00BC0161"/>
    <w:rsid w:val="00BC0B3E"/>
    <w:rsid w:val="00BC13F2"/>
    <w:rsid w:val="00BC2BE9"/>
    <w:rsid w:val="00BC2FCD"/>
    <w:rsid w:val="00BC34A4"/>
    <w:rsid w:val="00BC43D6"/>
    <w:rsid w:val="00BC682E"/>
    <w:rsid w:val="00BC7073"/>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49F4"/>
    <w:rsid w:val="00C273F5"/>
    <w:rsid w:val="00C31A82"/>
    <w:rsid w:val="00C3253A"/>
    <w:rsid w:val="00C337CF"/>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B30"/>
    <w:rsid w:val="00CC264F"/>
    <w:rsid w:val="00CC38CF"/>
    <w:rsid w:val="00CC566B"/>
    <w:rsid w:val="00CC647C"/>
    <w:rsid w:val="00CC6847"/>
    <w:rsid w:val="00CC6DD8"/>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4AD9"/>
    <w:rsid w:val="00DE55BE"/>
    <w:rsid w:val="00DE6F51"/>
    <w:rsid w:val="00DE7DCA"/>
    <w:rsid w:val="00DF1F38"/>
    <w:rsid w:val="00DF440E"/>
    <w:rsid w:val="00DF6316"/>
    <w:rsid w:val="00E000F5"/>
    <w:rsid w:val="00E03974"/>
    <w:rsid w:val="00E043CF"/>
    <w:rsid w:val="00E04D16"/>
    <w:rsid w:val="00E0695D"/>
    <w:rsid w:val="00E07C0D"/>
    <w:rsid w:val="00E07DEA"/>
    <w:rsid w:val="00E10CB1"/>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67F11"/>
    <w:rsid w:val="00E719B5"/>
    <w:rsid w:val="00E759A5"/>
    <w:rsid w:val="00E77D87"/>
    <w:rsid w:val="00E8281E"/>
    <w:rsid w:val="00E838D0"/>
    <w:rsid w:val="00E8770F"/>
    <w:rsid w:val="00E92560"/>
    <w:rsid w:val="00E934D2"/>
    <w:rsid w:val="00E96628"/>
    <w:rsid w:val="00EA118E"/>
    <w:rsid w:val="00EA20E7"/>
    <w:rsid w:val="00EA2A4B"/>
    <w:rsid w:val="00EA42EA"/>
    <w:rsid w:val="00EA67BB"/>
    <w:rsid w:val="00EB106A"/>
    <w:rsid w:val="00EB123F"/>
    <w:rsid w:val="00EB2E61"/>
    <w:rsid w:val="00EB30E0"/>
    <w:rsid w:val="00EB3457"/>
    <w:rsid w:val="00EB34AA"/>
    <w:rsid w:val="00EB4FDF"/>
    <w:rsid w:val="00EB7144"/>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2F7B"/>
    <w:rsid w:val="00F34564"/>
    <w:rsid w:val="00F34E68"/>
    <w:rsid w:val="00F351CC"/>
    <w:rsid w:val="00F358C6"/>
    <w:rsid w:val="00F367C5"/>
    <w:rsid w:val="00F36EEC"/>
    <w:rsid w:val="00F36F60"/>
    <w:rsid w:val="00F41BA4"/>
    <w:rsid w:val="00F42C3C"/>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TotalTime>
  <Pages>13</Pages>
  <Words>29232</Words>
  <Characters>175397</Characters>
  <Application>Microsoft Office Word</Application>
  <DocSecurity>0</DocSecurity>
  <Lines>3077</Lines>
  <Paragraphs>983</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203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4</cp:revision>
  <cp:lastPrinted>2025-04-21T05:48:00Z</cp:lastPrinted>
  <dcterms:created xsi:type="dcterms:W3CDTF">2025-05-12T05:16:00Z</dcterms:created>
  <dcterms:modified xsi:type="dcterms:W3CDTF">2025-05-12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12bhc3X"/&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2b40a0a1-28f2-4d34-a20e-94965e8b8ca8</vt:lpwstr>
  </property>
</Properties>
</file>